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665D0" w14:textId="407CCB02" w:rsidR="00B26980" w:rsidRPr="007A759A" w:rsidRDefault="00B26980" w:rsidP="007A759A">
      <w:pPr>
        <w:pStyle w:val="Heading1"/>
      </w:pPr>
      <w:r w:rsidRPr="007A759A">
        <w:t>Transcriptome-Based Prediction of Methylphenidate Efficacy: Implications for Precision Medicine in Psychiatric Disorders</w:t>
      </w:r>
    </w:p>
    <w:p w14:paraId="7A65C242" w14:textId="1B56FE83" w:rsidR="00B26980" w:rsidRPr="007A759A" w:rsidRDefault="00B26980" w:rsidP="007A759A">
      <w:pPr>
        <w:pStyle w:val="Heading1"/>
      </w:pPr>
      <w:r w:rsidRPr="007A759A">
        <w:t>Exploring the Genetic Landscape of Methylphenidate Response: Insights into Treatment Optimization</w:t>
      </w:r>
    </w:p>
    <w:p w14:paraId="33149F9E" w14:textId="77B1EC4D" w:rsidR="007A759A" w:rsidRPr="007A759A" w:rsidRDefault="007A759A" w:rsidP="007A759A">
      <w:pPr>
        <w:rPr>
          <w:vertAlign w:val="superscript"/>
        </w:rPr>
      </w:pPr>
      <w:r>
        <w:t>Muhammad Elsadany</w:t>
      </w:r>
      <w:r w:rsidRPr="007A759A">
        <w:rPr>
          <w:vertAlign w:val="superscript"/>
        </w:rPr>
        <w:t>1,2</w:t>
      </w:r>
      <w:r>
        <w:t xml:space="preserve">, </w:t>
      </w:r>
      <w:r w:rsidRPr="007A759A">
        <w:t>Taylor R. Thomas</w:t>
      </w:r>
      <w:r w:rsidRPr="007A759A">
        <w:rPr>
          <w:vertAlign w:val="superscript"/>
        </w:rPr>
        <w:t>1,2</w:t>
      </w:r>
      <w:r>
        <w:t>, Lucas G. Casten</w:t>
      </w:r>
      <w:r w:rsidRPr="007A759A">
        <w:rPr>
          <w:vertAlign w:val="superscript"/>
        </w:rPr>
        <w:t>1,2</w:t>
      </w:r>
      <w:r>
        <w:t>, Jacob J. Michaelson</w:t>
      </w:r>
      <w:r w:rsidRPr="007A759A">
        <w:rPr>
          <w:vertAlign w:val="superscript"/>
        </w:rPr>
        <w:t>1,2,3,4,5</w:t>
      </w:r>
      <w:r>
        <w:rPr>
          <w:vertAlign w:val="superscript"/>
        </w:rPr>
        <w:t xml:space="preserve"> </w:t>
      </w:r>
      <w:r w:rsidRPr="007A759A">
        <w:rPr>
          <w:vertAlign w:val="superscript"/>
        </w:rPr>
        <w:t>*</w:t>
      </w:r>
    </w:p>
    <w:p w14:paraId="393C2CCB" w14:textId="77777777" w:rsidR="007A759A" w:rsidRPr="00453D23" w:rsidRDefault="007A759A" w:rsidP="007A759A">
      <w:pPr>
        <w:rPr>
          <w:sz w:val="18"/>
          <w:szCs w:val="18"/>
        </w:rPr>
      </w:pPr>
      <w:r w:rsidRPr="00453D23">
        <w:rPr>
          <w:b/>
          <w:bCs/>
          <w:sz w:val="18"/>
          <w:szCs w:val="18"/>
        </w:rPr>
        <w:t>1</w:t>
      </w:r>
      <w:r w:rsidRPr="00453D23">
        <w:rPr>
          <w:sz w:val="18"/>
          <w:szCs w:val="18"/>
        </w:rPr>
        <w:t xml:space="preserve"> Department of Psychiatry, University of Iowa, Iowa City, IA</w:t>
      </w:r>
    </w:p>
    <w:p w14:paraId="3FE48624" w14:textId="75D9754E" w:rsidR="007A759A" w:rsidRPr="00453D23" w:rsidRDefault="007A759A" w:rsidP="007A759A">
      <w:pPr>
        <w:rPr>
          <w:sz w:val="18"/>
          <w:szCs w:val="18"/>
        </w:rPr>
      </w:pPr>
      <w:r w:rsidRPr="00453D23">
        <w:rPr>
          <w:b/>
          <w:bCs/>
          <w:sz w:val="18"/>
          <w:szCs w:val="18"/>
        </w:rPr>
        <w:t>2</w:t>
      </w:r>
      <w:r w:rsidRPr="00453D23">
        <w:rPr>
          <w:sz w:val="18"/>
          <w:szCs w:val="18"/>
        </w:rPr>
        <w:t xml:space="preserve"> Interdisciplinary Graduate Program in Genetics, University of Iowa, Iowa City, IA</w:t>
      </w:r>
    </w:p>
    <w:p w14:paraId="289230DA" w14:textId="0B68DAAA" w:rsidR="007A759A" w:rsidRPr="00453D23" w:rsidRDefault="007A759A" w:rsidP="007A759A">
      <w:pPr>
        <w:rPr>
          <w:sz w:val="18"/>
          <w:szCs w:val="18"/>
        </w:rPr>
      </w:pPr>
      <w:r w:rsidRPr="00453D23">
        <w:rPr>
          <w:b/>
          <w:bCs/>
          <w:sz w:val="18"/>
          <w:szCs w:val="18"/>
        </w:rPr>
        <w:t>3</w:t>
      </w:r>
      <w:r w:rsidRPr="00453D23">
        <w:rPr>
          <w:sz w:val="18"/>
          <w:szCs w:val="18"/>
        </w:rPr>
        <w:t xml:space="preserve"> Department of Communication Sciences &amp; Disorders, University of Iowa, Iowa City, IA</w:t>
      </w:r>
    </w:p>
    <w:p w14:paraId="548F2AA8" w14:textId="71317E3F" w:rsidR="007A759A" w:rsidRPr="00453D23" w:rsidRDefault="007A759A" w:rsidP="007A759A">
      <w:pPr>
        <w:rPr>
          <w:sz w:val="18"/>
          <w:szCs w:val="18"/>
        </w:rPr>
      </w:pPr>
      <w:r w:rsidRPr="00453D23">
        <w:rPr>
          <w:b/>
          <w:bCs/>
          <w:sz w:val="18"/>
          <w:szCs w:val="18"/>
        </w:rPr>
        <w:t>4</w:t>
      </w:r>
      <w:r w:rsidRPr="00453D23">
        <w:rPr>
          <w:sz w:val="18"/>
          <w:szCs w:val="18"/>
        </w:rPr>
        <w:t xml:space="preserve"> Iowa Neuroscience Institute, University of Iowa, Iowa City, IA</w:t>
      </w:r>
    </w:p>
    <w:p w14:paraId="24DA786C" w14:textId="7FC344E6" w:rsidR="007A759A" w:rsidRPr="00453D23" w:rsidRDefault="007A759A" w:rsidP="007A759A">
      <w:pPr>
        <w:rPr>
          <w:sz w:val="18"/>
          <w:szCs w:val="18"/>
        </w:rPr>
      </w:pPr>
      <w:r w:rsidRPr="00453D23">
        <w:rPr>
          <w:b/>
          <w:bCs/>
          <w:sz w:val="18"/>
          <w:szCs w:val="18"/>
        </w:rPr>
        <w:t>5</w:t>
      </w:r>
      <w:r w:rsidRPr="00453D23">
        <w:rPr>
          <w:sz w:val="18"/>
          <w:szCs w:val="18"/>
        </w:rPr>
        <w:t xml:space="preserve"> Department of Biomedical Engineering, University of Iowa, Iowa City, IA</w:t>
      </w:r>
    </w:p>
    <w:p w14:paraId="74AFF350" w14:textId="0A7A371C" w:rsidR="00B26980" w:rsidRPr="00453D23" w:rsidRDefault="007A759A" w:rsidP="007A759A">
      <w:pPr>
        <w:rPr>
          <w:sz w:val="18"/>
          <w:szCs w:val="18"/>
        </w:rPr>
      </w:pPr>
      <w:r w:rsidRPr="00453D23">
        <w:rPr>
          <w:b/>
          <w:bCs/>
          <w:sz w:val="18"/>
          <w:szCs w:val="18"/>
        </w:rPr>
        <w:t>*</w:t>
      </w:r>
      <w:r w:rsidRPr="00453D23">
        <w:rPr>
          <w:sz w:val="18"/>
          <w:szCs w:val="18"/>
        </w:rPr>
        <w:t xml:space="preserve"> jacob-michaelson@uiowa.edu</w:t>
      </w:r>
    </w:p>
    <w:p w14:paraId="3628CF55" w14:textId="243E0580" w:rsidR="451918C9" w:rsidRPr="007A759A" w:rsidRDefault="451918C9" w:rsidP="007A759A">
      <w:pPr>
        <w:pStyle w:val="Heading1"/>
        <w:rPr>
          <w:rFonts w:eastAsiaTheme="majorEastAsia"/>
        </w:rPr>
      </w:pPr>
      <w:r w:rsidRPr="007A759A">
        <w:rPr>
          <w:rFonts w:hint="cs"/>
        </w:rPr>
        <w:t>1.</w:t>
      </w:r>
      <w:r w:rsidRPr="007A759A">
        <w:rPr>
          <w:rFonts w:eastAsia="Times New Roman" w:hint="cs"/>
        </w:rPr>
        <w:t xml:space="preserve">   </w:t>
      </w:r>
      <w:r w:rsidRPr="007A759A">
        <w:rPr>
          <w:rFonts w:hint="cs"/>
        </w:rPr>
        <w:t>Abstract</w:t>
      </w:r>
    </w:p>
    <w:p w14:paraId="6650A04D" w14:textId="3A79802D" w:rsidR="00922679" w:rsidRPr="00AD3C41" w:rsidRDefault="00922679" w:rsidP="00EA535E">
      <w:pPr>
        <w:snapToGrid w:val="0"/>
        <w:spacing w:before="120" w:after="240"/>
        <w:jc w:val="both"/>
        <w:rPr>
          <w:rFonts w:eastAsia="Calibri" w:cs="Didot"/>
          <w:color w:val="000000" w:themeColor="text1"/>
        </w:rPr>
      </w:pPr>
      <w:r w:rsidRPr="00AD3C41">
        <w:rPr>
          <w:rFonts w:eastAsia="Calibri" w:cs="Didot" w:hint="cs"/>
          <w:b/>
          <w:bCs/>
          <w:color w:val="000000" w:themeColor="text1"/>
        </w:rPr>
        <w:t>Background:</w:t>
      </w:r>
      <w:r w:rsidRPr="00AD3C41">
        <w:rPr>
          <w:rFonts w:eastAsia="Calibri" w:cs="Didot" w:hint="cs"/>
          <w:color w:val="000000" w:themeColor="text1"/>
        </w:rPr>
        <w:t xml:space="preserve"> The variability in drug response among individuals with neurodevelopmental disorders, such as attention deficit hyperactivity disorder (ADHD), poses a significant challenge for effective pharmacological management. This study aimed to develop a novel method for predicting methylphenidate (MPH) response using genetic profiles and transcriptomic imputation and validate its predictive capacity using data from the SPARK and ABCD cohorts.</w:t>
      </w:r>
    </w:p>
    <w:p w14:paraId="78A00B7B" w14:textId="05E5A58B" w:rsidR="00922679" w:rsidRPr="00AD3C41" w:rsidRDefault="00922679" w:rsidP="00F47874">
      <w:pPr>
        <w:snapToGrid w:val="0"/>
        <w:spacing w:before="120" w:after="240"/>
        <w:jc w:val="both"/>
        <w:rPr>
          <w:rFonts w:eastAsia="Calibri" w:cs="Didot"/>
          <w:color w:val="000000" w:themeColor="text1"/>
        </w:rPr>
      </w:pPr>
      <w:r w:rsidRPr="00AD3C41">
        <w:rPr>
          <w:rFonts w:eastAsia="Calibri" w:cs="Didot" w:hint="cs"/>
          <w:b/>
          <w:bCs/>
          <w:color w:val="000000" w:themeColor="text1"/>
        </w:rPr>
        <w:t>Methods:</w:t>
      </w:r>
      <w:r w:rsidRPr="00AD3C41">
        <w:rPr>
          <w:rFonts w:eastAsia="Calibri" w:cs="Didot" w:hint="cs"/>
          <w:color w:val="000000" w:themeColor="text1"/>
        </w:rPr>
        <w:t xml:space="preserve"> </w:t>
      </w:r>
      <w:r w:rsidR="00F47874" w:rsidRPr="00F47874">
        <w:rPr>
          <w:rFonts w:eastAsia="Calibri" w:cs="Didot"/>
          <w:color w:val="000000" w:themeColor="text1"/>
        </w:rPr>
        <w:t xml:space="preserve">We conducted a comprehensive analysis using data from the SPARK and ABCD cohorts. Polygenic scores (PGS) for cognitive traits and ADHD were calculated, and their correlation with medication history was examined. </w:t>
      </w:r>
      <w:r w:rsidR="00F47874">
        <w:rPr>
          <w:rFonts w:eastAsia="Calibri" w:cs="Didot"/>
          <w:color w:val="000000" w:themeColor="text1"/>
        </w:rPr>
        <w:t>Additionally, a</w:t>
      </w:r>
      <w:r w:rsidRPr="00AD3C41">
        <w:rPr>
          <w:rFonts w:eastAsia="Calibri" w:cs="Didot" w:hint="cs"/>
          <w:color w:val="000000" w:themeColor="text1"/>
        </w:rPr>
        <w:t xml:space="preserve"> multi-step pipeline was employed, involving the imputation of transcriptomic profiles for excitatory neurons using eQTL weights and comparison to the MPH transcriptomic signature derived from the Connectivity Map (CMap) database. The predicted drug response </w:t>
      </w:r>
      <w:r w:rsidR="005A5C34" w:rsidRPr="00AD3C41">
        <w:rPr>
          <w:rFonts w:eastAsia="Calibri" w:cs="Didot" w:hint="cs"/>
          <w:color w:val="000000" w:themeColor="text1"/>
        </w:rPr>
        <w:t>was then</w:t>
      </w:r>
      <w:r w:rsidRPr="00AD3C41">
        <w:rPr>
          <w:rFonts w:eastAsia="Calibri" w:cs="Didot" w:hint="cs"/>
          <w:color w:val="000000" w:themeColor="text1"/>
        </w:rPr>
        <w:t xml:space="preserve"> validated against objective measures of attention and cognitive performance.</w:t>
      </w:r>
    </w:p>
    <w:p w14:paraId="1D83BED9" w14:textId="3136A2CE" w:rsidR="00922679" w:rsidRPr="00AD3C41" w:rsidRDefault="00922679" w:rsidP="00F47874">
      <w:pPr>
        <w:snapToGrid w:val="0"/>
        <w:spacing w:before="120" w:after="240"/>
        <w:jc w:val="both"/>
        <w:rPr>
          <w:rFonts w:eastAsia="Calibri" w:cs="Didot"/>
          <w:color w:val="000000" w:themeColor="text1"/>
        </w:rPr>
      </w:pPr>
      <w:r w:rsidRPr="00AD3C41">
        <w:rPr>
          <w:rFonts w:eastAsia="Calibri" w:cs="Didot" w:hint="cs"/>
          <w:b/>
          <w:bCs/>
          <w:color w:val="000000" w:themeColor="text1"/>
        </w:rPr>
        <w:t>Results:</w:t>
      </w:r>
      <w:r w:rsidRPr="00AD3C41">
        <w:rPr>
          <w:rFonts w:eastAsia="Calibri" w:cs="Didot" w:hint="cs"/>
          <w:color w:val="000000" w:themeColor="text1"/>
        </w:rPr>
        <w:t xml:space="preserve"> </w:t>
      </w:r>
      <w:r w:rsidR="00F47874" w:rsidRPr="00F47874">
        <w:rPr>
          <w:rFonts w:eastAsia="Calibri" w:cs="Didot"/>
          <w:color w:val="000000" w:themeColor="text1"/>
        </w:rPr>
        <w:t>We found a significant correlation between ADHD PGS and the use of stimulant medications (methylphenidate and amphetamines). Interestingly, cognitive PGS showed associations with medication use and choice. Methylphenidate effectiveness correlated positively with communication abilities and negatively with cognitive impairment. The correlation analyses between PGS and methylphenidate response revealed a positive association with specific cognitive traits, suggesting a genetic basis underlying the drug's effectiveness. Our transcriptome imputation-based method successfully predicted methylphenidate response, and the correlation analysis demonstrated a link between genetic cognitive factors and drug effectiveness.</w:t>
      </w:r>
    </w:p>
    <w:p w14:paraId="623D529D" w14:textId="77777777" w:rsidR="00922679" w:rsidRPr="00AD3C41" w:rsidRDefault="00922679" w:rsidP="00EA535E">
      <w:pPr>
        <w:snapToGrid w:val="0"/>
        <w:spacing w:before="120" w:after="240"/>
        <w:jc w:val="both"/>
        <w:rPr>
          <w:rFonts w:eastAsia="Calibri" w:cs="Didot"/>
          <w:color w:val="000000" w:themeColor="text1"/>
        </w:rPr>
      </w:pPr>
      <w:r w:rsidRPr="00AD3C41">
        <w:rPr>
          <w:rFonts w:eastAsia="Calibri" w:cs="Didot" w:hint="cs"/>
          <w:b/>
          <w:bCs/>
          <w:color w:val="000000" w:themeColor="text1"/>
        </w:rPr>
        <w:t>Conclusion:</w:t>
      </w:r>
      <w:r w:rsidRPr="00AD3C41">
        <w:rPr>
          <w:rFonts w:eastAsia="Calibri" w:cs="Didot" w:hint="cs"/>
          <w:color w:val="000000" w:themeColor="text1"/>
        </w:rPr>
        <w:t xml:space="preserve"> This study presents a novel method for predicting MPH response using genetic profiles and transcriptomic imputation. By incorporating objective measures and leveraging genetic information, this approach offers a promising avenue for personalized treatment strategies in neurodevelopmental disorders. The findings contribute to a deeper understanding of the genetic underpinnings of drug response and lay the foundation for optimizing medication choices and dosages to enhance treatment outcomes.</w:t>
      </w:r>
    </w:p>
    <w:p w14:paraId="65972B52" w14:textId="77777777" w:rsidR="00922679" w:rsidRPr="00AD3C41" w:rsidRDefault="00922679" w:rsidP="00EA535E">
      <w:pPr>
        <w:snapToGrid w:val="0"/>
        <w:spacing w:before="120" w:after="240"/>
        <w:jc w:val="both"/>
        <w:rPr>
          <w:rFonts w:eastAsia="Calibri" w:cs="Didot"/>
          <w:color w:val="000000" w:themeColor="text1"/>
        </w:rPr>
      </w:pPr>
    </w:p>
    <w:p w14:paraId="2EFB1A26" w14:textId="31BFFA97" w:rsidR="00922679" w:rsidRPr="00AD3C41" w:rsidRDefault="00922679" w:rsidP="00EA535E">
      <w:pPr>
        <w:snapToGrid w:val="0"/>
        <w:spacing w:before="120" w:after="240"/>
        <w:jc w:val="both"/>
        <w:rPr>
          <w:rFonts w:eastAsia="Calibri" w:cs="Didot"/>
          <w:color w:val="000000" w:themeColor="text1"/>
        </w:rPr>
      </w:pPr>
      <w:r w:rsidRPr="00AD3C41">
        <w:rPr>
          <w:rFonts w:eastAsia="Calibri" w:cs="Didot" w:hint="cs"/>
          <w:b/>
          <w:bCs/>
          <w:color w:val="000000" w:themeColor="text1"/>
        </w:rPr>
        <w:lastRenderedPageBreak/>
        <w:t>Keywords:</w:t>
      </w:r>
      <w:r w:rsidRPr="00AD3C41">
        <w:rPr>
          <w:rFonts w:eastAsia="Calibri" w:cs="Didot" w:hint="cs"/>
          <w:color w:val="000000" w:themeColor="text1"/>
        </w:rPr>
        <w:t xml:space="preserve"> ADHD, methylphenidate response, genetic profiles, transcriptomic imputation, polygenic scores, personalized medicine.</w:t>
      </w:r>
    </w:p>
    <w:p w14:paraId="0BFBD443" w14:textId="77777777" w:rsidR="00922679" w:rsidRPr="00AD3C41" w:rsidRDefault="00922679" w:rsidP="00EA535E">
      <w:pPr>
        <w:snapToGrid w:val="0"/>
        <w:spacing w:before="120" w:after="240"/>
        <w:jc w:val="both"/>
        <w:rPr>
          <w:rFonts w:cs="Didot"/>
        </w:rPr>
      </w:pPr>
    </w:p>
    <w:p w14:paraId="5BC746DD" w14:textId="77777777" w:rsidR="003B1BF4" w:rsidRPr="00AD3C41" w:rsidRDefault="003B1BF4" w:rsidP="00EA535E">
      <w:pPr>
        <w:snapToGrid w:val="0"/>
        <w:spacing w:before="120" w:after="240"/>
        <w:jc w:val="both"/>
        <w:rPr>
          <w:rFonts w:eastAsia="Calibri Light" w:cs="Didot"/>
          <w:color w:val="000000" w:themeColor="text1"/>
        </w:rPr>
      </w:pPr>
      <w:r w:rsidRPr="00AD3C41">
        <w:rPr>
          <w:rFonts w:eastAsia="Calibri Light" w:cs="Didot" w:hint="cs"/>
        </w:rPr>
        <w:br w:type="page"/>
      </w:r>
    </w:p>
    <w:p w14:paraId="7CEC6E35" w14:textId="345C80D5" w:rsidR="451918C9" w:rsidRPr="007A759A" w:rsidRDefault="451918C9" w:rsidP="007A759A">
      <w:pPr>
        <w:pStyle w:val="Heading1"/>
      </w:pPr>
      <w:r w:rsidRPr="007A759A">
        <w:rPr>
          <w:rFonts w:hint="cs"/>
        </w:rPr>
        <w:lastRenderedPageBreak/>
        <w:t>2.</w:t>
      </w:r>
      <w:r w:rsidRPr="007A759A">
        <w:rPr>
          <w:rFonts w:eastAsia="Times New Roman" w:hint="cs"/>
        </w:rPr>
        <w:t xml:space="preserve">   </w:t>
      </w:r>
      <w:r w:rsidRPr="007A759A">
        <w:rPr>
          <w:rFonts w:hint="cs"/>
        </w:rPr>
        <w:t>Introduction</w:t>
      </w:r>
    </w:p>
    <w:p w14:paraId="25C515F6" w14:textId="335288D1" w:rsidR="00D85B4A" w:rsidRPr="00AD3C41" w:rsidRDefault="00F93B57" w:rsidP="00EA535E">
      <w:pPr>
        <w:snapToGrid w:val="0"/>
        <w:spacing w:before="120" w:after="240"/>
        <w:jc w:val="both"/>
        <w:rPr>
          <w:rFonts w:cs="Didot"/>
        </w:rPr>
      </w:pPr>
      <w:r w:rsidRPr="00AD3C41">
        <w:rPr>
          <w:rFonts w:cs="Didot" w:hint="cs"/>
        </w:rPr>
        <w:t xml:space="preserve">Although progress in human genetics has drastically accelerated in the decades since the Human Genome Project, the current impact of genomic data on treatments for disease is limited. Still, individual genotype profiles have been known to be a major player in differentiating response to different pharmacological compounds </w:t>
      </w:r>
      <w:r w:rsidRPr="00AD3C41">
        <w:rPr>
          <w:rFonts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AD3C41">
        <w:rPr>
          <w:rFonts w:cs="Didot" w:hint="cs"/>
        </w:rPr>
        <w:instrText xml:space="preserve"> ADDIN EN.CITE </w:instrText>
      </w:r>
      <w:r w:rsidRPr="00AD3C41">
        <w:rPr>
          <w:rFonts w:cs="Didot" w:hint="cs"/>
        </w:rPr>
        <w:fldChar w:fldCharType="begin">
          <w:fldData xml:space="preserve">PEVuZE5vdGU+PENpdGU+PEF1dGhvcj5EdW5uZW5iZXJnZXI8L0F1dGhvcj48WWVhcj4yMDE1PC9Z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</w:fldData>
        </w:fldChar>
      </w:r>
      <w:r w:rsidRPr="00AD3C41">
        <w:rPr>
          <w:rFonts w:cs="Didot" w:hint="cs"/>
        </w:rPr>
        <w:instrText xml:space="preserve"> ADDIN EN.CITE.DATA </w:instrText>
      </w:r>
      <w:r w:rsidRPr="00AD3C41">
        <w:rPr>
          <w:rFonts w:cs="Didot" w:hint="cs"/>
        </w:rPr>
      </w:r>
      <w:r w:rsidRPr="00AD3C41">
        <w:rPr>
          <w:rFonts w:cs="Didot" w:hint="cs"/>
        </w:rPr>
        <w:fldChar w:fldCharType="end"/>
      </w:r>
      <w:r w:rsidRPr="00AD3C41">
        <w:rPr>
          <w:rFonts w:cs="Didot" w:hint="cs"/>
        </w:rPr>
      </w:r>
      <w:r w:rsidRPr="00AD3C41">
        <w:rPr>
          <w:rFonts w:cs="Didot" w:hint="cs"/>
        </w:rPr>
        <w:fldChar w:fldCharType="separate"/>
      </w:r>
      <w:r w:rsidRPr="00AD3C41">
        <w:rPr>
          <w:rFonts w:cs="Didot" w:hint="cs"/>
          <w:noProof/>
        </w:rPr>
        <w:t>(Dunnenberger et al., 2015; Relling &amp; Evans, 2015)</w:t>
      </w:r>
      <w:r w:rsidRPr="00AD3C41">
        <w:rPr>
          <w:rFonts w:cs="Didot" w:hint="cs"/>
        </w:rPr>
        <w:fldChar w:fldCharType="end"/>
      </w:r>
      <w:r w:rsidRPr="00AD3C41">
        <w:rPr>
          <w:rFonts w:cs="Didot" w:hint="cs"/>
        </w:rPr>
        <w:t>.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drug metabolism, known drug targets, and known mechanisms of action. This approach may result in blind spots relating to off-target effects and additional/alternative therapeutic mechanisms. A more comprehensive understanding of drug response could provide recommendations that maximize therapeutic effect while minimizing side effects.</w:t>
      </w:r>
    </w:p>
    <w:p w14:paraId="6C6ED0DC" w14:textId="560834CA" w:rsidR="00826D57" w:rsidRPr="00AD3C41" w:rsidRDefault="00826D57" w:rsidP="00EA535E">
      <w:pPr>
        <w:snapToGrid w:val="0"/>
        <w:spacing w:before="120" w:after="240"/>
        <w:jc w:val="both"/>
        <w:rPr>
          <w:rFonts w:cs="Didot"/>
        </w:rPr>
      </w:pPr>
      <w:r w:rsidRPr="00AD3C41">
        <w:rPr>
          <w:rFonts w:cs="Didot" w:hint="cs"/>
        </w:rPr>
        <w:t>Attention deficit hyperactivity disorder (ADHD)</w:t>
      </w:r>
      <w:r w:rsidR="00F93B57" w:rsidRPr="00AD3C41">
        <w:rPr>
          <w:rFonts w:cs="Didot" w:hint="cs"/>
        </w:rPr>
        <w:t xml:space="preserve"> is a prevalent condition, affecting approximately 6 million (9.8%) of US children aged 3–17 years ever diagnosed with ADHD (using </w:t>
      </w:r>
      <w:r w:rsidR="0019568C">
        <w:rPr>
          <w:rFonts w:cs="Didot"/>
        </w:rPr>
        <w:t xml:space="preserve">CDC </w:t>
      </w:r>
      <w:r w:rsidR="00F93B57" w:rsidRPr="00AD3C41">
        <w:rPr>
          <w:rFonts w:cs="Didot" w:hint="cs"/>
        </w:rPr>
        <w:t xml:space="preserve">data from 2016-2019), with significant variations across different populations and cultures </w:t>
      </w:r>
      <w:r w:rsidR="00F93B57" w:rsidRPr="00AD3C41">
        <w:rPr>
          <w:rFonts w:cs="Didot" w:hint="cs"/>
        </w:rPr>
        <w:fldChar w:fldCharType="begin"/>
      </w:r>
      <w:r w:rsidR="00F93B57" w:rsidRPr="00AD3C41">
        <w:rPr>
          <w:rFonts w:cs="Didot" w:hint="cs"/>
        </w:rPr>
        <w:instrText xml:space="preserve"> ADDIN EN.CITE &lt;EndNote&gt;&lt;Cite&gt;&lt;Author&gt;CDC&lt;/Author&gt;&lt;Year&gt;2022&lt;/Year&gt;&lt;RecNum&gt;29&lt;/RecNum&gt;&lt;DisplayText&gt;(CDC, 2022)&lt;/DisplayText&gt;&lt;record&gt;&lt;rec-number&gt;29&lt;/rec-number&gt;&lt;foreign-keys&gt;&lt;key app="EN" db-id="e0aawztw7xxdwlee0zoxd5t62epa2sz2esef" timestamp="1686951499"&gt;29&lt;/key&gt;&lt;/foreign-keys&gt;&lt;ref-type name="Web Page"&gt;12&lt;/ref-type&gt;&lt;contributors&gt;&lt;authors&gt;&lt;author&gt;Centers for Disease Control and Prevention CDC&lt;/author&gt;&lt;/authors&gt;&lt;/contributors&gt;&lt;titles&gt;&lt;title&gt;Data and Statistics About ADHD&lt;/title&gt;&lt;/titles&gt;&lt;volume&gt;2023&lt;/volume&gt;&lt;number&gt;June 16th &lt;/number&gt;&lt;keywords&gt;&lt;keyword&gt;ADHD&lt;/keyword&gt;&lt;/keywords&gt;&lt;dates&gt;&lt;year&gt;2022&lt;/year&gt;&lt;pub-dates&gt;&lt;date&gt;August 9, 2022&lt;/date&gt;&lt;/pub-dates&gt;&lt;/dates&gt;&lt;publisher&gt;CDC&lt;/publisher&gt;&lt;urls&gt;&lt;related-urls&gt;&lt;url&gt;https://www.cdc.gov/ncbddd/adhd/data.html&lt;/url&gt;&lt;/related-urls&gt;&lt;/urls&gt;&lt;custom1&gt;2023&lt;/custom1&gt;&lt;custom2&gt;June 16th&lt;/custom2&gt;&lt;/record&gt;&lt;/Cite&gt;&lt;/EndNote&gt;</w:instrText>
      </w:r>
      <w:r w:rsidR="00F93B57" w:rsidRPr="00AD3C41">
        <w:rPr>
          <w:rFonts w:cs="Didot" w:hint="cs"/>
        </w:rPr>
        <w:fldChar w:fldCharType="separate"/>
      </w:r>
      <w:r w:rsidR="00F93B57" w:rsidRPr="00AD3C41">
        <w:rPr>
          <w:rFonts w:cs="Didot" w:hint="cs"/>
        </w:rPr>
        <w:t>(CDC, 2022)</w:t>
      </w:r>
      <w:r w:rsidR="00F93B57" w:rsidRPr="00AD3C41">
        <w:rPr>
          <w:rFonts w:cs="Didot" w:hint="cs"/>
        </w:rPr>
        <w:fldChar w:fldCharType="end"/>
      </w:r>
      <w:r w:rsidR="00F93B57" w:rsidRPr="00AD3C41">
        <w:rPr>
          <w:rFonts w:cs="Didot" w:hint="cs"/>
        </w:rPr>
        <w:t xml:space="preserve">. The etiology of ADHD is complex, involving a combination of genetic, environmental, and neurobiological factors, and its diagnosis often occurs alongside comorbid conditions such as oppositional defiant disorder (ODD), conduct disorder (CD), and learning disabilities (LD) </w:t>
      </w:r>
      <w:r w:rsidR="00F93B57" w:rsidRPr="00AD3C41">
        <w:rPr>
          <w:rFonts w:cs="Didot" w:hint="cs"/>
        </w:rPr>
        <w:fldChar w:fldCharType="begin"/>
      </w:r>
      <w:r w:rsidR="00F93B57" w:rsidRPr="00AD3C41">
        <w:rPr>
          <w:rFonts w:cs="Didot" w:hint="cs"/>
        </w:rPr>
        <w:instrText xml:space="preserve"> ADDIN EN.CITE &lt;EndNote&gt;&lt;Cite&gt;&lt;Author&gt;Pliszka&lt;/Author&gt;&lt;Year&gt;1998&lt;/Year&gt;&lt;RecNum&gt;30&lt;/RecNum&gt;&lt;DisplayText&gt;(Pliszka, 1998)&lt;/DisplayText&gt;&lt;record&gt;&lt;rec-number&gt;30&lt;/rec-number&gt;&lt;foreign-keys&gt;&lt;key app="EN" db-id="e0aawztw7xxdwlee0zoxd5t62epa2sz2esef" timestamp="1686951576"&gt;30&lt;/key&gt;&lt;/foreign-keys&gt;&lt;ref-type name="Journal Article"&gt;17&lt;/ref-type&gt;&lt;contributors&gt;&lt;authors&gt;&lt;author&gt;Pliszka, S. R.&lt;/author&gt;&lt;/authors&gt;&lt;/contributors&gt;&lt;auth-address&gt;Department of Psychiatry, The University of Texas Health Science Center at San Antonio, 78284-7792, USA.&lt;/auth-address&gt;&lt;titles&gt;&lt;title&gt;Comorbidity of attention-deficit/hyperactivity disorder with psychiatric disorder: an overview&lt;/title&gt;&lt;secondary-title&gt;J Clin Psychiatry&lt;/secondary-title&gt;&lt;/titles&gt;&lt;periodical&gt;&lt;full-title&gt;J Clin Psychiatry&lt;/full-title&gt;&lt;/periodical&gt;&lt;pages&gt;50-8&lt;/pages&gt;&lt;volume&gt;59 Suppl 7&lt;/volume&gt;&lt;keywords&gt;&lt;keyword&gt;Adolescent&lt;/keyword&gt;&lt;keyword&gt;Adult&lt;/keyword&gt;&lt;keyword&gt;Anxiety Disorders/epidemiology&lt;/keyword&gt;&lt;keyword&gt;Attention Deficit Disorder with Hyperactivity/drug therapy/*epidemiology&lt;/keyword&gt;&lt;keyword&gt;Attention Deficit and Disruptive Behavior Disorders/epidemiology&lt;/keyword&gt;&lt;keyword&gt;Bipolar Disorder/epidemiology&lt;/keyword&gt;&lt;keyword&gt;Central Nervous System Stimulants/therapeutic use&lt;/keyword&gt;&lt;keyword&gt;Child&lt;/keyword&gt;&lt;keyword&gt;Comorbidity&lt;/keyword&gt;&lt;keyword&gt;Conduct Disorder/epidemiology&lt;/keyword&gt;&lt;keyword&gt;Family&lt;/keyword&gt;&lt;keyword&gt;Humans&lt;/keyword&gt;&lt;keyword&gt;Learning Disabilities/epidemiology&lt;/keyword&gt;&lt;keyword&gt;Mental Disorders/*epidemiology&lt;/keyword&gt;&lt;keyword&gt;Mood Disorders/epidemiology&lt;/keyword&gt;&lt;keyword&gt;Prevalence&lt;/keyword&gt;&lt;/keywords&gt;&lt;dates&gt;&lt;year&gt;1998&lt;/year&gt;&lt;/dates&gt;&lt;isbn&gt;0160-6689 (Print)&amp;#xD;0160-6689 (Linking)&lt;/isbn&gt;&lt;accession-num&gt;9680053&lt;/accession-num&gt;&lt;urls&gt;&lt;related-urls&gt;&lt;url&gt;https://www.ncbi.nlm.nih.gov/pubmed/9680053&lt;/url&gt;&lt;/related-urls&gt;&lt;/urls&gt;&lt;remote-database-name&gt;Medline&lt;/remote-database-name&gt;&lt;remote-database-provider&gt;NLM&lt;/remote-database-provider&gt;&lt;/record&gt;&lt;/Cite&gt;&lt;/EndNote&gt;</w:instrText>
      </w:r>
      <w:r w:rsidR="00F93B57" w:rsidRPr="00AD3C41">
        <w:rPr>
          <w:rFonts w:cs="Didot" w:hint="cs"/>
        </w:rPr>
        <w:fldChar w:fldCharType="separate"/>
      </w:r>
      <w:r w:rsidR="00F93B57" w:rsidRPr="00AD3C41">
        <w:rPr>
          <w:rFonts w:cs="Didot" w:hint="cs"/>
        </w:rPr>
        <w:t>(Pliszka, 1998)</w:t>
      </w:r>
      <w:r w:rsidR="00F93B57" w:rsidRPr="00AD3C41">
        <w:rPr>
          <w:rFonts w:cs="Didot" w:hint="cs"/>
        </w:rPr>
        <w:fldChar w:fldCharType="end"/>
      </w:r>
      <w:r w:rsidR="00F93B57" w:rsidRPr="00AD3C41">
        <w:rPr>
          <w:rFonts w:cs="Didot" w:hint="cs"/>
        </w:rPr>
        <w:t>. While several treatment options are available, methylphenidate</w:t>
      </w:r>
      <w:r w:rsidR="0019568C">
        <w:rPr>
          <w:rFonts w:cs="Didot"/>
        </w:rPr>
        <w:t xml:space="preserve"> (MPH)</w:t>
      </w:r>
      <w:r w:rsidR="00F93B57" w:rsidRPr="00AD3C41">
        <w:rPr>
          <w:rFonts w:cs="Didot" w:hint="cs"/>
        </w:rPr>
        <w:t xml:space="preserve"> remains one of the </w:t>
      </w:r>
      <w:r w:rsidR="008C181A" w:rsidRPr="00AD3C41">
        <w:rPr>
          <w:rFonts w:cs="Didot"/>
        </w:rPr>
        <w:t>most prescribed</w:t>
      </w:r>
      <w:r w:rsidR="00F93B57" w:rsidRPr="00AD3C41">
        <w:rPr>
          <w:rFonts w:cs="Didot" w:hint="cs"/>
        </w:rPr>
        <w:t xml:space="preserve"> medications due to its efficacy in alleviating ADHD symptoms. However, predicting individual response to methylphenidate treatment poses a challenge, necessitating a comprehensive exploration of various factors that influence treatment outcomes. This paper provides an updated view of ADHD</w:t>
      </w:r>
      <w:r w:rsidR="0019568C">
        <w:rPr>
          <w:rFonts w:cs="Didot"/>
        </w:rPr>
        <w:t xml:space="preserve"> treatment, specifically using MPH,</w:t>
      </w:r>
      <w:r w:rsidR="00F93B57" w:rsidRPr="00AD3C41">
        <w:rPr>
          <w:rFonts w:cs="Didot" w:hint="cs"/>
        </w:rPr>
        <w:t xml:space="preserve"> in children, its comorbidities, and contemporary perspectives on predicting response to </w:t>
      </w:r>
      <w:r w:rsidR="0019568C">
        <w:rPr>
          <w:rFonts w:cs="Didot"/>
        </w:rPr>
        <w:t>MPH</w:t>
      </w:r>
      <w:r w:rsidR="00F93B57" w:rsidRPr="00AD3C41">
        <w:rPr>
          <w:rFonts w:cs="Didot" w:hint="cs"/>
        </w:rPr>
        <w:t>, integrating relevant research and current statistics.</w:t>
      </w:r>
    </w:p>
    <w:p w14:paraId="64D1785B" w14:textId="7860D278" w:rsidR="001961DC" w:rsidRPr="00AD3C41" w:rsidRDefault="001961DC" w:rsidP="00EA535E">
      <w:pPr>
        <w:snapToGrid w:val="0"/>
        <w:spacing w:before="120" w:after="240"/>
        <w:jc w:val="both"/>
        <w:rPr>
          <w:rFonts w:cs="Didot"/>
        </w:rPr>
      </w:pPr>
      <w:r w:rsidRPr="00AD3C41">
        <w:rPr>
          <w:rFonts w:cs="Didot" w:hint="cs"/>
        </w:rPr>
        <w:t xml:space="preserve">Individuals with </w:t>
      </w:r>
      <w:r w:rsidR="00F93B57" w:rsidRPr="00AD3C41">
        <w:rPr>
          <w:rFonts w:cs="Didot" w:hint="cs"/>
        </w:rPr>
        <w:t>ADHD</w:t>
      </w:r>
      <w:r w:rsidRPr="00AD3C41">
        <w:rPr>
          <w:rFonts w:cs="Didot" w:hint="cs"/>
        </w:rPr>
        <w:t xml:space="preserve"> often require pharmacological interventions to manage their symptoms and improve their daily functioning</w:t>
      </w:r>
      <w:r w:rsidR="00C418E4" w:rsidRPr="00AD3C41">
        <w:rPr>
          <w:rFonts w:cs="Didot" w:hint="cs"/>
        </w:rPr>
        <w:t xml:space="preserve"> </w:t>
      </w:r>
      <w:r w:rsidR="00C418E4" w:rsidRPr="00AD3C41">
        <w:rPr>
          <w:rFonts w:cs="Didot" w:hint="cs"/>
        </w:rPr>
        <w:fldChar w:fldCharType="begin"/>
      </w:r>
      <w:r w:rsidR="00C418E4" w:rsidRPr="00AD3C41">
        <w:rPr>
          <w:rFonts w:cs="Didot" w:hint="cs"/>
        </w:rPr>
        <w:instrText xml:space="preserve"> ADDIN EN.CITE &lt;EndNote&gt;&lt;Cite&gt;&lt;Author&gt;American-Academy-of-Pediatrics&lt;/Author&gt;&lt;Year&gt;2022&lt;/Year&gt;&lt;RecNum&gt;46&lt;/RecNum&gt;&lt;DisplayText&gt;(American-Academy-of-Pediatrics, 2022)&lt;/DisplayText&gt;&lt;record&gt;&lt;rec-number&gt;46&lt;/rec-number&gt;&lt;foreign-keys&gt;&lt;key app="EN" db-id="e0aawztw7xxdwlee0zoxd5t62epa2sz2esef" timestamp="1687198073"&gt;46&lt;/key&gt;&lt;/foreign-keys&gt;&lt;ref-type name="Electronic Article"&gt;43&lt;/ref-type&gt;&lt;contributors&gt;&lt;authors&gt;&lt;author&gt;American-Academy-of-Pediatrics&lt;/author&gt;&lt;/authors&gt;&lt;/contributors&gt;&lt;titles&gt;&lt;title&gt;Common ADHD Medications &amp;amp; Treatments for Children&lt;/title&gt;&lt;/titles&gt;&lt;dates&gt;&lt;year&gt;2022&lt;/year&gt;&lt;pub-dates&gt;&lt;date&gt;06/19/2023&lt;/date&gt;&lt;/pub-dates&gt;&lt;/dates&gt;&lt;publisher&gt;American-Academy-of-Pediatrics&lt;/publisher&gt;&lt;urls&gt;&lt;related-urls&gt;&lt;url&gt;https://www.healthychildren.org/English/health-issues/conditions/adhd/Pages/Determining-ADHD-Medication-Treatments.aspx&lt;/url&gt;&lt;/related-urls&gt;&lt;/urls&gt;&lt;/record&gt;&lt;/Cite&gt;&lt;/EndNote&gt;</w:instrText>
      </w:r>
      <w:r w:rsidR="00C418E4" w:rsidRPr="00AD3C41">
        <w:rPr>
          <w:rFonts w:cs="Didot" w:hint="cs"/>
        </w:rPr>
        <w:fldChar w:fldCharType="separate"/>
      </w:r>
      <w:r w:rsidR="00C418E4" w:rsidRPr="00AD3C41">
        <w:rPr>
          <w:rFonts w:cs="Didot" w:hint="cs"/>
          <w:noProof/>
        </w:rPr>
        <w:t>(American-Academy-of-Pediatrics, 2022)</w:t>
      </w:r>
      <w:r w:rsidR="00C418E4" w:rsidRPr="00AD3C41">
        <w:rPr>
          <w:rFonts w:cs="Didot" w:hint="cs"/>
        </w:rPr>
        <w:fldChar w:fldCharType="end"/>
      </w:r>
      <w:r w:rsidRPr="00AD3C41">
        <w:rPr>
          <w:rFonts w:cs="Didot" w:hint="cs"/>
        </w:rPr>
        <w:t>. Methylphenidate</w:t>
      </w:r>
      <w:r w:rsidR="0019568C">
        <w:rPr>
          <w:rFonts w:cs="Didot"/>
        </w:rPr>
        <w:t xml:space="preserve"> (MPH)</w:t>
      </w:r>
      <w:r w:rsidRPr="00AD3C41">
        <w:rPr>
          <w:rFonts w:cs="Didot" w:hint="cs"/>
        </w:rPr>
        <w:t>, a commonly prescribed medication for ADHD, has shown efficacy in enhancing attention and reducing hyperactivity in many individuals</w:t>
      </w:r>
      <w:r w:rsidR="00C418E4" w:rsidRPr="00AD3C41">
        <w:rPr>
          <w:rFonts w:cs="Didot" w:hint="cs"/>
        </w:rPr>
        <w:t xml:space="preserve"> </w:t>
      </w:r>
      <w:r w:rsidR="00C418E4" w:rsidRPr="00AD3C41">
        <w:rPr>
          <w:rFonts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AD3C41">
        <w:rPr>
          <w:rFonts w:cs="Didot" w:hint="cs"/>
        </w:rPr>
        <w:instrText xml:space="preserve"> ADDIN EN.CITE </w:instrText>
      </w:r>
      <w:r w:rsidR="00C418E4" w:rsidRPr="00AD3C41">
        <w:rPr>
          <w:rFonts w:cs="Didot" w:hint="cs"/>
        </w:rPr>
        <w:fldChar w:fldCharType="begin">
          <w:fldData xml:space="preserve">PEVuZE5vdGU+PENpdGU+PEF1dGhvcj5TdG9yZWJvPC9BdXRob3I+PFllYXI+MjAxODwvWWVhcj48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</w:fldData>
        </w:fldChar>
      </w:r>
      <w:r w:rsidR="00C418E4" w:rsidRPr="00AD3C41">
        <w:rPr>
          <w:rFonts w:cs="Didot" w:hint="cs"/>
        </w:rPr>
        <w:instrText xml:space="preserve"> ADDIN EN.CITE.DATA </w:instrText>
      </w:r>
      <w:r w:rsidR="00C418E4" w:rsidRPr="00AD3C41">
        <w:rPr>
          <w:rFonts w:cs="Didot" w:hint="cs"/>
        </w:rPr>
      </w:r>
      <w:r w:rsidR="00C418E4" w:rsidRPr="00AD3C41">
        <w:rPr>
          <w:rFonts w:cs="Didot" w:hint="cs"/>
        </w:rPr>
        <w:fldChar w:fldCharType="end"/>
      </w:r>
      <w:r w:rsidR="00C418E4" w:rsidRPr="00AD3C41">
        <w:rPr>
          <w:rFonts w:cs="Didot" w:hint="cs"/>
        </w:rPr>
      </w:r>
      <w:r w:rsidR="00C418E4" w:rsidRPr="00AD3C41">
        <w:rPr>
          <w:rFonts w:cs="Didot" w:hint="cs"/>
        </w:rPr>
        <w:fldChar w:fldCharType="separate"/>
      </w:r>
      <w:r w:rsidR="00C418E4" w:rsidRPr="00AD3C41">
        <w:rPr>
          <w:rFonts w:cs="Didot" w:hint="cs"/>
          <w:noProof/>
        </w:rPr>
        <w:t>(Storebo et al., 2018)</w:t>
      </w:r>
      <w:r w:rsidR="00C418E4" w:rsidRPr="00AD3C41">
        <w:rPr>
          <w:rFonts w:cs="Didot" w:hint="cs"/>
        </w:rPr>
        <w:fldChar w:fldCharType="end"/>
      </w:r>
      <w:r w:rsidRPr="00AD3C41">
        <w:rPr>
          <w:rFonts w:cs="Didot" w:hint="cs"/>
        </w:rPr>
        <w:t>. However, there is significant variability in individual drug response, with some individuals experiencing substantial benefits while others show limited improvement or even adverse effects</w:t>
      </w:r>
      <w:r w:rsidR="00C418E4" w:rsidRPr="00AD3C41">
        <w:rPr>
          <w:rFonts w:cs="Didot" w:hint="cs"/>
        </w:rPr>
        <w:t xml:space="preserve"> </w:t>
      </w:r>
      <w:r w:rsidR="00C418E4" w:rsidRPr="00AD3C41">
        <w:rPr>
          <w:rFonts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AD3C41">
        <w:rPr>
          <w:rFonts w:cs="Didot" w:hint="cs"/>
        </w:rPr>
        <w:instrText xml:space="preserve"> ADDIN EN.CITE </w:instrText>
      </w:r>
      <w:r w:rsidR="00C418E4" w:rsidRPr="00AD3C41">
        <w:rPr>
          <w:rFonts w:cs="Didot" w:hint="cs"/>
        </w:rPr>
        <w:fldChar w:fldCharType="begin">
          <w:fldData xml:space="preserve">PEVuZE5vdGU+PENpdGU+PEF1dGhvcj5Db3J0ZXNlPC9BdXRob3I+PFllYXI+MjAxODwvWWVhcj48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HJlbW90ZS1kYXRhYmFzZS1uYW1lPk1lZGxp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</w:fldData>
        </w:fldChar>
      </w:r>
      <w:r w:rsidR="00C418E4" w:rsidRPr="00AD3C41">
        <w:rPr>
          <w:rFonts w:cs="Didot" w:hint="cs"/>
        </w:rPr>
        <w:instrText xml:space="preserve"> ADDIN EN.CITE.DATA </w:instrText>
      </w:r>
      <w:r w:rsidR="00C418E4" w:rsidRPr="00AD3C41">
        <w:rPr>
          <w:rFonts w:cs="Didot" w:hint="cs"/>
        </w:rPr>
      </w:r>
      <w:r w:rsidR="00C418E4" w:rsidRPr="00AD3C41">
        <w:rPr>
          <w:rFonts w:cs="Didot" w:hint="cs"/>
        </w:rPr>
        <w:fldChar w:fldCharType="end"/>
      </w:r>
      <w:r w:rsidR="00C418E4" w:rsidRPr="00AD3C41">
        <w:rPr>
          <w:rFonts w:cs="Didot" w:hint="cs"/>
        </w:rPr>
      </w:r>
      <w:r w:rsidR="00C418E4" w:rsidRPr="00AD3C41">
        <w:rPr>
          <w:rFonts w:cs="Didot" w:hint="cs"/>
        </w:rPr>
        <w:fldChar w:fldCharType="separate"/>
      </w:r>
      <w:r w:rsidR="00C418E4" w:rsidRPr="00AD3C41">
        <w:rPr>
          <w:rFonts w:cs="Didot" w:hint="cs"/>
          <w:noProof/>
        </w:rPr>
        <w:t>(Cortese et al., 2018; de Faria et al., 2022; Kimko et al., 1999)</w:t>
      </w:r>
      <w:r w:rsidR="00C418E4" w:rsidRPr="00AD3C41">
        <w:rPr>
          <w:rFonts w:cs="Didot" w:hint="cs"/>
        </w:rPr>
        <w:fldChar w:fldCharType="end"/>
      </w:r>
      <w:r w:rsidRPr="00AD3C41">
        <w:rPr>
          <w:rFonts w:cs="Didot" w:hint="cs"/>
        </w:rPr>
        <w:t>. Understanding the factors that contribute to this variability in drug response is crucial for optimizing treatment strategies and achieving personalized medicine approaches.</w:t>
      </w:r>
    </w:p>
    <w:p w14:paraId="26233CCB" w14:textId="4B0E493A" w:rsidR="00F93B57" w:rsidRPr="00AD3C41" w:rsidRDefault="001961DC" w:rsidP="00EA535E">
      <w:pPr>
        <w:snapToGrid w:val="0"/>
        <w:spacing w:before="120" w:after="240"/>
        <w:jc w:val="both"/>
        <w:rPr>
          <w:rFonts w:cs="Didot"/>
        </w:rPr>
      </w:pPr>
      <w:r w:rsidRPr="00AD3C41">
        <w:rPr>
          <w:rFonts w:cs="Didot" w:hint="cs"/>
        </w:rPr>
        <w:t>Traditionally, drug response assessments have relied on subjective reporting from patients, parents, or caregivers</w:t>
      </w:r>
      <w:r w:rsidR="00C418E4" w:rsidRPr="00AD3C41">
        <w:rPr>
          <w:rFonts w:cs="Didot" w:hint="cs"/>
        </w:rPr>
        <w:t xml:space="preserve"> </w:t>
      </w:r>
      <w:r w:rsidR="00C418E4" w:rsidRPr="00AD3C41">
        <w:rPr>
          <w:rFonts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AD3C41">
        <w:rPr>
          <w:rFonts w:cs="Didot" w:hint="cs"/>
        </w:rPr>
        <w:instrText xml:space="preserve"> ADDIN EN.CITE </w:instrText>
      </w:r>
      <w:r w:rsidR="001F6858" w:rsidRPr="00AD3C41">
        <w:rPr>
          <w:rFonts w:cs="Didot" w:hint="cs"/>
        </w:rPr>
        <w:fldChar w:fldCharType="begin">
          <w:fldData xml:space="preserve">PEVuZE5vdGU+PENpdGU+PEF1dGhvcj5WZXJ0ZXNzZW48L0F1dGhvcj48WWVhcj4yMDIzPC9ZZWFy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</w:fldData>
        </w:fldChar>
      </w:r>
      <w:r w:rsidR="001F6858" w:rsidRPr="00AD3C41">
        <w:rPr>
          <w:rFonts w:cs="Didot" w:hint="cs"/>
        </w:rPr>
        <w:instrText xml:space="preserve"> ADDIN EN.CITE.DATA </w:instrText>
      </w:r>
      <w:r w:rsidR="001F6858" w:rsidRPr="00AD3C41">
        <w:rPr>
          <w:rFonts w:cs="Didot" w:hint="cs"/>
        </w:rPr>
      </w:r>
      <w:r w:rsidR="001F6858" w:rsidRPr="00AD3C41">
        <w:rPr>
          <w:rFonts w:cs="Didot" w:hint="cs"/>
        </w:rPr>
        <w:fldChar w:fldCharType="end"/>
      </w:r>
      <w:r w:rsidR="00C418E4" w:rsidRPr="00AD3C41">
        <w:rPr>
          <w:rFonts w:cs="Didot" w:hint="cs"/>
        </w:rPr>
      </w:r>
      <w:r w:rsidR="00C418E4" w:rsidRPr="00AD3C41">
        <w:rPr>
          <w:rFonts w:cs="Didot" w:hint="cs"/>
        </w:rPr>
        <w:fldChar w:fldCharType="separate"/>
      </w:r>
      <w:r w:rsidR="001F6858" w:rsidRPr="00AD3C41">
        <w:rPr>
          <w:rFonts w:cs="Didot" w:hint="cs"/>
          <w:noProof/>
        </w:rPr>
        <w:t>(Chang et al., 2021; Grazioli et al., 2021; Vertessen et al., 2023)</w:t>
      </w:r>
      <w:r w:rsidR="00C418E4" w:rsidRPr="00AD3C41">
        <w:rPr>
          <w:rFonts w:cs="Didot" w:hint="cs"/>
        </w:rPr>
        <w:fldChar w:fldCharType="end"/>
      </w:r>
      <w:r w:rsidRPr="00AD3C41">
        <w:rPr>
          <w:rFonts w:cs="Didot" w:hint="cs"/>
        </w:rPr>
        <w:t>. Although valuable, these assessments are inherently subjective and can be influenced by various factors, including placebo effects and biases. Objective measures, such as neuroimaging or behavioral tasks, have also been employed to evaluate drug effectiveness. However, these measures often require the patient to be on medication for several weeks before any measurable changes can be observed, making them time-consuming and less suitable for rapid treatment optimization.</w:t>
      </w:r>
    </w:p>
    <w:p w14:paraId="21285B51" w14:textId="151B6778" w:rsidR="00F93B57" w:rsidRPr="00AD3C41" w:rsidRDefault="00F93B57" w:rsidP="00EA535E">
      <w:pPr>
        <w:snapToGrid w:val="0"/>
        <w:spacing w:before="120" w:after="240"/>
        <w:jc w:val="both"/>
        <w:rPr>
          <w:rFonts w:cs="Didot"/>
        </w:rPr>
      </w:pPr>
      <w:r w:rsidRPr="00AD3C41">
        <w:rPr>
          <w:rFonts w:cs="Didot" w:hint="cs"/>
        </w:rPr>
        <w:lastRenderedPageBreak/>
        <w:t>To address these limitations, there is a growing interest in leveraging genetic information to predict drug response. Genetic factors play a significant role in individual variability in drug metabolism, receptor binding, and overall pharmacodynamics</w:t>
      </w:r>
      <w:r w:rsidR="001F6858" w:rsidRPr="00AD3C41">
        <w:rPr>
          <w:rFonts w:cs="Didot" w:hint="cs"/>
        </w:rPr>
        <w:t xml:space="preserve"> </w:t>
      </w:r>
      <w:r w:rsidR="001F6858" w:rsidRPr="00AD3C41">
        <w:rPr>
          <w:rFonts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AD3C41">
        <w:rPr>
          <w:rFonts w:cs="Didot" w:hint="cs"/>
        </w:rPr>
        <w:instrText xml:space="preserve"> ADDIN EN.CITE </w:instrText>
      </w:r>
      <w:r w:rsidR="001F6858" w:rsidRPr="00AD3C41">
        <w:rPr>
          <w:rFonts w:cs="Didot" w:hint="cs"/>
        </w:rPr>
        <w:fldChar w:fldCharType="begin">
          <w:fldData xml:space="preserve">PEVuZE5vdGU+PENpdGU+PEF1dGhvcj5Sb2RlbjwvQXV0aG9yPjxZZWFyPjIwMTE8L1llYXI+PFJl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MDk0MDwvY3VzdG9tMj48ZWxlY3Ryb25pYy1yZXNvdXJjZS1udW0+MTAuMTE4Ni9zMTMwNzMt
MDE3LTA1MDItNTwvZWxlY3Ryb25pYy1yZXNvdXJjZS1udW0+PHJlbW90ZS1kYXRhYmFzZS1uYW1l
Pk1lZGxpbmU8L3JlbW90ZS1kYXRhYmFzZS1uYW1lPjxyZW1vdGUtZGF0YWJhc2UtcHJvdmlkZXI+
TkxNPC9yZW1vdGUtZGF0YWJhc2UtcHJvdmlkZXI+PC9yZWNvcmQ+PC9DaXRlPjxDaXRlPjxBdXRo
b3I+SW5nZWxtYW4tU3VuZGJlcmc8L0F1dGhvcj48WWVhcj4yMDE4PC9ZZWFyPjxSZWNOdW0+NTg8
L1JlY051bT48cmVjb3JkPjxyZWMtbnVtYmVyPjU4PC9yZWMtbnVtYmVyPjxmb3JlaWduLWtleXM+
PGtleSBhcHA9IkVOIiBkYi1pZD0iZTBhYXd6dHc3eHhkd2xlZTB6b3hkNXQ2MmVwYTJzejJlc2Vm
IiB0aW1lc3RhbXA9IjE2ODcxOTkwMjciPjU4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wNTI1PC9lZGl0aW9uPjxrZXl3b3Jkcz48a2V5d29yZD4qQmlvbWFya2VycywgUGhhcm1h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</w:fldData>
        </w:fldChar>
      </w:r>
      <w:r w:rsidR="001F6858" w:rsidRPr="00AD3C41">
        <w:rPr>
          <w:rFonts w:cs="Didot" w:hint="cs"/>
        </w:rPr>
        <w:instrText xml:space="preserve"> ADDIN EN.CITE.DATA </w:instrText>
      </w:r>
      <w:r w:rsidR="001F6858" w:rsidRPr="00AD3C41">
        <w:rPr>
          <w:rFonts w:cs="Didot" w:hint="cs"/>
        </w:rPr>
      </w:r>
      <w:r w:rsidR="001F6858" w:rsidRPr="00AD3C41">
        <w:rPr>
          <w:rFonts w:cs="Didot" w:hint="cs"/>
        </w:rPr>
        <w:fldChar w:fldCharType="end"/>
      </w:r>
      <w:r w:rsidR="001F6858" w:rsidRPr="00AD3C41">
        <w:rPr>
          <w:rFonts w:cs="Didot" w:hint="cs"/>
        </w:rPr>
      </w:r>
      <w:r w:rsidR="001F6858" w:rsidRPr="00AD3C41">
        <w:rPr>
          <w:rFonts w:cs="Didot" w:hint="cs"/>
        </w:rPr>
        <w:fldChar w:fldCharType="separate"/>
      </w:r>
      <w:r w:rsidR="001F6858" w:rsidRPr="00AD3C41">
        <w:rPr>
          <w:rFonts w:cs="Didot" w:hint="cs"/>
          <w:noProof/>
        </w:rPr>
        <w:t>(Belle &amp; Singh, 2008; Evans &amp; Johnson, 2001; Ingelman-Sundberg et al., 2018; Roden et al., 2011; Scharfe et al., 2017; Weinshilboum, 2003; Wilke &amp; Dolan, 2011)</w:t>
      </w:r>
      <w:r w:rsidR="001F6858" w:rsidRPr="00AD3C41">
        <w:rPr>
          <w:rFonts w:cs="Didot" w:hint="cs"/>
        </w:rPr>
        <w:fldChar w:fldCharType="end"/>
      </w:r>
      <w:r w:rsidRPr="00AD3C41">
        <w:rPr>
          <w:rFonts w:cs="Didot" w:hint="cs"/>
        </w:rPr>
        <w:t>. Polygenic scores (PGS) derived from genome-wide association studies (GWAS) have been used to capture the genetic contribution to complex traits and diseases. By incorporating PGS into predictive models, it is possible to estimate an individual's likelihood of responding favorably to a specific medication.</w:t>
      </w:r>
    </w:p>
    <w:p w14:paraId="55A2A32D" w14:textId="1BD9271E" w:rsidR="00F93B57" w:rsidRPr="00AD3C41" w:rsidRDefault="00F93B57" w:rsidP="00EA535E">
      <w:pPr>
        <w:snapToGrid w:val="0"/>
        <w:spacing w:before="120" w:after="240"/>
        <w:jc w:val="both"/>
        <w:rPr>
          <w:rFonts w:cs="Didot"/>
        </w:rPr>
      </w:pPr>
      <w:r w:rsidRPr="00AD3C41">
        <w:rPr>
          <w:rFonts w:cs="Didot" w:hint="cs"/>
        </w:rPr>
        <w:t xml:space="preserve">In this study, we aimed to develop a method for predicting drug response based on genetic profiles and apply it to methylphenidate. We hypothesized that by leveraging genetic information and transcriptomic profiles, we could identify individuals who are more likely to respond positively to methylphenidate, thereby enabling personalized treatment strategies. Our approach involved imputing transcriptomic profiles for excitatory neurons based on </w:t>
      </w:r>
      <w:r w:rsidR="0019568C">
        <w:rPr>
          <w:rFonts w:cs="Didot"/>
        </w:rPr>
        <w:t>expression quantitative trait loci (</w:t>
      </w:r>
      <w:r w:rsidRPr="00AD3C41">
        <w:rPr>
          <w:rFonts w:cs="Didot" w:hint="cs"/>
        </w:rPr>
        <w:t>eQTL</w:t>
      </w:r>
      <w:r w:rsidR="0019568C">
        <w:rPr>
          <w:rFonts w:cs="Didot"/>
        </w:rPr>
        <w:t>)</w:t>
      </w:r>
      <w:r w:rsidRPr="00AD3C41">
        <w:rPr>
          <w:rFonts w:cs="Didot" w:hint="cs"/>
        </w:rPr>
        <w:t xml:space="preserve"> weights and comparing them to the methylphenidate transcriptomic signature derived from the Connectivity Map (CMap) database.</w:t>
      </w:r>
    </w:p>
    <w:p w14:paraId="36017868" w14:textId="53EAB56F" w:rsidR="00F93B57" w:rsidRPr="00AD3C41" w:rsidRDefault="00F93B57" w:rsidP="00EA535E">
      <w:pPr>
        <w:snapToGrid w:val="0"/>
        <w:spacing w:before="120" w:after="240"/>
        <w:jc w:val="both"/>
        <w:rPr>
          <w:rFonts w:cs="Didot"/>
        </w:rPr>
      </w:pPr>
      <w:r w:rsidRPr="00AD3C41">
        <w:rPr>
          <w:rFonts w:cs="Didot" w:hint="cs"/>
        </w:rPr>
        <w:t xml:space="preserve">To </w:t>
      </w:r>
      <w:r w:rsidR="0019568C">
        <w:rPr>
          <w:rFonts w:cs="Didot"/>
        </w:rPr>
        <w:t>study</w:t>
      </w:r>
      <w:r w:rsidRPr="00AD3C41">
        <w:rPr>
          <w:rFonts w:cs="Didot" w:hint="cs"/>
        </w:rPr>
        <w:t xml:space="preserve"> the effectiveness of </w:t>
      </w:r>
      <w:r w:rsidR="0019568C">
        <w:rPr>
          <w:rFonts w:cs="Didot"/>
        </w:rPr>
        <w:t>MPH treatment</w:t>
      </w:r>
      <w:r w:rsidRPr="00AD3C41">
        <w:rPr>
          <w:rFonts w:cs="Didot" w:hint="cs"/>
        </w:rPr>
        <w:t>, we utilized data from the SPARK</w:t>
      </w:r>
      <w:r w:rsidR="001F6858" w:rsidRPr="00AD3C41">
        <w:rPr>
          <w:rStyle w:val="FootnoteReference"/>
          <w:rFonts w:cs="Didot" w:hint="cs"/>
        </w:rPr>
        <w:footnoteReference w:id="1"/>
      </w:r>
      <w:r w:rsidRPr="00AD3C41">
        <w:rPr>
          <w:rFonts w:cs="Didot" w:hint="cs"/>
        </w:rPr>
        <w:t xml:space="preserve"> and ABCD</w:t>
      </w:r>
      <w:r w:rsidR="001F6858" w:rsidRPr="00AD3C41">
        <w:rPr>
          <w:rStyle w:val="FootnoteReference"/>
          <w:rFonts w:cs="Didot" w:hint="cs"/>
        </w:rPr>
        <w:footnoteReference w:id="2"/>
      </w:r>
      <w:r w:rsidRPr="00AD3C41">
        <w:rPr>
          <w:rFonts w:cs="Didot" w:hint="cs"/>
        </w:rPr>
        <w:t xml:space="preserve"> cohorts. The SPARK cohort provided subjective reports on methylphenidate effectiveness and social communication abilities, while the ABCD cohort provided objective measures of attention and cognitive performance. By comparing </w:t>
      </w:r>
      <w:r w:rsidR="0019568C">
        <w:rPr>
          <w:rFonts w:cs="Didot"/>
        </w:rPr>
        <w:t xml:space="preserve">the computed PGS and </w:t>
      </w:r>
      <w:r w:rsidRPr="00AD3C41">
        <w:rPr>
          <w:rFonts w:cs="Didot" w:hint="cs"/>
        </w:rPr>
        <w:t>our predicted drug response with the</w:t>
      </w:r>
      <w:r w:rsidR="00574FF4" w:rsidRPr="00AD3C41">
        <w:rPr>
          <w:rFonts w:cs="Didot" w:hint="cs"/>
        </w:rPr>
        <w:t xml:space="preserve"> objective</w:t>
      </w:r>
      <w:r w:rsidRPr="00AD3C41">
        <w:rPr>
          <w:rFonts w:cs="Didot" w:hint="cs"/>
        </w:rPr>
        <w:t xml:space="preserve"> measures, we aimed to establish the utility of our approach in predicting clinical outcomes and identifying individuals who are more likely to benefit from </w:t>
      </w:r>
      <w:r w:rsidR="0019568C">
        <w:rPr>
          <w:rFonts w:cs="Didot"/>
        </w:rPr>
        <w:t>MPH</w:t>
      </w:r>
      <w:r w:rsidRPr="00AD3C41">
        <w:rPr>
          <w:rFonts w:cs="Didot" w:hint="cs"/>
        </w:rPr>
        <w:t xml:space="preserve"> treatment.</w:t>
      </w:r>
    </w:p>
    <w:p w14:paraId="7CDFB5B2" w14:textId="44748DD9" w:rsidR="00F93B57" w:rsidRPr="00AD3C41" w:rsidRDefault="00F93B57" w:rsidP="008D2732">
      <w:pPr>
        <w:snapToGrid w:val="0"/>
        <w:spacing w:before="120" w:after="240"/>
        <w:jc w:val="both"/>
        <w:rPr>
          <w:rFonts w:cs="Didot"/>
        </w:rPr>
      </w:pPr>
      <w:r w:rsidRPr="00AD3C41">
        <w:rPr>
          <w:rFonts w:cs="Didot" w:hint="cs"/>
        </w:rPr>
        <w:t>The findings from this study have the potential to significantly impact clinical practice by enabling more targeted and individualized treatment strategies for neurodevelopmental disorders. By accurately predicting drug response, clinicians can optimize medication choices and dosages, reducing the trial-and-error approach and minimizing potential side effects. Moreover, our approach offers a valuable framework for exploring the genetic underpinnings of drug response, contributing to the broader understanding of the pharmacogenetics of neurodevelopmental disorders.</w:t>
      </w:r>
    </w:p>
    <w:p w14:paraId="1912AA18" w14:textId="60C41787" w:rsidR="00F93B57" w:rsidRPr="00AD3C41" w:rsidRDefault="00F93B57" w:rsidP="008D2732">
      <w:pPr>
        <w:snapToGrid w:val="0"/>
        <w:spacing w:before="120" w:after="240"/>
        <w:jc w:val="both"/>
        <w:rPr>
          <w:rFonts w:cs="Didot"/>
        </w:rPr>
      </w:pPr>
      <w:r w:rsidRPr="00AD3C41">
        <w:rPr>
          <w:rFonts w:cs="Didot" w:hint="cs"/>
        </w:rPr>
        <w:t xml:space="preserve">In summary, this study aimed to </w:t>
      </w:r>
      <w:r w:rsidR="0019568C">
        <w:rPr>
          <w:rFonts w:cs="Didot"/>
        </w:rPr>
        <w:t xml:space="preserve">study and utilize genetic data </w:t>
      </w:r>
      <w:r w:rsidRPr="00AD3C41">
        <w:rPr>
          <w:rFonts w:cs="Didot" w:hint="cs"/>
        </w:rPr>
        <w:t xml:space="preserve">for predicting methylphenidate response. By incorporating transcriptomic imputation and comparing it to the drug signature, we sought to provide an objective and personalized approach to drug response prediction. </w:t>
      </w:r>
    </w:p>
    <w:p w14:paraId="7CF80865" w14:textId="3B701CB2" w:rsidR="451918C9" w:rsidRPr="00AD3C41" w:rsidRDefault="451918C9" w:rsidP="008D2732">
      <w:pPr>
        <w:pStyle w:val="Heading1"/>
      </w:pPr>
      <w:r w:rsidRPr="00AD3C41">
        <w:rPr>
          <w:rFonts w:hint="cs"/>
        </w:rPr>
        <w:t>3.</w:t>
      </w:r>
      <w:r w:rsidRPr="00AD3C41">
        <w:rPr>
          <w:rFonts w:eastAsia="Times New Roman" w:hint="cs"/>
        </w:rPr>
        <w:t xml:space="preserve">   </w:t>
      </w:r>
      <w:r w:rsidRPr="00AD3C41">
        <w:rPr>
          <w:rFonts w:hint="cs"/>
        </w:rPr>
        <w:t>Results</w:t>
      </w:r>
    </w:p>
    <w:p w14:paraId="48DC9B09" w14:textId="5C99BC87" w:rsidR="00D00D85" w:rsidRDefault="00D00D85" w:rsidP="008D2732">
      <w:pPr>
        <w:pStyle w:val="Heading2"/>
        <w:jc w:val="both"/>
      </w:pPr>
      <w:r>
        <w:t>3.1. Correlation between PGS and taking stimulants and other ADHD medications.</w:t>
      </w:r>
    </w:p>
    <w:p w14:paraId="1069A7B3" w14:textId="77777777" w:rsidR="006C4C31" w:rsidRPr="006C4C31" w:rsidRDefault="006C4C31" w:rsidP="008D2732">
      <w:pPr>
        <w:jc w:val="both"/>
        <w:rPr>
          <w:rFonts w:ascii="Didot" w:hAnsi="Didot" w:cstheme="minorBidi"/>
        </w:rPr>
      </w:pPr>
      <w:r w:rsidRPr="006C4C31">
        <w:rPr>
          <w:rFonts w:ascii="Didot" w:hAnsi="Didot" w:cstheme="minorBidi"/>
        </w:rPr>
        <w:t xml:space="preserve">In this study, we explored the correlation between polygenic scores (PGS) for cognitive traits and attention-deficit/hyperactivity disorder (ADHD) and the usage of stimulant medications in two independent cohorts, </w:t>
      </w:r>
      <w:r w:rsidR="00D00D85">
        <w:t xml:space="preserve">SPARK and ABCD cohorts. For the SPARK cohort </w:t>
      </w:r>
      <w:r w:rsidR="00D00D85" w:rsidRPr="00D00D85">
        <w:rPr>
          <w:color w:val="FF0000"/>
        </w:rPr>
        <w:t>(Figure 1-A)</w:t>
      </w:r>
      <w:r w:rsidR="00D00D85">
        <w:t xml:space="preserve">, </w:t>
      </w:r>
      <w:r w:rsidRPr="006C4C31">
        <w:rPr>
          <w:rFonts w:ascii="Didot" w:hAnsi="Didot" w:cstheme="minorBidi"/>
        </w:rPr>
        <w:t xml:space="preserve">we calculated PGS for different cognitive traits and ADHD and then examined its association with participants' medical history. Our analysis revealed a </w:t>
      </w:r>
      <w:r w:rsidRPr="006C4C31">
        <w:rPr>
          <w:rFonts w:ascii="Didot" w:hAnsi="Didot" w:cstheme="minorBidi"/>
        </w:rPr>
        <w:lastRenderedPageBreak/>
        <w:t>significant positive correlation (FDR &lt; 0.05) between ADHD PGS and the usage of methylphenidate and amphetamines, which are commonly prescribed stimulant medications for ADHD treatment. Similarly, in the ABCD cohort</w:t>
      </w:r>
      <w:r w:rsidRPr="00AA00EC">
        <w:rPr>
          <w:rFonts w:ascii="Didot" w:hAnsi="Didot" w:cstheme="minorBidi"/>
        </w:rPr>
        <w:t xml:space="preserve"> </w:t>
      </w:r>
      <w:r w:rsidR="007E6240" w:rsidRPr="00AA00EC">
        <w:t>(</w:t>
      </w:r>
      <w:r w:rsidR="007E6240" w:rsidRPr="00D00D85">
        <w:rPr>
          <w:color w:val="FF0000"/>
        </w:rPr>
        <w:t>Figure 1-</w:t>
      </w:r>
      <w:r w:rsidR="007E6240">
        <w:rPr>
          <w:color w:val="FF0000"/>
        </w:rPr>
        <w:t>B</w:t>
      </w:r>
      <w:r w:rsidR="007E6240" w:rsidRPr="00D00D85">
        <w:rPr>
          <w:color w:val="FF0000"/>
        </w:rPr>
        <w:t>)</w:t>
      </w:r>
      <w:r w:rsidR="00D00D85">
        <w:t xml:space="preserve">, </w:t>
      </w:r>
      <w:r w:rsidRPr="006C4C31">
        <w:rPr>
          <w:rFonts w:ascii="Didot" w:hAnsi="Didot" w:cstheme="minorBidi"/>
        </w:rPr>
        <w:t xml:space="preserve">we observed a significant positive correlation between ADHD PGS and the use of various medications, including Adderall, Focalin, Vyvanse, Methylphenidate, </w:t>
      </w:r>
      <w:proofErr w:type="spellStart"/>
      <w:r w:rsidRPr="006C4C31">
        <w:rPr>
          <w:rFonts w:ascii="Didot" w:hAnsi="Didot" w:cstheme="minorBidi"/>
        </w:rPr>
        <w:t>Concerta</w:t>
      </w:r>
      <w:proofErr w:type="spellEnd"/>
      <w:r w:rsidRPr="006C4C31">
        <w:rPr>
          <w:rFonts w:ascii="Didot" w:hAnsi="Didot" w:cstheme="minorBidi"/>
        </w:rPr>
        <w:t>, and Ritalin.</w:t>
      </w:r>
    </w:p>
    <w:p w14:paraId="05F320E5" w14:textId="09005622" w:rsidR="00D00D85" w:rsidRPr="00D00D85" w:rsidRDefault="006C4C31" w:rsidP="008D2732">
      <w:pPr>
        <w:jc w:val="both"/>
      </w:pPr>
      <w:r w:rsidRPr="006C4C31">
        <w:rPr>
          <w:rFonts w:ascii="Didot" w:hAnsi="Didot" w:cstheme="minorBidi"/>
        </w:rPr>
        <w:t>Interestingly, we also found a significant negative correlation between cognitive PGS and the use of certain medications in the ABCD cohort. Specifically, medications such as Adderall, Vyvanse, Clonidine, and Methylphenidate showed a negative association with cognitive PGS. These findings suggest that individuals with higher genetic predisposition for cognitive abilities are less likely to be taking certain medications commonly prescribed for ADHD.</w:t>
      </w:r>
    </w:p>
    <w:p w14:paraId="653E6E67" w14:textId="4BFBB1A8" w:rsidR="451918C9" w:rsidRPr="00AD3C41" w:rsidRDefault="00372038" w:rsidP="008D2732">
      <w:pPr>
        <w:pStyle w:val="Heading2"/>
        <w:jc w:val="both"/>
      </w:pPr>
      <w:commentRangeStart w:id="0"/>
      <w:r w:rsidRPr="00AD3C41">
        <w:rPr>
          <w:rFonts w:hint="cs"/>
        </w:rPr>
        <w:t>3.</w:t>
      </w:r>
      <w:r w:rsidR="00613969">
        <w:t>2</w:t>
      </w:r>
      <w:r w:rsidRPr="00AD3C41">
        <w:rPr>
          <w:rFonts w:hint="cs"/>
        </w:rPr>
        <w:t>. Correlation between MPH Effectiveness and Communication Abilities</w:t>
      </w:r>
    </w:p>
    <w:p w14:paraId="65CC912A" w14:textId="4797EA32" w:rsidR="00EA535E" w:rsidRDefault="00372038" w:rsidP="008D2732">
      <w:pPr>
        <w:pStyle w:val="BodyText"/>
        <w:snapToGrid w:val="0"/>
        <w:spacing w:before="120" w:after="240"/>
        <w:jc w:val="both"/>
        <w:rPr>
          <w:rFonts w:cs="Didot"/>
          <w:szCs w:val="22"/>
        </w:rPr>
      </w:pPr>
      <w:r w:rsidRPr="00AD3C41">
        <w:rPr>
          <w:rFonts w:cs="Didot" w:hint="cs"/>
          <w:szCs w:val="22"/>
        </w:rPr>
        <w:t xml:space="preserve">We </w:t>
      </w:r>
      <w:r w:rsidR="009010DB">
        <w:rPr>
          <w:rFonts w:cs="Didot"/>
          <w:szCs w:val="22"/>
        </w:rPr>
        <w:t>then</w:t>
      </w:r>
      <w:r w:rsidRPr="00AD3C41">
        <w:rPr>
          <w:rFonts w:cs="Didot" w:hint="cs"/>
          <w:szCs w:val="22"/>
        </w:rPr>
        <w:t xml:space="preserve"> examined the correlation between reported MPH effectiveness and the social communication abilities of the child as assessed by the Social Communication Questionnaire (SCQ). Our analysis revealed a significant correlation between the effectiveness of MPH and the child's communication abilities </w:t>
      </w:r>
      <w:r w:rsidR="009010DB">
        <w:rPr>
          <w:rFonts w:cs="Didot"/>
          <w:szCs w:val="22"/>
        </w:rPr>
        <w:t>(</w:t>
      </w:r>
      <w:r w:rsidR="451918C9" w:rsidRPr="00AD3C41">
        <w:rPr>
          <w:rFonts w:eastAsia="Calibri" w:cs="Didot" w:hint="cs"/>
          <w:color w:val="FF0000"/>
          <w:szCs w:val="22"/>
        </w:rPr>
        <w:t xml:space="preserve">Figure </w:t>
      </w:r>
      <w:r w:rsidR="00613969">
        <w:rPr>
          <w:rFonts w:eastAsia="Calibri" w:cs="Didot"/>
          <w:color w:val="FF0000"/>
          <w:szCs w:val="22"/>
        </w:rPr>
        <w:t>2</w:t>
      </w:r>
      <w:r w:rsidR="451918C9" w:rsidRPr="00AD3C41">
        <w:rPr>
          <w:rFonts w:eastAsia="Calibri" w:cs="Didot" w:hint="cs"/>
          <w:color w:val="FF0000"/>
          <w:szCs w:val="22"/>
        </w:rPr>
        <w:t>-A</w:t>
      </w:r>
      <w:r w:rsidR="009010DB">
        <w:rPr>
          <w:rFonts w:eastAsia="Calibri" w:cs="Didot"/>
          <w:color w:val="FF0000"/>
          <w:szCs w:val="22"/>
        </w:rPr>
        <w:t>)</w:t>
      </w:r>
      <w:r w:rsidR="451918C9" w:rsidRPr="00AD3C41">
        <w:rPr>
          <w:rFonts w:eastAsia="Calibri" w:cs="Didot" w:hint="cs"/>
          <w:color w:val="000000" w:themeColor="text1"/>
          <w:szCs w:val="22"/>
        </w:rPr>
        <w:t xml:space="preserve">. </w:t>
      </w:r>
      <w:r w:rsidRPr="00AD3C41">
        <w:rPr>
          <w:rFonts w:cs="Didot" w:hint="cs"/>
          <w:szCs w:val="22"/>
        </w:rPr>
        <w:t>Specifically, we found a positive correlation between reported MPH effectiveness and the child's use of verbal communication, including the ability to use phrases. Conversely, we observed a negative correlation between reported MPH effectiveness and behaviors such as odd communication patterns or deliberate self-injury.</w:t>
      </w:r>
      <w:commentRangeEnd w:id="0"/>
      <w:r w:rsidR="009010DB">
        <w:rPr>
          <w:rStyle w:val="CommentReference"/>
        </w:rPr>
        <w:commentReference w:id="0"/>
      </w:r>
    </w:p>
    <w:p w14:paraId="38A0F6E5" w14:textId="77777777" w:rsidR="009010DB" w:rsidRDefault="009010DB" w:rsidP="00DA5697">
      <w:pPr>
        <w:pStyle w:val="Heading2"/>
      </w:pPr>
    </w:p>
    <w:p w14:paraId="1ABA95B6" w14:textId="25BA68DC" w:rsidR="00372038" w:rsidRDefault="00372038" w:rsidP="00DA5697">
      <w:pPr>
        <w:pStyle w:val="Heading2"/>
      </w:pPr>
      <w:r w:rsidRPr="00AD3C41">
        <w:rPr>
          <w:rFonts w:hint="cs"/>
        </w:rPr>
        <w:t>3.</w:t>
      </w:r>
      <w:r w:rsidR="00613969">
        <w:t>3</w:t>
      </w:r>
      <w:r w:rsidRPr="00AD3C41">
        <w:rPr>
          <w:rFonts w:hint="cs"/>
        </w:rPr>
        <w:t>. Correlation between MPH Effectiveness and Cognitive Impairment</w:t>
      </w:r>
    </w:p>
    <w:p w14:paraId="6E2AA3DC" w14:textId="2E3A6A54" w:rsidR="00EA535E" w:rsidRDefault="006C4C31" w:rsidP="001D42CB">
      <w:pPr>
        <w:snapToGrid w:val="0"/>
        <w:spacing w:before="120" w:after="240"/>
        <w:jc w:val="both"/>
        <w:rPr>
          <w:rFonts w:cs="Didot"/>
        </w:rPr>
      </w:pPr>
      <w:r w:rsidRPr="006C4C31">
        <w:rPr>
          <w:rFonts w:cs="Didot"/>
        </w:rPr>
        <w:t xml:space="preserve">To explore the association between MPH effectiveness and cognitive abilities, we conducted a focused analysis on data from SPARK participants, specifically examining the relationship with cognitive impairment. Using a binary variable indicating the presence or absence of cognitive impairment, we investigated its correlation with reported MPH effectiveness. Our analysis revealed a significant negative correlation between MPH effectiveness and cognitive impairment (Odds Ratio = 0.7213; Fisher's Exact p-value = 0.0034) </w:t>
      </w:r>
      <w:r w:rsidR="009010DB">
        <w:rPr>
          <w:rFonts w:cs="Didot"/>
        </w:rPr>
        <w:t>(</w:t>
      </w:r>
      <w:r w:rsidR="451918C9" w:rsidRPr="00AD3C41">
        <w:rPr>
          <w:rFonts w:eastAsia="Calibri" w:cs="Didot" w:hint="cs"/>
          <w:color w:val="FF0000"/>
        </w:rPr>
        <w:t xml:space="preserve">Figure </w:t>
      </w:r>
      <w:r w:rsidR="00613969">
        <w:rPr>
          <w:rFonts w:eastAsia="Calibri" w:cs="Didot"/>
          <w:color w:val="FF0000"/>
        </w:rPr>
        <w:t>2</w:t>
      </w:r>
      <w:r w:rsidR="451918C9" w:rsidRPr="00AD3C41">
        <w:rPr>
          <w:rFonts w:eastAsia="Calibri" w:cs="Didot" w:hint="cs"/>
          <w:color w:val="FF0000"/>
        </w:rPr>
        <w:t>-B</w:t>
      </w:r>
      <w:r w:rsidR="009010DB">
        <w:rPr>
          <w:rFonts w:eastAsia="Calibri" w:cs="Didot"/>
          <w:color w:val="FF0000"/>
        </w:rPr>
        <w:t>)</w:t>
      </w:r>
      <w:r w:rsidR="451918C9" w:rsidRPr="00AD3C41">
        <w:rPr>
          <w:rFonts w:eastAsia="Calibri" w:cs="Didot" w:hint="cs"/>
          <w:color w:val="000000" w:themeColor="text1"/>
        </w:rPr>
        <w:t>.</w:t>
      </w:r>
      <w:r w:rsidR="00372038" w:rsidRPr="00AD3C41">
        <w:rPr>
          <w:rFonts w:eastAsia="Calibri" w:cs="Didot" w:hint="cs"/>
          <w:color w:val="000000" w:themeColor="text1"/>
        </w:rPr>
        <w:t xml:space="preserve"> </w:t>
      </w:r>
      <w:r w:rsidR="001D42CB" w:rsidRPr="001D42CB">
        <w:rPr>
          <w:rFonts w:cs="Didot"/>
        </w:rPr>
        <w:t>This finding suggests that individuals with cognitive impairment may experience a lower effectiveness of MPH treatment compared to those without cognitive impairments. It highlights the importance of considering cognitive status when evaluating the therapeutic response to MPH in ADHD individuals, as it may be a critical factor influencing treatment outcomes.</w:t>
      </w:r>
    </w:p>
    <w:p w14:paraId="32F7FA7D" w14:textId="77777777" w:rsidR="009010DB" w:rsidRDefault="009010DB" w:rsidP="00EA535E">
      <w:pPr>
        <w:snapToGrid w:val="0"/>
        <w:spacing w:before="120" w:after="240"/>
        <w:jc w:val="both"/>
        <w:rPr>
          <w:rFonts w:cs="Didot"/>
        </w:rPr>
      </w:pPr>
    </w:p>
    <w:p w14:paraId="46F2FE8A" w14:textId="322AB447" w:rsidR="2AC9F6CA" w:rsidRPr="00AD3C41" w:rsidRDefault="00372038" w:rsidP="00DA5697">
      <w:pPr>
        <w:pStyle w:val="Heading2"/>
      </w:pPr>
      <w:r w:rsidRPr="00AD3C41">
        <w:rPr>
          <w:rFonts w:hint="cs"/>
        </w:rPr>
        <w:t>3.</w:t>
      </w:r>
      <w:r w:rsidR="00613969">
        <w:t>4</w:t>
      </w:r>
      <w:r w:rsidRPr="00AD3C41">
        <w:rPr>
          <w:rFonts w:hint="cs"/>
        </w:rPr>
        <w:t xml:space="preserve">. Correlation between </w:t>
      </w:r>
      <w:r w:rsidR="00B23809">
        <w:t xml:space="preserve">MPH effectiveness and </w:t>
      </w:r>
      <w:r w:rsidRPr="00AD3C41">
        <w:rPr>
          <w:rFonts w:hint="cs"/>
        </w:rPr>
        <w:t>P</w:t>
      </w:r>
      <w:r w:rsidR="00613969">
        <w:t>GS in SPARK</w:t>
      </w:r>
      <w:r w:rsidRPr="00AD3C41">
        <w:rPr>
          <w:rFonts w:hint="cs"/>
        </w:rPr>
        <w:t xml:space="preserve"> </w:t>
      </w:r>
    </w:p>
    <w:p w14:paraId="40A8431C" w14:textId="5B25882F" w:rsidR="2AC9F6CA" w:rsidRPr="00AD3C41" w:rsidRDefault="001D42CB" w:rsidP="001D42CB">
      <w:pPr>
        <w:snapToGrid w:val="0"/>
        <w:spacing w:before="120" w:after="240"/>
        <w:jc w:val="both"/>
        <w:rPr>
          <w:rFonts w:cs="Didot"/>
        </w:rPr>
      </w:pPr>
      <w:r w:rsidRPr="001D42CB">
        <w:rPr>
          <w:rFonts w:cs="Didot"/>
        </w:rPr>
        <w:t>To unravel the genetic basis of the observed relationship between MPH effectiveness and cognitive abilities, we computed polygenic scores (PGS) for all participants in SPARK, while controlling for the first five genetic principal components. Subsequently, we investigated the correlation between these PGS and reported MPH effectiveness. Strikingly, we found a positive correlation between the polygenic score for symbol digit matching (source: UKB; see methods) and MPH effectiveness (Spearman correlation coefficient = 0.0512; nominal p-value = 0.0683)</w:t>
      </w:r>
      <w:r>
        <w:rPr>
          <w:rFonts w:cs="Didot"/>
        </w:rPr>
        <w:t xml:space="preserve"> </w:t>
      </w:r>
      <w:r w:rsidR="009010DB">
        <w:rPr>
          <w:rFonts w:cs="Didot"/>
        </w:rPr>
        <w:t>(</w:t>
      </w:r>
      <w:r w:rsidR="451918C9" w:rsidRPr="00AD3C41">
        <w:rPr>
          <w:rFonts w:eastAsia="Calibri" w:cs="Didot" w:hint="cs"/>
          <w:color w:val="FF0000"/>
        </w:rPr>
        <w:t xml:space="preserve">Figure </w:t>
      </w:r>
      <w:r w:rsidR="00613969">
        <w:rPr>
          <w:rFonts w:eastAsia="Calibri" w:cs="Didot"/>
          <w:color w:val="FF0000"/>
        </w:rPr>
        <w:t>2</w:t>
      </w:r>
      <w:r w:rsidR="451918C9" w:rsidRPr="00AD3C41">
        <w:rPr>
          <w:rFonts w:eastAsia="Calibri" w:cs="Didot" w:hint="cs"/>
          <w:color w:val="FF0000"/>
        </w:rPr>
        <w:t>-C</w:t>
      </w:r>
      <w:r w:rsidR="009010DB">
        <w:rPr>
          <w:rFonts w:eastAsia="Calibri" w:cs="Didot"/>
          <w:color w:val="FF0000"/>
        </w:rPr>
        <w:t>)</w:t>
      </w:r>
      <w:r w:rsidR="451918C9" w:rsidRPr="00AD3C41">
        <w:rPr>
          <w:rFonts w:eastAsia="Calibri" w:cs="Didot" w:hint="cs"/>
          <w:color w:val="000000" w:themeColor="text1"/>
        </w:rPr>
        <w:t xml:space="preserve">. </w:t>
      </w:r>
      <w:r w:rsidRPr="001D42CB">
        <w:rPr>
          <w:rFonts w:cs="Didot"/>
        </w:rPr>
        <w:t xml:space="preserve">This intriguing finding suggests that individuals with higher polygenic scores for symbol digit </w:t>
      </w:r>
      <w:r w:rsidRPr="001D42CB">
        <w:rPr>
          <w:rFonts w:cs="Didot"/>
        </w:rPr>
        <w:lastRenderedPageBreak/>
        <w:t>matching may exhibit a more favorable response to MPH treatment. While we observed similar positive correlations with most other cognitive PGS, none of them reached the threshold of nominal p-value &lt; 0.05.</w:t>
      </w:r>
    </w:p>
    <w:p w14:paraId="559E6A9F" w14:textId="326A0301" w:rsidR="00E517D7" w:rsidRPr="00AD3C41" w:rsidRDefault="00372038" w:rsidP="00EA535E">
      <w:pPr>
        <w:snapToGrid w:val="0"/>
        <w:spacing w:before="120" w:after="240"/>
        <w:jc w:val="both"/>
        <w:rPr>
          <w:rFonts w:cs="Didot"/>
        </w:rPr>
      </w:pPr>
      <w:r w:rsidRPr="00AD3C41">
        <w:rPr>
          <w:rFonts w:cs="Didot" w:hint="cs"/>
        </w:rPr>
        <w:t>These results provide promising evidence linking MPH effectiveness to both communication abilities and cognitive functioning. However, further investigation is warranted to validate these findings and explore the underlying mechanisms in larger and more diverse cohorts.</w:t>
      </w:r>
    </w:p>
    <w:p w14:paraId="6F717ECA" w14:textId="77777777" w:rsidR="0074650A" w:rsidRDefault="0074650A">
      <w:pPr>
        <w:rPr>
          <w:rFonts w:eastAsia="Calibri" w:cs="Didot"/>
          <w:color w:val="000000" w:themeColor="text1"/>
        </w:rPr>
      </w:pPr>
      <w:r>
        <w:rPr>
          <w:rFonts w:eastAsia="Calibri" w:cs="Didot"/>
          <w:color w:val="000000" w:themeColor="text1"/>
        </w:rPr>
        <w:br w:type="page"/>
      </w:r>
    </w:p>
    <w:p w14:paraId="2FF2FC6F" w14:textId="77777777" w:rsidR="0074650A" w:rsidRDefault="0074650A" w:rsidP="00EA535E">
      <w:pPr>
        <w:snapToGrid w:val="0"/>
        <w:spacing w:before="120" w:after="240"/>
        <w:jc w:val="both"/>
        <w:rPr>
          <w:rFonts w:eastAsia="Calibri" w:cs="Didot"/>
          <w:color w:val="000000" w:themeColor="text1"/>
        </w:rPr>
      </w:pPr>
      <w:r>
        <w:rPr>
          <w:rFonts w:eastAsia="Calibri" w:cs="Didot"/>
          <w:noProof/>
          <w:color w:val="000000" w:themeColor="text1"/>
        </w:rPr>
        <w:lastRenderedPageBreak/>
        <w:drawing>
          <wp:inline distT="0" distB="0" distL="0" distR="0" wp14:anchorId="2D7588A9" wp14:editId="265C1F97">
            <wp:extent cx="4949687" cy="3970855"/>
            <wp:effectExtent l="0" t="0" r="3810" b="4445"/>
            <wp:docPr id="20587117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11727" name="Graphic 2058711727"/>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957432" cy="3977068"/>
                    </a:xfrm>
                    <a:prstGeom prst="rect">
                      <a:avLst/>
                    </a:prstGeom>
                  </pic:spPr>
                </pic:pic>
              </a:graphicData>
            </a:graphic>
          </wp:inline>
        </w:drawing>
      </w:r>
    </w:p>
    <w:p w14:paraId="0D4C6B92" w14:textId="4B91CE2C" w:rsidR="00716B98" w:rsidRDefault="00716B98" w:rsidP="00EA535E">
      <w:pPr>
        <w:snapToGrid w:val="0"/>
        <w:spacing w:before="120" w:after="240"/>
        <w:jc w:val="both"/>
        <w:rPr>
          <w:rFonts w:eastAsia="Calibri" w:cs="Didot"/>
          <w:color w:val="000000" w:themeColor="text1"/>
        </w:rPr>
      </w:pPr>
      <w:r>
        <w:rPr>
          <w:rFonts w:eastAsia="Calibri" w:cs="Didot"/>
          <w:noProof/>
          <w:color w:val="000000" w:themeColor="text1"/>
        </w:rPr>
        <w:drawing>
          <wp:inline distT="0" distB="0" distL="0" distR="0" wp14:anchorId="5D0F3D0A" wp14:editId="118C1BB1">
            <wp:extent cx="2377440" cy="3956293"/>
            <wp:effectExtent l="0" t="0" r="0" b="6350"/>
            <wp:docPr id="1528423599"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23599" name="Graphic 1528423599"/>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389330" cy="3976079"/>
                    </a:xfrm>
                    <a:prstGeom prst="rect">
                      <a:avLst/>
                    </a:prstGeom>
                  </pic:spPr>
                </pic:pic>
              </a:graphicData>
            </a:graphic>
          </wp:inline>
        </w:drawing>
      </w:r>
      <w:r w:rsidR="007433A6" w:rsidRPr="00AD3C41">
        <w:rPr>
          <w:rFonts w:eastAsia="Calibri" w:cs="Didot" w:hint="cs"/>
          <w:color w:val="000000" w:themeColor="text1"/>
        </w:rPr>
        <w:br w:type="page"/>
      </w:r>
    </w:p>
    <w:p w14:paraId="6A44E280" w14:textId="59AEA825" w:rsidR="00716B98" w:rsidRPr="00AD3C41" w:rsidRDefault="00716B98" w:rsidP="00EA535E">
      <w:pPr>
        <w:snapToGrid w:val="0"/>
        <w:spacing w:before="120" w:after="240"/>
        <w:jc w:val="both"/>
        <w:rPr>
          <w:rFonts w:eastAsia="Calibri" w:cs="Didot"/>
          <w:color w:val="000000" w:themeColor="text1"/>
        </w:rPr>
      </w:pPr>
      <w:r>
        <w:rPr>
          <w:rFonts w:eastAsia="Calibri" w:cs="Didot"/>
          <w:noProof/>
          <w:color w:val="000000" w:themeColor="text1"/>
        </w:rPr>
        <w:lastRenderedPageBreak/>
        <mc:AlternateContent>
          <mc:Choice Requires="wpg">
            <w:drawing>
              <wp:anchor distT="0" distB="0" distL="114300" distR="114300" simplePos="0" relativeHeight="251698176" behindDoc="0" locked="0" layoutInCell="1" allowOverlap="1" wp14:anchorId="1C758748" wp14:editId="3FBCCEF5">
                <wp:simplePos x="0" y="0"/>
                <wp:positionH relativeFrom="column">
                  <wp:posOffset>561474</wp:posOffset>
                </wp:positionH>
                <wp:positionV relativeFrom="paragraph">
                  <wp:posOffset>232544</wp:posOffset>
                </wp:positionV>
                <wp:extent cx="4860723" cy="7475855"/>
                <wp:effectExtent l="0" t="0" r="3810" b="4445"/>
                <wp:wrapNone/>
                <wp:docPr id="1825178964" name="Group 12"/>
                <wp:cNvGraphicFramePr/>
                <a:graphic xmlns:a="http://schemas.openxmlformats.org/drawingml/2006/main">
                  <a:graphicData uri="http://schemas.microsoft.com/office/word/2010/wordprocessingGroup">
                    <wpg:wgp>
                      <wpg:cNvGrpSpPr/>
                      <wpg:grpSpPr>
                        <a:xfrm>
                          <a:off x="0" y="0"/>
                          <a:ext cx="4860723" cy="7475855"/>
                          <a:chOff x="0" y="0"/>
                          <a:chExt cx="4860723" cy="7475855"/>
                        </a:xfrm>
                      </wpg:grpSpPr>
                      <wpg:grpSp>
                        <wpg:cNvPr id="936102657" name="Group 15"/>
                        <wpg:cNvGrpSpPr/>
                        <wpg:grpSpPr>
                          <a:xfrm>
                            <a:off x="0" y="0"/>
                            <a:ext cx="4786630" cy="7475855"/>
                            <a:chOff x="0" y="0"/>
                            <a:chExt cx="4787004" cy="7476079"/>
                          </a:xfrm>
                        </wpg:grpSpPr>
                        <pic:pic xmlns:pic="http://schemas.openxmlformats.org/drawingml/2006/picture">
                          <pic:nvPicPr>
                            <pic:cNvPr id="1203552381" name="Graphic 11"/>
                            <pic:cNvPicPr>
                              <a:picLocks noChangeAspect="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2635624" y="26894"/>
                              <a:ext cx="2151380" cy="3663315"/>
                            </a:xfrm>
                            <a:prstGeom prst="rect">
                              <a:avLst/>
                            </a:prstGeom>
                          </pic:spPr>
                        </pic:pic>
                        <pic:pic xmlns:pic="http://schemas.openxmlformats.org/drawingml/2006/picture">
                          <pic:nvPicPr>
                            <pic:cNvPr id="1193808529" name="Graphic 12"/>
                            <pic:cNvPicPr>
                              <a:picLocks noChangeAspect="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215153" y="26894"/>
                              <a:ext cx="2419985" cy="7449185"/>
                            </a:xfrm>
                            <a:prstGeom prst="rect">
                              <a:avLst/>
                            </a:prstGeom>
                          </pic:spPr>
                        </pic:pic>
                        <wps:wsp>
                          <wps:cNvPr id="189940315" name="TextBox 9"/>
                          <wps:cNvSpPr txBox="1"/>
                          <wps:spPr>
                            <a:xfrm>
                              <a:off x="2492188" y="3460377"/>
                              <a:ext cx="412722" cy="295835"/>
                            </a:xfrm>
                            <a:prstGeom prst="rect">
                              <a:avLst/>
                            </a:prstGeom>
                            <a:noFill/>
                          </wps:spPr>
                          <wps:txbx>
                            <w:txbxContent>
                              <w:p w14:paraId="7538693B" w14:textId="77777777" w:rsidR="007C3EFC" w:rsidRPr="00400A0C" w:rsidRDefault="007C3EFC" w:rsidP="007C3EFC">
                                <w:pPr>
                                  <w:jc w:val="center"/>
                                  <w:rPr>
                                    <w:rFonts w:hAnsi="Calibri" w:cs="Calibri"/>
                                    <w:color w:val="000000" w:themeColor="text1"/>
                                    <w:kern w:val="24"/>
                                  </w:rPr>
                                </w:pPr>
                                <w:r w:rsidRPr="00400A0C">
                                  <w:rPr>
                                    <w:rFonts w:hAnsi="Calibri" w:cs="Calibri"/>
                                    <w:color w:val="000000" w:themeColor="text1"/>
                                    <w:kern w:val="24"/>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1336222" name="TextBox 9"/>
                          <wps:cNvSpPr txBox="1"/>
                          <wps:spPr>
                            <a:xfrm>
                              <a:off x="2492188" y="0"/>
                              <a:ext cx="412722" cy="295835"/>
                            </a:xfrm>
                            <a:prstGeom prst="rect">
                              <a:avLst/>
                            </a:prstGeom>
                            <a:noFill/>
                          </wps:spPr>
                          <wps:txbx>
                            <w:txbxContent>
                              <w:p w14:paraId="2E8DE228" w14:textId="405AA3B0"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264249" name="TextBox 9"/>
                          <wps:cNvSpPr txBox="1"/>
                          <wps:spPr>
                            <a:xfrm>
                              <a:off x="0" y="0"/>
                              <a:ext cx="412722" cy="295835"/>
                            </a:xfrm>
                            <a:prstGeom prst="rect">
                              <a:avLst/>
                            </a:prstGeom>
                            <a:noFill/>
                          </wps:spPr>
                          <wps:txbx>
                            <w:txbxContent>
                              <w:p w14:paraId="594468AB" w14:textId="7E13633E"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895760370" name="Graphic 11"/>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2815388" y="3577389"/>
                            <a:ext cx="2045335" cy="38150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758748" id="Group 12" o:spid="_x0000_s1026" style="position:absolute;left:0;text-align:left;margin-left:44.2pt;margin-top:18.3pt;width:382.75pt;height:588.65pt;z-index:251698176;mso-width-relative:margin;mso-height-relative:margin" coordsize="48607,74758"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">
                <v:group id="Group 15" o:spid="_x0000_s1027" style="position:absolute;width:47866;height:74758" coordsize="47870,747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1" o:spid="_x0000_s1028" type="#_x0000_t75" style="position:absolute;left:26356;top:268;width:21514;height:366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">
                    <v:imagedata r:id="rId22" o:title=""/>
                  </v:shape>
                  <v:shape id="Graphic 12" o:spid="_x0000_s1029" type="#_x0000_t75" style="position:absolute;left:2151;top:268;width:24200;height:744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">
                    <v:imagedata r:id="rId23" o:title=""/>
                  </v:shape>
                  <v:shapetype id="_x0000_t202" coordsize="21600,21600" o:spt="202" path="m,l,21600r21600,l21600,xe">
                    <v:stroke joinstyle="miter"/>
                    <v:path gradientshapeok="t" o:connecttype="rect"/>
                  </v:shapetype>
                  <v:shape id="TextBox 9" o:spid="_x0000_s1030" type="#_x0000_t202" style="position:absolute;left:24921;top:34603;width:4128;height:2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" filled="f" stroked="f">
                    <v:textbox>
                      <w:txbxContent>
                        <w:p w14:paraId="7538693B" w14:textId="77777777" w:rsidR="007C3EFC" w:rsidRPr="00400A0C" w:rsidRDefault="007C3EFC" w:rsidP="007C3EFC">
                          <w:pPr>
                            <w:jc w:val="center"/>
                            <w:rPr>
                              <w:rFonts w:hAnsi="Calibri" w:cs="Calibri"/>
                              <w:color w:val="000000" w:themeColor="text1"/>
                              <w:kern w:val="24"/>
                            </w:rPr>
                          </w:pPr>
                          <w:r w:rsidRPr="00400A0C">
                            <w:rPr>
                              <w:rFonts w:hAnsi="Calibri" w:cs="Calibri"/>
                              <w:color w:val="000000" w:themeColor="text1"/>
                              <w:kern w:val="24"/>
                            </w:rPr>
                            <w:t>C</w:t>
                          </w:r>
                        </w:p>
                      </w:txbxContent>
                    </v:textbox>
                  </v:shape>
                  <v:shape id="TextBox 9" o:spid="_x0000_s1031" type="#_x0000_t202" style="position:absolute;left:24921;width:412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" filled="f" stroked="f">
                    <v:textbox>
                      <w:txbxContent>
                        <w:p w14:paraId="2E8DE228" w14:textId="405AA3B0"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B</w:t>
                          </w:r>
                        </w:p>
                      </w:txbxContent>
                    </v:textbox>
                  </v:shape>
                  <v:shape id="TextBox 9" o:spid="_x0000_s1032" type="#_x0000_t202" style="position:absolute;width:4127;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" filled="f" stroked="f">
                    <v:textbox>
                      <w:txbxContent>
                        <w:p w14:paraId="594468AB" w14:textId="7E13633E" w:rsidR="007C3EFC" w:rsidRPr="00400A0C" w:rsidRDefault="007C3EFC" w:rsidP="007C3EFC">
                          <w:pPr>
                            <w:jc w:val="center"/>
                            <w:rPr>
                              <w:rFonts w:hAnsi="Calibri" w:cs="Calibri"/>
                              <w:color w:val="000000" w:themeColor="text1"/>
                              <w:kern w:val="24"/>
                            </w:rPr>
                          </w:pPr>
                          <w:r>
                            <w:rPr>
                              <w:rFonts w:hAnsi="Calibri" w:cs="Calibri"/>
                              <w:color w:val="000000" w:themeColor="text1"/>
                              <w:kern w:val="24"/>
                            </w:rPr>
                            <w:t>A</w:t>
                          </w:r>
                        </w:p>
                      </w:txbxContent>
                    </v:textbox>
                  </v:shape>
                </v:group>
                <v:shape id="Graphic 11" o:spid="_x0000_s1033" type="#_x0000_t75" style="position:absolute;left:28153;top:35773;width:20454;height:381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">
                  <v:imagedata r:id="rId24" o:title=""/>
                </v:shape>
              </v:group>
            </w:pict>
          </mc:Fallback>
        </mc:AlternateContent>
      </w:r>
    </w:p>
    <w:p w14:paraId="03B0310A" w14:textId="417A4025" w:rsidR="007C3EFC" w:rsidRDefault="00986BDE">
      <w:pPr>
        <w:rPr>
          <w:rFonts w:eastAsia="Calibri" w:cstheme="majorBidi"/>
          <w:color w:val="000000" w:themeColor="text1"/>
          <w:szCs w:val="26"/>
        </w:rPr>
      </w:pPr>
      <w:r>
        <w:rPr>
          <w:noProof/>
        </w:rPr>
        <mc:AlternateContent>
          <mc:Choice Requires="wps">
            <w:drawing>
              <wp:anchor distT="0" distB="0" distL="114300" distR="114300" simplePos="0" relativeHeight="251688960" behindDoc="0" locked="0" layoutInCell="1" allowOverlap="1" wp14:anchorId="05F85C7A" wp14:editId="3EF6B945">
                <wp:simplePos x="0" y="0"/>
                <wp:positionH relativeFrom="column">
                  <wp:posOffset>-217283</wp:posOffset>
                </wp:positionH>
                <wp:positionV relativeFrom="paragraph">
                  <wp:posOffset>7432895</wp:posOffset>
                </wp:positionV>
                <wp:extent cx="6292158" cy="635"/>
                <wp:effectExtent l="0" t="0" r="0" b="2540"/>
                <wp:wrapNone/>
                <wp:docPr id="1518831880" name="Text Box 1"/>
                <wp:cNvGraphicFramePr/>
                <a:graphic xmlns:a="http://schemas.openxmlformats.org/drawingml/2006/main">
                  <a:graphicData uri="http://schemas.microsoft.com/office/word/2010/wordprocessingShape">
                    <wps:wsp>
                      <wps:cNvSpPr txBox="1"/>
                      <wps:spPr>
                        <a:xfrm>
                          <a:off x="0" y="0"/>
                          <a:ext cx="6292158" cy="635"/>
                        </a:xfrm>
                        <a:prstGeom prst="rect">
                          <a:avLst/>
                        </a:prstGeom>
                        <a:solidFill>
                          <a:prstClr val="white"/>
                        </a:solidFill>
                        <a:ln>
                          <a:noFill/>
                        </a:ln>
                      </wps:spPr>
                      <wps:txbx>
                        <w:txbxContent>
                          <w:p w14:paraId="0AC4B5E3" w14:textId="10A976FE"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C) shows </w:t>
                            </w:r>
                            <w:r w:rsidR="00024CF0">
                              <w:rPr>
                                <w:rFonts w:eastAsia="Calibri" w:cs="Didot"/>
                                <w:noProof/>
                                <w:color w:val="000000" w:themeColor="text1"/>
                                <w:sz w:val="16"/>
                                <w:szCs w:val="16"/>
                              </w:rPr>
                              <w:t>Spearman rank-based</w:t>
                            </w:r>
                            <w:r w:rsidRPr="00B23809">
                              <w:rPr>
                                <w:rFonts w:eastAsia="Calibri" w:cs="Didot"/>
                                <w:noProof/>
                                <w:color w:val="000000" w:themeColor="text1"/>
                                <w:sz w:val="16"/>
                                <w:szCs w:val="16"/>
                              </w:rPr>
                              <w:t xml:space="preserve"> correlation coefficients between MPH effectiveness and different calculated polygenic scores (P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F85C7A" id="Text Box 1" o:spid="_x0000_s1034" type="#_x0000_t202" style="position:absolute;margin-left:-17.1pt;margin-top:585.25pt;width:495.4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" stroked="f">
                <v:textbox style="mso-fit-shape-to-text:t" inset="0,0,0,0">
                  <w:txbxContent>
                    <w:p w14:paraId="0AC4B5E3" w14:textId="10A976FE" w:rsidR="00986BDE" w:rsidRPr="00E77994" w:rsidRDefault="00986BDE" w:rsidP="00986BDE">
                      <w:pPr>
                        <w:pStyle w:val="Caption"/>
                        <w:rPr>
                          <w:rFonts w:eastAsia="Calibri"/>
                          <w:noProof/>
                          <w:sz w:val="22"/>
                          <w:szCs w:val="22"/>
                        </w:rPr>
                      </w:pPr>
                      <w:r w:rsidRPr="00986BDE">
                        <w:rPr>
                          <w:b/>
                          <w:bCs/>
                        </w:rPr>
                        <w:t xml:space="preserve">Figure </w:t>
                      </w:r>
                      <w:r w:rsidRPr="00986BDE">
                        <w:rPr>
                          <w:b/>
                          <w:bCs/>
                        </w:rPr>
                        <w:fldChar w:fldCharType="begin"/>
                      </w:r>
                      <w:r w:rsidRPr="00986BDE">
                        <w:rPr>
                          <w:b/>
                          <w:bCs/>
                        </w:rPr>
                        <w:instrText xml:space="preserve"> SEQ Figure \* ARABIC </w:instrText>
                      </w:r>
                      <w:r w:rsidRPr="00986BDE">
                        <w:rPr>
                          <w:b/>
                          <w:bCs/>
                        </w:rPr>
                        <w:fldChar w:fldCharType="separate"/>
                      </w:r>
                      <w:r w:rsidR="0041034C">
                        <w:rPr>
                          <w:b/>
                          <w:bCs/>
                          <w:noProof/>
                        </w:rPr>
                        <w:t>1</w:t>
                      </w:r>
                      <w:r w:rsidRPr="00986BDE">
                        <w:rPr>
                          <w:b/>
                          <w:bCs/>
                        </w:rPr>
                        <w:fldChar w:fldCharType="end"/>
                      </w:r>
                      <w:r w:rsidRPr="00986BDE">
                        <w:rPr>
                          <w:b/>
                          <w:bCs/>
                        </w:rPr>
                        <w:t xml:space="preserve"> Correlation between MPH effectiveness and communication abilities, cognitive impairment, and polygenic scores in the SPARK cohort.</w:t>
                      </w:r>
                      <w:r>
                        <w:br/>
                      </w:r>
                      <w:r w:rsidRPr="00B23809">
                        <w:rPr>
                          <w:rFonts w:eastAsia="Calibri" w:cs="Didot"/>
                          <w:noProof/>
                          <w:color w:val="000000" w:themeColor="text1"/>
                          <w:sz w:val="16"/>
                          <w:szCs w:val="16"/>
                        </w:rPr>
                        <w:t xml:space="preserve">A) shows odds ratio (OR) between reported methylphenidate effectiveness (MPH_effect) and different social communication questionnaire questions for 1118 samples from SPARK. B) correlation between cognitive impairment labels derived by SPARK and reported methylphenidate effectiveness by parents. C) shows </w:t>
                      </w:r>
                      <w:r w:rsidR="00024CF0">
                        <w:rPr>
                          <w:rFonts w:eastAsia="Calibri" w:cs="Didot"/>
                          <w:noProof/>
                          <w:color w:val="000000" w:themeColor="text1"/>
                          <w:sz w:val="16"/>
                          <w:szCs w:val="16"/>
                        </w:rPr>
                        <w:t>Spearman rank-based</w:t>
                      </w:r>
                      <w:r w:rsidRPr="00B23809">
                        <w:rPr>
                          <w:rFonts w:eastAsia="Calibri" w:cs="Didot"/>
                          <w:noProof/>
                          <w:color w:val="000000" w:themeColor="text1"/>
                          <w:sz w:val="16"/>
                          <w:szCs w:val="16"/>
                        </w:rPr>
                        <w:t xml:space="preserve"> correlation coefficients between MPH effectiveness and different calculated polygenic scores (PGS).</w:t>
                      </w:r>
                    </w:p>
                  </w:txbxContent>
                </v:textbox>
              </v:shape>
            </w:pict>
          </mc:Fallback>
        </mc:AlternateContent>
      </w:r>
      <w:r w:rsidR="007C3EFC">
        <w:rPr>
          <w:rFonts w:eastAsia="Calibri"/>
        </w:rPr>
        <w:br w:type="page"/>
      </w:r>
    </w:p>
    <w:p w14:paraId="0A3237A9" w14:textId="33722979" w:rsidR="009010DB" w:rsidRPr="00AD3C41" w:rsidRDefault="009010DB" w:rsidP="009010DB">
      <w:pPr>
        <w:pStyle w:val="Heading2"/>
        <w:rPr>
          <w:rFonts w:eastAsia="Calibri"/>
        </w:rPr>
      </w:pPr>
      <w:r w:rsidRPr="00AD3C41">
        <w:rPr>
          <w:rFonts w:eastAsia="Calibri" w:hint="cs"/>
        </w:rPr>
        <w:lastRenderedPageBreak/>
        <w:t xml:space="preserve">3.4. </w:t>
      </w:r>
      <w:r>
        <w:rPr>
          <w:rFonts w:eastAsia="Calibri"/>
        </w:rPr>
        <w:t>Correlation between PGS and MPH effectiveness</w:t>
      </w:r>
      <w:r w:rsidRPr="00AD3C41">
        <w:rPr>
          <w:rFonts w:eastAsia="Calibri" w:hint="cs"/>
        </w:rPr>
        <w:t xml:space="preserve"> in the ABCD Cohort</w:t>
      </w:r>
    </w:p>
    <w:p w14:paraId="59EE15EC" w14:textId="5D2D425B" w:rsidR="00985F86" w:rsidRDefault="001D42CB" w:rsidP="008D2732">
      <w:pPr>
        <w:pStyle w:val="Heading2"/>
        <w:jc w:val="both"/>
        <w:rPr>
          <w:rFonts w:eastAsia="Calibri" w:cs="Didot"/>
          <w:szCs w:val="22"/>
        </w:rPr>
      </w:pPr>
      <w:r w:rsidRPr="001D42CB">
        <w:rPr>
          <w:rFonts w:eastAsia="Calibri" w:cs="Didot"/>
          <w:szCs w:val="22"/>
        </w:rPr>
        <w:t>To validate and extend our findings on the genetic component predicting MPH effectiveness, we conducted a validation analysis using an independent sample from the Adolescent Brain Cognitive Development (ABCD) cohort. In this cohort, we leveraged participants' performance in the first trial run of the stop signal fMRI task (SST) as an objective measure of attention. Additionally, we utilized the child behavior checklist (CBCL) scores reported by parents on their children's behavior.</w:t>
      </w:r>
    </w:p>
    <w:p w14:paraId="36B7B658" w14:textId="467FEAA7" w:rsidR="001D42CB" w:rsidRPr="001D42CB" w:rsidRDefault="001D42CB" w:rsidP="008D2732">
      <w:pPr>
        <w:jc w:val="both"/>
      </w:pPr>
      <w:r w:rsidRPr="001D42CB">
        <w:t>To investigate how taking MPH affects participants' CBCL and SST performance, we computed the change (delta) for each measure based on the status of taking MPH. For instance, the delta for attention problems from the CBCL of an individual participant was calculated as (attention problems score while being on the drug) – (attention problems score while being off the drug). In this case, a positive delta indicates that the participant had higher attention problems while taking the drug. After computing the deltas for all participants, we assessed their correlation with ADHD and cognitive PGS.</w:t>
      </w:r>
    </w:p>
    <w:p w14:paraId="44238FE8" w14:textId="66724577" w:rsidR="0074650A" w:rsidRPr="0074650A" w:rsidRDefault="001D42CB" w:rsidP="008D2732">
      <w:pPr>
        <w:jc w:val="both"/>
        <w:rPr>
          <w:rFonts w:eastAsia="Calibri"/>
        </w:rPr>
      </w:pPr>
      <w:r w:rsidRPr="001D42CB">
        <w:t xml:space="preserve">In the analysis of CBCL scores </w:t>
      </w:r>
      <w:r w:rsidR="00613969">
        <w:rPr>
          <w:rFonts w:cs="Didot"/>
        </w:rPr>
        <w:t>(</w:t>
      </w:r>
      <w:r w:rsidR="00613969" w:rsidRPr="00AD3C41">
        <w:rPr>
          <w:rFonts w:eastAsia="Calibri" w:cs="Didot" w:hint="cs"/>
          <w:color w:val="FF0000"/>
        </w:rPr>
        <w:t xml:space="preserve">Figure </w:t>
      </w:r>
      <w:r w:rsidR="00613969">
        <w:rPr>
          <w:rFonts w:eastAsia="Calibri" w:cs="Didot"/>
          <w:color w:val="FF0000"/>
        </w:rPr>
        <w:t>3</w:t>
      </w:r>
      <w:r w:rsidR="00613969" w:rsidRPr="00AD3C41">
        <w:rPr>
          <w:rFonts w:eastAsia="Calibri" w:cs="Didot" w:hint="cs"/>
          <w:color w:val="FF0000"/>
        </w:rPr>
        <w:t>-</w:t>
      </w:r>
      <w:r w:rsidR="00613969">
        <w:rPr>
          <w:rFonts w:eastAsia="Calibri" w:cs="Didot"/>
          <w:color w:val="FF0000"/>
        </w:rPr>
        <w:t>A</w:t>
      </w:r>
      <w:r w:rsidR="00613969">
        <w:rPr>
          <w:rFonts w:eastAsia="Calibri" w:cs="Didot"/>
          <w:color w:val="FF0000"/>
        </w:rPr>
        <w:t>)</w:t>
      </w:r>
      <w:r w:rsidR="0074650A">
        <w:t xml:space="preserve">, </w:t>
      </w:r>
      <w:r w:rsidRPr="001D42CB">
        <w:t>we observed a robust negative correlation between several cognitive polygenic scores and CBCL subscale deltas, indicating that a higher cognitive PGS is associated with a reduction of behavioral symptoms when participants are taking MPH. Although there was a significant positive correlation between ADHD PGS and DSM5 ADHD symptom deltas (participants with high ADHD PGS had higher ADHD DSM5 symptoms when taking MPH), this correlation did not retain statistical significance when correcting CBCL scores for age, sex, and their interaction. (See supplementary for the same correlations with other ADHD medications).</w:t>
      </w:r>
    </w:p>
    <w:p w14:paraId="7408D895" w14:textId="77777777" w:rsidR="001D42CB" w:rsidRDefault="001D42CB" w:rsidP="008D2732">
      <w:pPr>
        <w:pStyle w:val="Heading2"/>
        <w:jc w:val="both"/>
        <w:rPr>
          <w:rFonts w:eastAsia="Calibri"/>
        </w:rPr>
      </w:pPr>
      <w:r w:rsidRPr="001D42CB">
        <w:rPr>
          <w:rFonts w:eastAsia="Calibri"/>
        </w:rPr>
        <w:t xml:space="preserve">For the analysis of SST performance </w:t>
      </w:r>
      <w:r w:rsidR="00613969">
        <w:rPr>
          <w:rFonts w:cs="Didot"/>
        </w:rPr>
        <w:t>(</w:t>
      </w:r>
      <w:r w:rsidR="00613969" w:rsidRPr="00AD3C41">
        <w:rPr>
          <w:rFonts w:eastAsia="Calibri" w:cs="Didot" w:hint="cs"/>
          <w:color w:val="FF0000"/>
        </w:rPr>
        <w:t xml:space="preserve">Figure </w:t>
      </w:r>
      <w:r w:rsidR="00613969">
        <w:rPr>
          <w:rFonts w:eastAsia="Calibri" w:cs="Didot"/>
          <w:color w:val="FF0000"/>
        </w:rPr>
        <w:t>3</w:t>
      </w:r>
      <w:r w:rsidR="00613969" w:rsidRPr="00AD3C41">
        <w:rPr>
          <w:rFonts w:eastAsia="Calibri" w:cs="Didot" w:hint="cs"/>
          <w:color w:val="FF0000"/>
        </w:rPr>
        <w:t>-B</w:t>
      </w:r>
      <w:r w:rsidR="00613969">
        <w:rPr>
          <w:rFonts w:eastAsia="Calibri" w:cs="Didot"/>
          <w:color w:val="FF0000"/>
        </w:rPr>
        <w:t>)</w:t>
      </w:r>
      <w:r w:rsidR="004344E3">
        <w:rPr>
          <w:rFonts w:eastAsia="Calibri"/>
        </w:rPr>
        <w:t xml:space="preserve">, </w:t>
      </w:r>
      <w:r w:rsidRPr="001D42CB">
        <w:rPr>
          <w:rFonts w:eastAsia="Calibri"/>
        </w:rPr>
        <w:t>we found a highly consistent pattern of a positive correlation between high memory cognitive PGS and better performance (more correct stops) in the SST when participants were taking MPH. However, we did not find any significant correlation between ADHD PGS and participants' performance on the SST while taking MPH.</w:t>
      </w:r>
    </w:p>
    <w:p w14:paraId="056C07E3" w14:textId="74E7A9E5" w:rsidR="009010DB" w:rsidRDefault="001D42CB" w:rsidP="008D2732">
      <w:pPr>
        <w:pStyle w:val="Heading2"/>
        <w:jc w:val="both"/>
        <w:rPr>
          <w:rFonts w:eastAsia="Calibri"/>
        </w:rPr>
      </w:pPr>
      <w:r w:rsidRPr="001D42CB">
        <w:rPr>
          <w:rFonts w:eastAsia="Calibri"/>
        </w:rPr>
        <w:t>These results further strengthen the link between MPH effectiveness and cognitive polygenic scores, particularly memory-related scores. The negative correlation between cognitive PGS and CBCL subscales suggests that individuals with higher cognitive genetic profiles may experience a reduction in behavioral symptoms when taking MPH. Moreover, the positive correlation between memory cognitive PGS and better performance on the SST while taking MPH indicates that individuals with a genetic predisposition for better memory function may respond more positively to the drug. These findings highlight the potential relevance of cognitive genetic factors in shaping the response to MPH treatment and emphasize the importance of considering genetic profiles when optimizing treatment strategies for ADHD.</w:t>
      </w:r>
      <w:r w:rsidR="004344E3">
        <w:rPr>
          <w:rFonts w:eastAsia="Calibri"/>
        </w:rPr>
        <w:t xml:space="preserve"> </w:t>
      </w:r>
    </w:p>
    <w:p w14:paraId="1695DC11" w14:textId="77777777" w:rsidR="0074650A" w:rsidRDefault="0074650A" w:rsidP="0074650A"/>
    <w:p w14:paraId="37AF10DE" w14:textId="77777777" w:rsidR="0074650A" w:rsidRPr="0074650A" w:rsidRDefault="0074650A" w:rsidP="0074650A">
      <w:pPr>
        <w:rPr>
          <w:rFonts w:eastAsia="Calibri"/>
        </w:rPr>
      </w:pPr>
    </w:p>
    <w:p w14:paraId="6F6744BE" w14:textId="77777777" w:rsidR="002B7414" w:rsidRDefault="002B7414">
      <w:pPr>
        <w:rPr>
          <w:rFonts w:eastAsia="Calibri"/>
        </w:rPr>
      </w:pPr>
      <w:r>
        <w:rPr>
          <w:rFonts w:eastAsia="Calibri"/>
        </w:rPr>
        <w:br w:type="page"/>
      </w:r>
    </w:p>
    <w:p w14:paraId="7DEDBD73" w14:textId="490C49B9" w:rsidR="00F47874" w:rsidRDefault="005A7AC7">
      <w:pPr>
        <w:rPr>
          <w:rFonts w:eastAsia="Calibri"/>
        </w:rPr>
      </w:pPr>
      <w:r>
        <w:rPr>
          <w:rFonts w:eastAsia="Calibri"/>
          <w:noProof/>
        </w:rPr>
        <w:lastRenderedPageBreak/>
        <w:drawing>
          <wp:inline distT="0" distB="0" distL="0" distR="0" wp14:anchorId="777517E5" wp14:editId="018B736F">
            <wp:extent cx="5943600" cy="7026910"/>
            <wp:effectExtent l="0" t="0" r="0" b="0"/>
            <wp:docPr id="1179839760"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39760" name="Graphic 1179839760"/>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943600" cy="7026910"/>
                    </a:xfrm>
                    <a:prstGeom prst="rect">
                      <a:avLst/>
                    </a:prstGeom>
                  </pic:spPr>
                </pic:pic>
              </a:graphicData>
            </a:graphic>
          </wp:inline>
        </w:drawing>
      </w:r>
    </w:p>
    <w:p w14:paraId="2729A7F5" w14:textId="03B9FAD9" w:rsidR="00B460F5" w:rsidRDefault="005A7AC7">
      <w:pPr>
        <w:rPr>
          <w:rFonts w:eastAsia="Calibri"/>
        </w:rPr>
      </w:pPr>
      <w:r>
        <w:rPr>
          <w:rFonts w:eastAsia="Calibri"/>
          <w:noProof/>
        </w:rPr>
        <w:lastRenderedPageBreak/>
        <w:drawing>
          <wp:inline distT="0" distB="0" distL="0" distR="0" wp14:anchorId="10D90DFC" wp14:editId="52D4BB46">
            <wp:extent cx="5943600" cy="8189595"/>
            <wp:effectExtent l="0" t="0" r="0" b="1905"/>
            <wp:docPr id="1642884616"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884616" name="Graphic 1642884616"/>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8189595"/>
                    </a:xfrm>
                    <a:prstGeom prst="rect">
                      <a:avLst/>
                    </a:prstGeom>
                  </pic:spPr>
                </pic:pic>
              </a:graphicData>
            </a:graphic>
          </wp:inline>
        </w:drawing>
      </w:r>
    </w:p>
    <w:p w14:paraId="6DD218B8" w14:textId="77777777" w:rsidR="00B460F5" w:rsidRDefault="00B460F5">
      <w:pPr>
        <w:rPr>
          <w:rFonts w:eastAsia="Calibri"/>
        </w:rPr>
      </w:pPr>
      <w:r>
        <w:rPr>
          <w:rFonts w:eastAsia="Calibri"/>
        </w:rPr>
        <w:br w:type="page"/>
      </w:r>
      <w:r>
        <w:rPr>
          <w:rFonts w:eastAsia="Calibri"/>
          <w:noProof/>
        </w:rPr>
        <w:lastRenderedPageBreak/>
        <w:drawing>
          <wp:inline distT="0" distB="0" distL="0" distR="0" wp14:anchorId="47C3EA48" wp14:editId="1A4FB8E7">
            <wp:extent cx="5943600" cy="4852670"/>
            <wp:effectExtent l="0" t="0" r="0" b="0"/>
            <wp:docPr id="970566258"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66258" name="Graphic 97056625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852670"/>
                    </a:xfrm>
                    <a:prstGeom prst="rect">
                      <a:avLst/>
                    </a:prstGeom>
                  </pic:spPr>
                </pic:pic>
              </a:graphicData>
            </a:graphic>
          </wp:inline>
        </w:drawing>
      </w:r>
    </w:p>
    <w:p w14:paraId="6E9695C5" w14:textId="6CD977B4" w:rsidR="00B460F5" w:rsidRDefault="00B460F5">
      <w:pPr>
        <w:rPr>
          <w:rFonts w:eastAsia="Calibri"/>
        </w:rPr>
      </w:pPr>
      <w:r>
        <w:rPr>
          <w:rFonts w:eastAsia="Calibri" w:cstheme="majorBidi"/>
          <w:noProof/>
          <w:color w:val="000000" w:themeColor="text1"/>
          <w:szCs w:val="26"/>
        </w:rPr>
        <w:lastRenderedPageBreak/>
        <w:drawing>
          <wp:inline distT="0" distB="0" distL="0" distR="0" wp14:anchorId="4FA3D632" wp14:editId="1A3BC935">
            <wp:extent cx="5677914" cy="4831080"/>
            <wp:effectExtent l="0" t="0" r="0" b="0"/>
            <wp:docPr id="780987933"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987933" name="Graphic 780987933"/>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05860" cy="4854858"/>
                    </a:xfrm>
                    <a:prstGeom prst="rect">
                      <a:avLst/>
                    </a:prstGeom>
                  </pic:spPr>
                </pic:pic>
              </a:graphicData>
            </a:graphic>
          </wp:inline>
        </w:drawing>
      </w:r>
    </w:p>
    <w:p w14:paraId="395B4E4F" w14:textId="77777777" w:rsidR="00B460F5" w:rsidRDefault="00B460F5">
      <w:pPr>
        <w:rPr>
          <w:rFonts w:eastAsia="Calibri"/>
        </w:rPr>
      </w:pPr>
      <w:r>
        <w:rPr>
          <w:rFonts w:eastAsia="Calibri"/>
        </w:rPr>
        <w:br w:type="page"/>
      </w:r>
    </w:p>
    <w:p w14:paraId="5F552217" w14:textId="0F63F079" w:rsidR="00F23D3C" w:rsidRDefault="00F23D3C">
      <w:pPr>
        <w:rPr>
          <w:rFonts w:eastAsia="Calibri"/>
        </w:rPr>
      </w:pPr>
      <w:r>
        <w:rPr>
          <w:rFonts w:eastAsia="Calibri"/>
          <w:noProof/>
        </w:rPr>
        <w:lastRenderedPageBreak/>
        <w:drawing>
          <wp:inline distT="0" distB="0" distL="0" distR="0" wp14:anchorId="080CFE3E" wp14:editId="1C8BFB61">
            <wp:extent cx="5943600" cy="6389370"/>
            <wp:effectExtent l="0" t="0" r="0" b="0"/>
            <wp:docPr id="1748151788"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51788" name="Graphic 1748151788"/>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6389370"/>
                    </a:xfrm>
                    <a:prstGeom prst="rect">
                      <a:avLst/>
                    </a:prstGeom>
                  </pic:spPr>
                </pic:pic>
              </a:graphicData>
            </a:graphic>
          </wp:inline>
        </w:drawing>
      </w:r>
      <w:r w:rsidR="002B7414">
        <w:rPr>
          <w:rFonts w:eastAsia="Calibri"/>
        </w:rPr>
        <w:br w:type="page"/>
      </w:r>
      <w:r>
        <w:rPr>
          <w:rFonts w:eastAsia="Calibri" w:cstheme="majorBidi"/>
          <w:noProof/>
          <w:color w:val="000000" w:themeColor="text1"/>
          <w:szCs w:val="26"/>
        </w:rPr>
        <w:lastRenderedPageBreak/>
        <w:drawing>
          <wp:inline distT="0" distB="0" distL="0" distR="0" wp14:anchorId="694B6AA6" wp14:editId="0436A273">
            <wp:extent cx="5295900" cy="5867400"/>
            <wp:effectExtent l="0" t="0" r="0" b="0"/>
            <wp:docPr id="26682943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29435" name="Graphic 266829435"/>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295900" cy="5867400"/>
                    </a:xfrm>
                    <a:prstGeom prst="rect">
                      <a:avLst/>
                    </a:prstGeom>
                  </pic:spPr>
                </pic:pic>
              </a:graphicData>
            </a:graphic>
          </wp:inline>
        </w:drawing>
      </w:r>
    </w:p>
    <w:p w14:paraId="4E0FF449" w14:textId="77777777" w:rsidR="00F23D3C" w:rsidRDefault="00F23D3C">
      <w:pPr>
        <w:rPr>
          <w:rFonts w:eastAsia="Calibri"/>
        </w:rPr>
      </w:pPr>
      <w:r>
        <w:rPr>
          <w:rFonts w:eastAsia="Calibri"/>
        </w:rPr>
        <w:br w:type="page"/>
      </w:r>
    </w:p>
    <w:p w14:paraId="7A68F67A" w14:textId="7B469F2B" w:rsidR="00CF122E" w:rsidRPr="00AD3C41" w:rsidRDefault="00CF122E" w:rsidP="00DA5697">
      <w:pPr>
        <w:pStyle w:val="Heading2"/>
        <w:rPr>
          <w:rFonts w:eastAsia="Calibri"/>
        </w:rPr>
      </w:pPr>
      <w:r w:rsidRPr="00AD3C41">
        <w:rPr>
          <w:rFonts w:eastAsia="Calibri" w:hint="cs"/>
        </w:rPr>
        <w:lastRenderedPageBreak/>
        <w:t xml:space="preserve">3.6. Predicting Drug Response </w:t>
      </w:r>
      <w:r w:rsidR="00613969">
        <w:rPr>
          <w:rFonts w:eastAsia="Calibri"/>
        </w:rPr>
        <w:t>using transcriptome imputation</w:t>
      </w:r>
      <w:r w:rsidR="00FD1CD4">
        <w:rPr>
          <w:rFonts w:eastAsia="Calibri"/>
        </w:rPr>
        <w:t xml:space="preserve"> </w:t>
      </w:r>
    </w:p>
    <w:p w14:paraId="0D03C5E8" w14:textId="663F1390" w:rsidR="001D42CB" w:rsidRDefault="001D42CB" w:rsidP="001D42CB">
      <w:pPr>
        <w:snapToGrid w:val="0"/>
        <w:spacing w:before="120" w:after="240"/>
        <w:jc w:val="both"/>
        <w:rPr>
          <w:rFonts w:eastAsia="Calibri" w:cs="Didot"/>
          <w:color w:val="000000" w:themeColor="text1"/>
        </w:rPr>
      </w:pPr>
      <w:r w:rsidRPr="001D42CB">
        <w:rPr>
          <w:rFonts w:eastAsia="Calibri" w:cs="Didot"/>
          <w:color w:val="000000" w:themeColor="text1"/>
        </w:rPr>
        <w:t>To explore the feasibility of predicting drug response based on genetic signal, we developed a novel method that relies solely on the genetic profiles of individuals and the specific drug of interest. Utilizing eQTL weights, we imputed transcriptomic profiles specifically for excitatory neurons and compared them to the methylphenidate transcriptomic signature from the CMap database. The correlation between an individual's imputed transcriptome and the drug signature served as an indicator of drug effectiveness, with a negative correlation suggesting neutralization of the imputed transcriptome's effect, and a positive correlation indicating an exacerbation of gene expression in a similar direction to the imputed profile.</w:t>
      </w:r>
    </w:p>
    <w:p w14:paraId="6F972053" w14:textId="7B77FE76" w:rsidR="00613969" w:rsidRDefault="00613969" w:rsidP="00613969">
      <w:pPr>
        <w:snapToGrid w:val="0"/>
        <w:spacing w:before="120" w:after="240"/>
        <w:jc w:val="both"/>
        <w:rPr>
          <w:rFonts w:eastAsia="Calibri" w:cs="Didot"/>
          <w:color w:val="000000" w:themeColor="text1"/>
        </w:rPr>
      </w:pPr>
      <w:r>
        <w:rPr>
          <w:rFonts w:eastAsia="Calibri" w:cs="Didot"/>
          <w:color w:val="000000" w:themeColor="text1"/>
        </w:rPr>
        <w:t>3.6.1. Correlation between predicted MPH response and PGS</w:t>
      </w:r>
    </w:p>
    <w:p w14:paraId="0BE0313E" w14:textId="10137143" w:rsidR="00613969" w:rsidRPr="00AD3C41" w:rsidRDefault="001D42CB" w:rsidP="001D42CB">
      <w:pPr>
        <w:snapToGrid w:val="0"/>
        <w:spacing w:before="120" w:after="240"/>
        <w:jc w:val="both"/>
        <w:rPr>
          <w:rFonts w:eastAsia="Calibri" w:cs="Didot"/>
          <w:color w:val="000000" w:themeColor="text1"/>
        </w:rPr>
      </w:pPr>
      <w:r w:rsidRPr="001D42CB">
        <w:rPr>
          <w:rFonts w:eastAsia="Calibri" w:cs="Didot"/>
          <w:color w:val="000000" w:themeColor="text1"/>
        </w:rPr>
        <w:t>After predicting participants' response to methylphenidate using this innovative pipeline, we assessed its correlation with the calculated PGS for ADHD and other cognitive traits as mentioned earlier. Remarkably, we found a significant (nominal p-value &lt; 0.05) positive correlation between the predicted MPH response and cognitive PGS related to memory and reaction time</w:t>
      </w:r>
      <w:r w:rsidRPr="001D42CB">
        <w:rPr>
          <w:rFonts w:eastAsia="Calibri" w:cs="Didot"/>
          <w:color w:val="000000" w:themeColor="text1"/>
        </w:rPr>
        <w:t xml:space="preserve"> </w:t>
      </w:r>
      <w:r w:rsidR="00985F86">
        <w:rPr>
          <w:rFonts w:eastAsia="Calibri" w:cs="Didot"/>
          <w:color w:val="000000" w:themeColor="text1"/>
        </w:rPr>
        <w:t>(</w:t>
      </w:r>
      <w:r w:rsidR="00985F86" w:rsidRPr="00AD3C41">
        <w:rPr>
          <w:rFonts w:eastAsia="Calibri" w:cs="Didot" w:hint="cs"/>
          <w:color w:val="FF0000"/>
        </w:rPr>
        <w:t>Figure 4-A</w:t>
      </w:r>
      <w:r w:rsidR="00985F86">
        <w:rPr>
          <w:rFonts w:eastAsia="Calibri" w:cs="Didot"/>
          <w:color w:val="000000" w:themeColor="text1"/>
        </w:rPr>
        <w:t xml:space="preserve">). </w:t>
      </w:r>
      <w:r w:rsidRPr="001D42CB">
        <w:rPr>
          <w:rFonts w:eastAsia="Calibri" w:cs="Didot"/>
          <w:color w:val="000000" w:themeColor="text1"/>
        </w:rPr>
        <w:t>This finding suggests that individuals with higher genetic predisposition for better memory and reaction time may exhibit a more favorable response to methylphenidate treatment.</w:t>
      </w:r>
    </w:p>
    <w:p w14:paraId="4814FED6" w14:textId="4817F1AD" w:rsidR="00CF122E" w:rsidRPr="00AD3C41" w:rsidRDefault="00CF122E" w:rsidP="00EA535E">
      <w:pPr>
        <w:pStyle w:val="Heading3"/>
        <w:snapToGrid w:val="0"/>
        <w:spacing w:before="120" w:after="240"/>
        <w:jc w:val="both"/>
        <w:rPr>
          <w:rFonts w:eastAsia="Calibri" w:cs="Didot"/>
          <w:szCs w:val="22"/>
        </w:rPr>
      </w:pPr>
      <w:r w:rsidRPr="00AD3C41">
        <w:rPr>
          <w:rFonts w:eastAsia="Calibri" w:cs="Didot" w:hint="cs"/>
          <w:szCs w:val="22"/>
        </w:rPr>
        <w:t>3.6.</w:t>
      </w:r>
      <w:r w:rsidR="00985F86">
        <w:rPr>
          <w:rFonts w:eastAsia="Calibri" w:cs="Didot"/>
          <w:szCs w:val="22"/>
        </w:rPr>
        <w:t>2</w:t>
      </w:r>
      <w:r w:rsidRPr="00AD3C41">
        <w:rPr>
          <w:rFonts w:eastAsia="Calibri" w:cs="Didot" w:hint="cs"/>
          <w:szCs w:val="22"/>
        </w:rPr>
        <w:t>. Performance in the SST</w:t>
      </w:r>
    </w:p>
    <w:p w14:paraId="731168B8" w14:textId="77777777" w:rsidR="00A34314" w:rsidRDefault="00A34314" w:rsidP="00A34314">
      <w:pPr>
        <w:snapToGrid w:val="0"/>
        <w:spacing w:before="120" w:after="240"/>
        <w:jc w:val="both"/>
        <w:rPr>
          <w:rFonts w:eastAsia="Calibri" w:cs="Didot"/>
          <w:color w:val="000000" w:themeColor="text1"/>
        </w:rPr>
      </w:pPr>
      <w:r w:rsidRPr="00A34314">
        <w:rPr>
          <w:rFonts w:eastAsia="Calibri" w:cs="Didot"/>
          <w:color w:val="000000" w:themeColor="text1"/>
        </w:rPr>
        <w:t xml:space="preserve">Intriguingly, we further examined the relationship between the predicted response to MPH from our pipeline and the performance of participants taking MPH in the stop signal fMRI task (SST), which provides an objective measure of inhibitory control. We discovered a strong negative correlation (nominal p-value &lt; 0.05) between the predicted response and the change (delta) in the number of </w:t>
      </w:r>
      <w:proofErr w:type="gramStart"/>
      <w:r w:rsidRPr="00A34314">
        <w:rPr>
          <w:rFonts w:eastAsia="Calibri" w:cs="Didot"/>
          <w:color w:val="000000" w:themeColor="text1"/>
        </w:rPr>
        <w:t>stop</w:t>
      </w:r>
      <w:proofErr w:type="gramEnd"/>
      <w:r w:rsidRPr="00A34314">
        <w:rPr>
          <w:rFonts w:eastAsia="Calibri" w:cs="Didot"/>
          <w:color w:val="000000" w:themeColor="text1"/>
        </w:rPr>
        <w:t xml:space="preserve"> signals that participants failed to inhibit, even after correcting for age, sex, and their interaction </w:t>
      </w:r>
      <w:r w:rsidR="003D7B2A">
        <w:rPr>
          <w:rFonts w:eastAsia="Calibri" w:cs="Didot"/>
          <w:color w:val="000000" w:themeColor="text1"/>
        </w:rPr>
        <w:t>(</w:t>
      </w:r>
      <w:r w:rsidR="003D7B2A" w:rsidRPr="00AD3C41">
        <w:rPr>
          <w:rFonts w:eastAsia="Calibri" w:cs="Didot" w:hint="cs"/>
          <w:color w:val="FF0000"/>
        </w:rPr>
        <w:t>Figure 4-</w:t>
      </w:r>
      <w:r w:rsidR="003D7B2A">
        <w:rPr>
          <w:rFonts w:eastAsia="Calibri" w:cs="Didot"/>
          <w:color w:val="FF0000"/>
        </w:rPr>
        <w:t>B</w:t>
      </w:r>
      <w:r w:rsidR="003D7B2A">
        <w:rPr>
          <w:rFonts w:eastAsia="Calibri" w:cs="Didot"/>
          <w:color w:val="000000" w:themeColor="text1"/>
        </w:rPr>
        <w:t>)</w:t>
      </w:r>
      <w:r w:rsidR="00985F86">
        <w:rPr>
          <w:rFonts w:eastAsia="Calibri" w:cs="Didot"/>
          <w:color w:val="000000" w:themeColor="text1"/>
        </w:rPr>
        <w:t xml:space="preserve">. </w:t>
      </w:r>
      <w:r w:rsidRPr="00A34314">
        <w:rPr>
          <w:rFonts w:eastAsia="Calibri" w:cs="Didot"/>
          <w:color w:val="000000" w:themeColor="text1"/>
        </w:rPr>
        <w:t>This observation implies that individuals predicted to respond positively to MPH generally demonstrated improved inhibitory control while on the drug.</w:t>
      </w:r>
    </w:p>
    <w:p w14:paraId="40A85606" w14:textId="2F33D8D0" w:rsidR="006F7BE6" w:rsidRPr="00AD3C41" w:rsidRDefault="006F7BE6" w:rsidP="00A34314">
      <w:pPr>
        <w:snapToGrid w:val="0"/>
        <w:spacing w:before="120" w:after="240"/>
        <w:jc w:val="both"/>
        <w:rPr>
          <w:rFonts w:eastAsia="Calibri" w:cs="Didot"/>
          <w:szCs w:val="22"/>
        </w:rPr>
      </w:pPr>
      <w:r w:rsidRPr="00AD3C41">
        <w:rPr>
          <w:rFonts w:eastAsia="Calibri" w:cs="Didot" w:hint="cs"/>
          <w:szCs w:val="22"/>
        </w:rPr>
        <w:t>3.6.</w:t>
      </w:r>
      <w:r>
        <w:rPr>
          <w:rFonts w:eastAsia="Calibri" w:cs="Didot"/>
          <w:szCs w:val="22"/>
        </w:rPr>
        <w:t>3</w:t>
      </w:r>
      <w:r w:rsidRPr="00AD3C41">
        <w:rPr>
          <w:rFonts w:eastAsia="Calibri" w:cs="Didot" w:hint="cs"/>
          <w:szCs w:val="22"/>
        </w:rPr>
        <w:t xml:space="preserve">. </w:t>
      </w:r>
      <w:r>
        <w:rPr>
          <w:rFonts w:eastAsia="Calibri" w:cs="Didot"/>
          <w:szCs w:val="22"/>
        </w:rPr>
        <w:t>Behavior changes in the CBCL</w:t>
      </w:r>
    </w:p>
    <w:p w14:paraId="1872B90F" w14:textId="4E4E73C5" w:rsidR="00CF122E" w:rsidRPr="00AD3C41" w:rsidRDefault="00A34314" w:rsidP="00A34314">
      <w:pPr>
        <w:snapToGrid w:val="0"/>
        <w:spacing w:before="120" w:after="240"/>
        <w:jc w:val="both"/>
        <w:rPr>
          <w:rFonts w:eastAsia="Calibri" w:cs="Didot"/>
          <w:color w:val="000000" w:themeColor="text1"/>
        </w:rPr>
      </w:pPr>
      <w:r w:rsidRPr="00A34314">
        <w:rPr>
          <w:rFonts w:eastAsia="Calibri" w:cs="Didot"/>
          <w:color w:val="000000" w:themeColor="text1"/>
        </w:rPr>
        <w:t xml:space="preserve">Delving further into participants' behavioral changes, we investigated the association between the predicted MPH response and alterations in their behavior problems as measured by the Child Behavior Checklist (CBCL). Our analysis revealed a substantial negative correlation (nominal p-value = 0.0134 for raw scores; nominal p-value = 0.031 after correction for age, sex, and their interaction) between the predicted response and the change (delta) in DSM5 ADHD symptoms </w:t>
      </w:r>
      <w:r w:rsidR="006F7BE6">
        <w:rPr>
          <w:rFonts w:eastAsia="Calibri" w:cs="Didot"/>
          <w:color w:val="000000" w:themeColor="text1"/>
        </w:rPr>
        <w:t>(</w:t>
      </w:r>
      <w:r w:rsidR="006F7BE6" w:rsidRPr="00AD3C41">
        <w:rPr>
          <w:rFonts w:eastAsia="Calibri" w:cs="Didot" w:hint="cs"/>
          <w:color w:val="FF0000"/>
        </w:rPr>
        <w:t>Figure 4-</w:t>
      </w:r>
      <w:r w:rsidR="006F7BE6">
        <w:rPr>
          <w:rFonts w:eastAsia="Calibri" w:cs="Didot"/>
          <w:color w:val="FF0000"/>
        </w:rPr>
        <w:t>C</w:t>
      </w:r>
      <w:r w:rsidR="006F7BE6">
        <w:rPr>
          <w:rFonts w:eastAsia="Calibri" w:cs="Didot"/>
          <w:color w:val="000000" w:themeColor="text1"/>
        </w:rPr>
        <w:t xml:space="preserve">). </w:t>
      </w:r>
      <w:r w:rsidRPr="00A34314">
        <w:rPr>
          <w:rFonts w:eastAsia="Calibri" w:cs="Didot"/>
          <w:color w:val="000000" w:themeColor="text1"/>
        </w:rPr>
        <w:t>This indicates that individuals predicted to positively respond to MPH generally exhibited a reduction in ADHD symptoms while taking the drug.</w:t>
      </w:r>
    </w:p>
    <w:p w14:paraId="68A50A61" w14:textId="16FB1137" w:rsidR="0092207B" w:rsidRPr="006F7BE6" w:rsidRDefault="00A34314" w:rsidP="00A34314">
      <w:pPr>
        <w:snapToGrid w:val="0"/>
        <w:spacing w:before="120" w:after="240"/>
        <w:jc w:val="both"/>
        <w:rPr>
          <w:rFonts w:eastAsia="Calibri" w:cs="Didot"/>
          <w:color w:val="000000" w:themeColor="text1"/>
        </w:rPr>
      </w:pPr>
      <w:r w:rsidRPr="00A34314">
        <w:rPr>
          <w:rFonts w:eastAsia="Calibri" w:cs="Didot"/>
          <w:color w:val="000000" w:themeColor="text1"/>
        </w:rPr>
        <w:t xml:space="preserve">These compelling results demonstrate the potential of transcriptome imputation-based prediction in identifying individuals who are more likely to respond positively to methylphenidate treatment. </w:t>
      </w:r>
      <w:r w:rsidR="0092207B">
        <w:br w:type="page"/>
      </w:r>
    </w:p>
    <w:p w14:paraId="33E6160A" w14:textId="77777777" w:rsidR="005A7AC7" w:rsidRDefault="005A7AC7">
      <w:r>
        <w:rPr>
          <w:noProof/>
        </w:rPr>
        <w:lastRenderedPageBreak/>
        <w:drawing>
          <wp:inline distT="0" distB="0" distL="0" distR="0" wp14:anchorId="4D11F59D" wp14:editId="52F286E8">
            <wp:extent cx="5943600" cy="7026910"/>
            <wp:effectExtent l="0" t="0" r="0" b="0"/>
            <wp:docPr id="2001818159"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818159" name="Graphic 2001818159"/>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7026910"/>
                    </a:xfrm>
                    <a:prstGeom prst="rect">
                      <a:avLst/>
                    </a:prstGeom>
                  </pic:spPr>
                </pic:pic>
              </a:graphicData>
            </a:graphic>
          </wp:inline>
        </w:drawing>
      </w:r>
    </w:p>
    <w:p w14:paraId="133F51FE" w14:textId="3D2E4A53" w:rsidR="002B7414" w:rsidRDefault="002B7414">
      <w:pPr>
        <w:rPr>
          <w:rFonts w:eastAsia="Calibri Light" w:cs="Didot"/>
          <w:b/>
          <w:bCs/>
          <w:color w:val="000000" w:themeColor="text1"/>
        </w:rPr>
      </w:pPr>
      <w:r>
        <w:br w:type="page"/>
      </w:r>
    </w:p>
    <w:p w14:paraId="4FACEFBA" w14:textId="67C532EB" w:rsidR="451918C9" w:rsidRPr="00EA535E" w:rsidRDefault="451918C9" w:rsidP="007A759A">
      <w:pPr>
        <w:pStyle w:val="Heading1"/>
        <w:rPr>
          <w:rFonts w:eastAsiaTheme="majorEastAsia"/>
        </w:rPr>
      </w:pPr>
      <w:r w:rsidRPr="00AD3C41">
        <w:rPr>
          <w:rFonts w:hint="cs"/>
        </w:rPr>
        <w:lastRenderedPageBreak/>
        <w:t>4.</w:t>
      </w:r>
      <w:r w:rsidRPr="00AD3C41">
        <w:rPr>
          <w:rFonts w:eastAsia="Times New Roman" w:hint="cs"/>
        </w:rPr>
        <w:t xml:space="preserve">   </w:t>
      </w:r>
      <w:r w:rsidRPr="00AD3C41">
        <w:rPr>
          <w:rFonts w:hint="cs"/>
        </w:rPr>
        <w:t>Discussion</w:t>
      </w:r>
    </w:p>
    <w:p w14:paraId="63F6535A" w14:textId="6EFD92E5" w:rsidR="00A34314" w:rsidRDefault="00A34314" w:rsidP="0070193F">
      <w:pPr>
        <w:snapToGrid w:val="0"/>
        <w:spacing w:before="120" w:after="240"/>
        <w:jc w:val="both"/>
        <w:rPr>
          <w:rFonts w:eastAsia="Calibri" w:cs="Didot"/>
          <w:color w:val="000000" w:themeColor="text1"/>
        </w:rPr>
      </w:pPr>
      <w:r w:rsidRPr="00A34314">
        <w:rPr>
          <w:rFonts w:eastAsia="Calibri" w:cs="Didot"/>
          <w:color w:val="000000" w:themeColor="text1"/>
        </w:rPr>
        <w:t>The present study aimed to investigate factors contributing to variability in medication response among individuals with attention-deficit/hyperactivity disorder (ADHD). We employed a multi-faceted approach, combining polygenic scores (PGS) for cognitive traits and ADHD, transcriptome imputation-based drug response prediction, and correlation analyses with medication history and behavioral measures. Our findings shed light on the genetic basis underlying medication response and provide novel insights into the interplay between genetic factors, drug effectiveness, and cognitive abilities in the context of ADHD treatment.</w:t>
      </w:r>
    </w:p>
    <w:p w14:paraId="420EAD6C" w14:textId="73363183" w:rsidR="00A34314" w:rsidRDefault="00A34314" w:rsidP="00A34314">
      <w:pPr>
        <w:snapToGrid w:val="0"/>
        <w:spacing w:before="120" w:after="240"/>
        <w:jc w:val="both"/>
        <w:rPr>
          <w:rFonts w:eastAsia="Calibri" w:cs="Didot"/>
          <w:color w:val="000000" w:themeColor="text1"/>
        </w:rPr>
      </w:pPr>
      <w:r w:rsidRPr="00A34314">
        <w:rPr>
          <w:rFonts w:eastAsia="Calibri" w:cs="Didot"/>
          <w:color w:val="000000" w:themeColor="text1"/>
        </w:rPr>
        <w:t>Our initial analyses revealed a significant correlation between ADHD PGS and the use of stimulant medications (methylphenidate and amphetamines) in the SPARK cohort, supporting previous evidence of a genetic component influencing medication use</w:t>
      </w:r>
      <w:r>
        <w:rPr>
          <w:rFonts w:eastAsia="Calibri" w:cs="Didot"/>
          <w:color w:val="000000" w:themeColor="text1"/>
        </w:rPr>
        <w:t xml:space="preserve">. </w:t>
      </w:r>
      <w:r w:rsidRPr="00A34314">
        <w:rPr>
          <w:rFonts w:eastAsia="Calibri" w:cs="Didot"/>
          <w:color w:val="000000" w:themeColor="text1"/>
        </w:rPr>
        <w:t>This suggests a potential genetic predisposition that might influence treatment-seeking behavior and medication response across a range of drugs.</w:t>
      </w:r>
      <w:r>
        <w:rPr>
          <w:rFonts w:eastAsia="Calibri" w:cs="Didot"/>
          <w:color w:val="000000" w:themeColor="text1"/>
        </w:rPr>
        <w:t xml:space="preserve"> </w:t>
      </w:r>
      <w:r w:rsidRPr="00A34314">
        <w:rPr>
          <w:rFonts w:eastAsia="Calibri" w:cs="Didot"/>
          <w:color w:val="000000" w:themeColor="text1"/>
        </w:rPr>
        <w:t>Additionally, we observed a negative correlation between cognitive PGS and the use of certain medications, indicating a potential association between genetic cognitive factors and medication choice.</w:t>
      </w:r>
    </w:p>
    <w:p w14:paraId="705E24C5" w14:textId="704C6C95" w:rsidR="00A34314" w:rsidRDefault="00A34314" w:rsidP="00A34314">
      <w:pPr>
        <w:snapToGrid w:val="0"/>
        <w:spacing w:before="120" w:after="240"/>
        <w:jc w:val="both"/>
        <w:rPr>
          <w:rFonts w:eastAsia="Calibri" w:cs="Didot"/>
          <w:color w:val="000000" w:themeColor="text1"/>
        </w:rPr>
      </w:pPr>
      <w:r w:rsidRPr="00A34314">
        <w:rPr>
          <w:rFonts w:eastAsia="Calibri" w:cs="Didot"/>
          <w:color w:val="000000" w:themeColor="text1"/>
        </w:rPr>
        <w:t>Our investigation into the relationship between methylphenidate effectiveness and communication abilities (SCQ) revealed a significant correlation, indicating that the drug's effectiveness is related to the child's verbal communication skills. This suggests that methylphenidate may have a positive impact on communication abilities in certain individuals with ADHD, potentially aiding in social interactions and expressive language.</w:t>
      </w:r>
      <w:r>
        <w:rPr>
          <w:rFonts w:eastAsia="Calibri" w:cs="Didot"/>
          <w:color w:val="000000" w:themeColor="text1"/>
        </w:rPr>
        <w:t xml:space="preserve"> </w:t>
      </w:r>
      <w:r w:rsidRPr="00A34314">
        <w:rPr>
          <w:rFonts w:eastAsia="Calibri" w:cs="Didot"/>
          <w:color w:val="000000" w:themeColor="text1"/>
        </w:rPr>
        <w:t>Our analysis of cognitive impairment in SPARK participants uncovered a negative correlation between methylphenidate effectiveness and cognitive impairment</w:t>
      </w:r>
      <w:r>
        <w:rPr>
          <w:rFonts w:eastAsia="Calibri" w:cs="Didot"/>
          <w:color w:val="000000" w:themeColor="text1"/>
        </w:rPr>
        <w:t xml:space="preserve">. </w:t>
      </w:r>
      <w:r w:rsidRPr="00A34314">
        <w:rPr>
          <w:rFonts w:eastAsia="Calibri" w:cs="Didot"/>
          <w:color w:val="000000" w:themeColor="text1"/>
        </w:rPr>
        <w:t>This finding suggests that individuals with cognitive impairments may experience lower effectiveness of methylphenidate treatment. This result has important implications for tailoring treatment strategies for individuals with cognitive deficits, highlighting the need for personalized approaches based on individual cognitive profiles.</w:t>
      </w:r>
    </w:p>
    <w:p w14:paraId="21FC58BE" w14:textId="0860CFDC" w:rsidR="00A34314" w:rsidRDefault="00A34314" w:rsidP="00A34314">
      <w:pPr>
        <w:snapToGrid w:val="0"/>
        <w:spacing w:before="120" w:after="240"/>
        <w:jc w:val="both"/>
        <w:rPr>
          <w:rFonts w:eastAsia="Calibri" w:cs="Didot"/>
          <w:color w:val="000000" w:themeColor="text1"/>
        </w:rPr>
      </w:pPr>
      <w:proofErr w:type="gramStart"/>
      <w:r w:rsidRPr="00A34314">
        <w:rPr>
          <w:rFonts w:eastAsia="Calibri" w:cs="Didot"/>
          <w:color w:val="000000" w:themeColor="text1"/>
        </w:rPr>
        <w:t>In an effort to</w:t>
      </w:r>
      <w:proofErr w:type="gramEnd"/>
      <w:r w:rsidRPr="00A34314">
        <w:rPr>
          <w:rFonts w:eastAsia="Calibri" w:cs="Didot"/>
          <w:color w:val="000000" w:themeColor="text1"/>
        </w:rPr>
        <w:t xml:space="preserve"> predict drug response based on genetic profiles, we developed a novel method using transcriptome imputation. Our pipeline successfully imputed transcriptomic profiles for excitatory neurons and correlated them with the methylphenidate transcriptomic signature from CMap to measure drug effectiveness</w:t>
      </w:r>
      <w:r>
        <w:rPr>
          <w:rFonts w:eastAsia="Calibri" w:cs="Didot"/>
          <w:color w:val="000000" w:themeColor="text1"/>
        </w:rPr>
        <w:t xml:space="preserve">. </w:t>
      </w:r>
      <w:r w:rsidRPr="00A34314">
        <w:rPr>
          <w:rFonts w:eastAsia="Calibri" w:cs="Didot"/>
          <w:color w:val="000000" w:themeColor="text1"/>
        </w:rPr>
        <w:t>The positive correlation observed between predicted MPH response and cognitive PGS of memory and reaction time (</w:t>
      </w:r>
      <w:r w:rsidRPr="00A34314">
        <w:rPr>
          <w:rFonts w:eastAsia="Calibri" w:cs="Didot"/>
          <w:color w:val="FF0000"/>
        </w:rPr>
        <w:t>Figure 4-A</w:t>
      </w:r>
      <w:r w:rsidRPr="00A34314">
        <w:rPr>
          <w:rFonts w:eastAsia="Calibri" w:cs="Didot"/>
          <w:color w:val="000000" w:themeColor="text1"/>
        </w:rPr>
        <w:t>) provides evidence that genetic cognitive factors play a role in drug response. Additionally, the negative correlations observed in the SST and CBCL analyses (</w:t>
      </w:r>
      <w:r w:rsidRPr="00A34314">
        <w:rPr>
          <w:rFonts w:eastAsia="Calibri" w:cs="Didot"/>
          <w:color w:val="FF0000"/>
        </w:rPr>
        <w:t xml:space="preserve">Figure </w:t>
      </w:r>
      <w:r w:rsidR="00527E44">
        <w:rPr>
          <w:rFonts w:eastAsia="Calibri" w:cs="Didot"/>
          <w:color w:val="FF0000"/>
        </w:rPr>
        <w:t>3</w:t>
      </w:r>
      <w:r w:rsidRPr="00A34314">
        <w:rPr>
          <w:rFonts w:eastAsia="Calibri" w:cs="Didot"/>
          <w:color w:val="FF0000"/>
        </w:rPr>
        <w:t>-</w:t>
      </w:r>
      <w:r w:rsidR="00527E44">
        <w:rPr>
          <w:rFonts w:eastAsia="Calibri" w:cs="Didot"/>
          <w:color w:val="FF0000"/>
        </w:rPr>
        <w:t>A</w:t>
      </w:r>
      <w:r w:rsidRPr="00A34314">
        <w:rPr>
          <w:rFonts w:eastAsia="Calibri" w:cs="Didot"/>
          <w:color w:val="FF0000"/>
        </w:rPr>
        <w:t xml:space="preserve">, Figure </w:t>
      </w:r>
      <w:r w:rsidR="00527E44">
        <w:rPr>
          <w:rFonts w:eastAsia="Calibri" w:cs="Didot"/>
          <w:color w:val="FF0000"/>
        </w:rPr>
        <w:t>3</w:t>
      </w:r>
      <w:r w:rsidRPr="00A34314">
        <w:rPr>
          <w:rFonts w:eastAsia="Calibri" w:cs="Didot"/>
          <w:color w:val="FF0000"/>
        </w:rPr>
        <w:t>-</w:t>
      </w:r>
      <w:r w:rsidR="00527E44">
        <w:rPr>
          <w:rFonts w:eastAsia="Calibri" w:cs="Didot"/>
          <w:color w:val="FF0000"/>
        </w:rPr>
        <w:t>B</w:t>
      </w:r>
      <w:r w:rsidRPr="00A34314">
        <w:rPr>
          <w:rFonts w:eastAsia="Calibri" w:cs="Didot"/>
          <w:color w:val="000000" w:themeColor="text1"/>
        </w:rPr>
        <w:t>) suggest that individuals with higher genetic cognitive advantages may disproportionately benefit from methylphenidate treatment.</w:t>
      </w:r>
    </w:p>
    <w:p w14:paraId="3F14165B" w14:textId="0C65D04F" w:rsidR="00A34314" w:rsidRDefault="00527E44" w:rsidP="00527E44">
      <w:pPr>
        <w:snapToGrid w:val="0"/>
        <w:spacing w:before="120" w:after="240"/>
        <w:jc w:val="both"/>
        <w:rPr>
          <w:rFonts w:eastAsia="Calibri" w:cs="Didot"/>
          <w:color w:val="000000" w:themeColor="text1"/>
        </w:rPr>
      </w:pPr>
      <w:r w:rsidRPr="00527E44">
        <w:rPr>
          <w:rFonts w:eastAsia="Calibri" w:cs="Didot"/>
          <w:color w:val="000000" w:themeColor="text1"/>
        </w:rPr>
        <w:t xml:space="preserve">Our study contributes to a deeper understanding of the genetic basis of medication response in ADHD. The positive correlations observed between specific cognitive </w:t>
      </w:r>
      <w:proofErr w:type="gramStart"/>
      <w:r w:rsidRPr="00527E44">
        <w:rPr>
          <w:rFonts w:eastAsia="Calibri" w:cs="Didot"/>
          <w:color w:val="000000" w:themeColor="text1"/>
        </w:rPr>
        <w:t>PGS</w:t>
      </w:r>
      <w:proofErr w:type="gramEnd"/>
      <w:r w:rsidRPr="00527E44">
        <w:rPr>
          <w:rFonts w:eastAsia="Calibri" w:cs="Didot"/>
          <w:color w:val="000000" w:themeColor="text1"/>
        </w:rPr>
        <w:t xml:space="preserve"> and methylphenidate response imply that cognitive genetic factors play a critical role in shaping the drug's effectiveness. These findings highlight the potential for using genetic information to tailor ADHD treatment strategies and optimize medication selection based on individual genetic profiles.</w:t>
      </w:r>
    </w:p>
    <w:p w14:paraId="4D3DDFF6" w14:textId="0D91D3AF" w:rsidR="00527E44" w:rsidRDefault="00527E44" w:rsidP="00527E44">
      <w:pPr>
        <w:snapToGrid w:val="0"/>
        <w:spacing w:before="120" w:after="240"/>
        <w:jc w:val="both"/>
        <w:rPr>
          <w:rFonts w:eastAsia="Calibri" w:cs="Didot"/>
          <w:color w:val="000000" w:themeColor="text1"/>
        </w:rPr>
      </w:pPr>
      <w:r w:rsidRPr="00527E44">
        <w:rPr>
          <w:rFonts w:eastAsia="Calibri" w:cs="Didot"/>
          <w:color w:val="000000" w:themeColor="text1"/>
        </w:rPr>
        <w:t xml:space="preserve">The transcriptome imputation-based drug response prediction pipeline offers a promising avenue for predicting drug effectiveness based solely on genetic data. Future studies could expand upon this approach to validate its accuracy and applicability in larger and more diverse cohorts. </w:t>
      </w:r>
      <w:r w:rsidRPr="00527E44">
        <w:rPr>
          <w:rFonts w:eastAsia="Calibri" w:cs="Didot"/>
          <w:color w:val="000000" w:themeColor="text1"/>
        </w:rPr>
        <w:lastRenderedPageBreak/>
        <w:t>Moreover, investigating other genetic and environmental factors that might modulate drug response could provide additional insights into individual variability in medication effectiveness.</w:t>
      </w:r>
    </w:p>
    <w:p w14:paraId="71BAEB8C" w14:textId="17120C3F" w:rsidR="00F24036" w:rsidRPr="00AD3C41" w:rsidRDefault="00527E44" w:rsidP="00222EEB">
      <w:pPr>
        <w:snapToGrid w:val="0"/>
        <w:spacing w:before="120" w:after="240"/>
        <w:jc w:val="both"/>
        <w:rPr>
          <w:rFonts w:eastAsia="Calibri" w:cs="Didot"/>
          <w:color w:val="000000" w:themeColor="text1"/>
        </w:rPr>
      </w:pPr>
      <w:r w:rsidRPr="00527E44">
        <w:rPr>
          <w:rFonts w:eastAsia="Calibri" w:cs="Didot"/>
          <w:color w:val="000000" w:themeColor="text1"/>
        </w:rPr>
        <w:t>In conclusion, our study provides novel insights into the genetic basis of medication response in ADHD. We demonstrate the importance of considering genetic cognitive factors in determining drug effectiveness and propose a transcriptome imputation-based approach for predicting drug response. These findings have implications for personalized ADHD treatment strategies and highlight the potential of using genetic information to optimize medication selection for individuals with ADHD. Further research in larger and more diverse cohorts is warranted to validate and expand upon these findings, ultimately enhancing our understanding of medication response in ADHD and informing personalized treatment approaches.</w:t>
      </w:r>
    </w:p>
    <w:p w14:paraId="54C9800F" w14:textId="1FD05337" w:rsidR="451918C9" w:rsidRPr="00AD3C41" w:rsidRDefault="451918C9" w:rsidP="007A759A">
      <w:pPr>
        <w:pStyle w:val="Heading1"/>
      </w:pPr>
      <w:r w:rsidRPr="00AD3C41">
        <w:rPr>
          <w:rFonts w:hint="cs"/>
        </w:rPr>
        <w:t>5.</w:t>
      </w:r>
      <w:r w:rsidRPr="00AD3C41">
        <w:rPr>
          <w:rFonts w:eastAsia="Times New Roman" w:hint="cs"/>
        </w:rPr>
        <w:t xml:space="preserve">   </w:t>
      </w:r>
      <w:r w:rsidRPr="00AD3C41">
        <w:rPr>
          <w:rFonts w:hint="cs"/>
        </w:rPr>
        <w:t>Methods</w:t>
      </w:r>
    </w:p>
    <w:p w14:paraId="4F1BF690" w14:textId="258A3377" w:rsidR="14FACF2A" w:rsidRPr="00AD3C41" w:rsidRDefault="14FACF2A" w:rsidP="00DA5697">
      <w:pPr>
        <w:pStyle w:val="Heading2"/>
        <w:rPr>
          <w:rFonts w:eastAsia="Calibri"/>
        </w:rPr>
      </w:pPr>
      <w:r w:rsidRPr="00AD3C41">
        <w:rPr>
          <w:rFonts w:eastAsia="Calibri" w:hint="cs"/>
        </w:rPr>
        <w:t xml:space="preserve">5.1. Genotypes </w:t>
      </w:r>
      <w:r w:rsidR="56531EF0" w:rsidRPr="00AD3C41">
        <w:rPr>
          <w:rFonts w:eastAsia="Calibri" w:hint="cs"/>
        </w:rPr>
        <w:t xml:space="preserve">and </w:t>
      </w:r>
      <w:r w:rsidR="141CEE17" w:rsidRPr="00AD3C41">
        <w:rPr>
          <w:rFonts w:eastAsia="Calibri" w:hint="cs"/>
        </w:rPr>
        <w:t>polygenic</w:t>
      </w:r>
      <w:r w:rsidR="56531EF0" w:rsidRPr="00AD3C41">
        <w:rPr>
          <w:rFonts w:eastAsia="Calibri" w:hint="cs"/>
        </w:rPr>
        <w:t xml:space="preserve"> scores for SPARK and ABCD</w:t>
      </w:r>
    </w:p>
    <w:p w14:paraId="5E77D694" w14:textId="3CF63296" w:rsidR="00EA535E" w:rsidRPr="00AD3C41" w:rsidRDefault="0062236C"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The genotyping and polygenic score methodologies employed in this study were previously documented in our group's publication </w:t>
      </w:r>
      <w:r w:rsidR="00B26980">
        <w:rPr>
          <w:rFonts w:eastAsia="Calibri" w:cs="Didot"/>
          <w:color w:val="FF0000"/>
        </w:rPr>
        <w:fldChar w:fldCharType="begin"/>
      </w:r>
      <w:r w:rsidR="00B26980">
        <w:rPr>
          <w:rFonts w:eastAsia="Calibri" w:cs="Didot"/>
          <w:color w:val="FF0000"/>
        </w:rPr>
        <w:instrText xml:space="preserve"> ADDIN EN.CITE &lt;EndNote&gt;&lt;Cite&gt;&lt;Author&gt;Taylor R Thomas&lt;/Author&gt;&lt;Year&gt;2023&lt;/Year&gt;&lt;RecNum&gt;61&lt;/RecNum&gt;&lt;DisplayText&gt;(Taylor R Thomas, 2023)&lt;/DisplayText&gt;&lt;record&gt;&lt;rec-number&gt;61&lt;/rec-number&gt;&lt;foreign-keys&gt;&lt;key app="EN" db-id="e0aawztw7xxdwlee0zoxd5t62epa2sz2esef" timestamp="1687273383"&gt;61&lt;/key&gt;&lt;/foreign-keys&gt;&lt;ref-type name="Journal Article"&gt;17&lt;/ref-type&gt;&lt;contributors&gt;&lt;authors&gt;&lt;author&gt;Taylor R Thomas, Lucas G Casten,  Jacob J Michaelson&lt;/author&gt;&lt;/authors&gt;&lt;/contributors&gt;&lt;titles&gt;&lt;title&gt;Environmental adversity moderates polygenic score effects on childhood behavioral problems in the United States&lt;/title&gt;&lt;secondary-title&gt;medRxiv&lt;/secondary-title&gt;&lt;/titles&gt;&lt;periodical&gt;&lt;full-title&gt;medRxiv&lt;/full-title&gt;&lt;/periodical&gt;&lt;dates&gt;&lt;year&gt;2023&lt;/year&gt;&lt;pub-dates&gt;&lt;date&gt;June 19&lt;/date&gt;&lt;/pub-dates&gt;&lt;/dates&gt;&lt;work-type&gt;Preprint&lt;/work-type&gt;&lt;urls&gt;&lt;/urls&gt;&lt;electronic-resource-num&gt;10.1101/2023.06.16.23291504&lt;/electronic-resource-num&gt;&lt;access-date&gt;June 20&lt;/access-date&gt;&lt;/record&gt;&lt;/Cite&gt;&lt;/EndNote&gt;</w:instrText>
      </w:r>
      <w:r w:rsidR="00B26980">
        <w:rPr>
          <w:rFonts w:eastAsia="Calibri" w:cs="Didot"/>
          <w:color w:val="FF0000"/>
        </w:rPr>
        <w:fldChar w:fldCharType="separate"/>
      </w:r>
      <w:r w:rsidR="00B26980">
        <w:rPr>
          <w:rFonts w:eastAsia="Calibri" w:cs="Didot"/>
          <w:noProof/>
          <w:color w:val="FF0000"/>
        </w:rPr>
        <w:t>(Taylor R Thomas, 2023)</w:t>
      </w:r>
      <w:r w:rsidR="00B26980">
        <w:rPr>
          <w:rFonts w:eastAsia="Calibri" w:cs="Didot"/>
          <w:color w:val="FF0000"/>
        </w:rPr>
        <w:fldChar w:fldCharType="end"/>
      </w:r>
      <w:r w:rsidR="56531EF0" w:rsidRPr="00AD3C41">
        <w:rPr>
          <w:rFonts w:eastAsia="Calibri" w:cs="Didot" w:hint="cs"/>
          <w:color w:val="000000" w:themeColor="text1"/>
        </w:rPr>
        <w:t xml:space="preserve">. </w:t>
      </w:r>
    </w:p>
    <w:p w14:paraId="646C9392" w14:textId="6A834961" w:rsidR="56531EF0" w:rsidRPr="00AD3C41" w:rsidRDefault="56531EF0" w:rsidP="00EA535E">
      <w:pPr>
        <w:pStyle w:val="Heading3"/>
        <w:snapToGrid w:val="0"/>
        <w:spacing w:before="120" w:after="240"/>
        <w:jc w:val="both"/>
        <w:rPr>
          <w:rFonts w:eastAsia="Calibri" w:cs="Didot"/>
          <w:szCs w:val="22"/>
        </w:rPr>
      </w:pPr>
      <w:r w:rsidRPr="00AD3C41">
        <w:rPr>
          <w:rFonts w:eastAsia="Calibri" w:cs="Didot" w:hint="cs"/>
          <w:szCs w:val="22"/>
        </w:rPr>
        <w:t>5.1.1.</w:t>
      </w:r>
      <w:r w:rsidR="14FACF2A" w:rsidRPr="00AD3C41">
        <w:rPr>
          <w:rFonts w:eastAsia="Calibri" w:cs="Didot" w:hint="cs"/>
          <w:szCs w:val="22"/>
        </w:rPr>
        <w:t xml:space="preserve"> Genotype quality control</w:t>
      </w:r>
    </w:p>
    <w:p w14:paraId="7AE826DD" w14:textId="78DCDF6C" w:rsidR="00EA535E" w:rsidRPr="00AD3C41" w:rsidRDefault="0062236C"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Genotype quality control, imputation, and the computation of genetic principal components and polygenic scores were described in detail </w:t>
      </w:r>
      <w:r w:rsidR="007E3CFF">
        <w:rPr>
          <w:rFonts w:eastAsia="Calibri" w:cs="Didot"/>
          <w:color w:val="000000" w:themeColor="text1"/>
        </w:rPr>
        <w:t xml:space="preserve">in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Taylor R. Thomas&lt;/Author&gt;&lt;Year&gt;2022&lt;/Year&gt;&lt;RecNum&gt;40&lt;/RecNum&gt;&lt;DisplayText&gt;(Taylor R. Thomas, 2022)&lt;/DisplayText&gt;&lt;record&gt;&lt;rec-number&gt;40&lt;/rec-number&gt;&lt;foreign-keys&gt;&lt;key app="EN" db-id="e0aawztw7xxdwlee0zoxd5t62epa2sz2esef" timestamp="1686955293"&gt;40&lt;/key&gt;&lt;/foreign-keys&gt;&lt;ref-type name="Journal Article"&gt;17&lt;/ref-type&gt;&lt;contributors&gt;&lt;authors&gt;&lt;author&gt;Taylor R. Thomas,  Ashton J. Tener, Amy M. Pearlman, Katherine L. Imborek, Ji Seung Yang, John F. Strang,  Jacob J. Michaelson&lt;/author&gt;&lt;/authors&gt;&lt;/contributors&gt;&lt;titles&gt;&lt;title&gt;Polygenic scores clarify the relationship between mental health and gender diversity&lt;/title&gt;&lt;secondary-title&gt;medRxiv&lt;/secondary-title&gt;&lt;/titles&gt;&lt;periodical&gt;&lt;full-title&gt;medRxiv&lt;/full-title&gt;&lt;/periodical&gt;&lt;dates&gt;&lt;year&gt;2022&lt;/year&gt;&lt;/dates&gt;&lt;urls&gt;&lt;/urls&gt;&lt;electronic-resource-num&gt;10.1101/2021.11.22.21266696&lt;/electronic-resource-num&gt;&lt;access-date&gt;June 16th, 2023&lt;/access-date&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noProof/>
          <w:color w:val="000000" w:themeColor="text1"/>
        </w:rPr>
        <w:t>(Taylor R. Thomas, 2022)</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 xml:space="preserve">. </w:t>
      </w:r>
      <w:r w:rsidR="007E3CFF">
        <w:rPr>
          <w:rFonts w:eastAsia="Calibri" w:cs="Didot"/>
          <w:color w:val="000000" w:themeColor="text1"/>
        </w:rPr>
        <w:t>T</w:t>
      </w:r>
      <w:r w:rsidRPr="00AD3C41">
        <w:rPr>
          <w:rFonts w:eastAsia="Calibri" w:cs="Didot" w:hint="cs"/>
          <w:color w:val="000000" w:themeColor="text1"/>
        </w:rPr>
        <w:t xml:space="preserve">he ABCD genotypes underwent quality control measures to address missingness and contamination before their official release. Hence, no additional quality control steps were conducted prior to genotype imputation. As for SPARK, we utilized the genotypes from the integrated whole-exome sequencing (iWES1) 2022 Release, along with the SPARK whole-genome sequencing (WGS) Releases 2, 3, and 4. The SPARK iWES1 dataset (N = 69,592) had already undergone quality control, including the removal of samples exhibiting heterozygosity or high missingness. Thus, no further quality control was performed by our team before genotype imputation. Moreover, the SPARK iWES1 dataset provided genetic ancestry assignments based on the 1000 Genomes populations </w: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Genomes Project et al., 2015)</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w:t>
      </w:r>
    </w:p>
    <w:p w14:paraId="7DBE5F41" w14:textId="4961C327" w:rsidR="14FACF2A" w:rsidRPr="00EA535E" w:rsidRDefault="00BF0AAD"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In contrast, SPARK WGS Releases 2 (N = 2,365), 3 (N = 2,871), and 4 (N = 3,684) were not subjected to quality control upon release. Consequently, we conducted quality control using PLINK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Purcell&lt;/Author&gt;&lt;Year&gt;2007&lt;/Year&gt;&lt;RecNum&gt;33&lt;/RecNum&gt;&lt;DisplayText&gt;(Purcell et al., 2007)&lt;/DisplayText&gt;&lt;record&gt;&lt;rec-number&gt;33&lt;/rec-number&gt;&lt;foreign-keys&gt;&lt;key app="EN" db-id="e0aawztw7xxdwlee0zoxd5t62epa2sz2esef" timestamp="1686954110"&gt;3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Purcell et al., 2007)</w:t>
      </w:r>
      <w:r w:rsidR="003F54B6" w:rsidRPr="00AD3C41">
        <w:rPr>
          <w:rFonts w:eastAsia="Calibri" w:cs="Didot" w:hint="cs"/>
          <w:color w:val="000000" w:themeColor="text1"/>
        </w:rPr>
        <w:fldChar w:fldCharType="end"/>
      </w:r>
      <w:r w:rsidR="00E9093B" w:rsidRPr="00AD3C41">
        <w:rPr>
          <w:rFonts w:eastAsia="Calibri" w:cs="Didot" w:hint="cs"/>
          <w:color w:val="000000" w:themeColor="text1"/>
        </w:rPr>
        <w:t xml:space="preserve"> </w:t>
      </w:r>
      <w:r w:rsidRPr="00AD3C41">
        <w:rPr>
          <w:rFonts w:eastAsia="Calibri" w:cs="Didot" w:hint="cs"/>
          <w:color w:val="000000" w:themeColor="text1"/>
        </w:rPr>
        <w:t xml:space="preserve">before proceeding with genotype imputation. Our quality control process involved the exclusion of participants already present in the iWES1 dataset. Additionally, we eliminated variants and participants exhibiting missingness greater than 0.1 and 0.2, respectively. Subsequently, we merged the three WGS releases and excluded any participant whose heterozygosity (F statistic) deviated more than 3 standard deviations from the mean heterozygosity across the three releases. We employed the TopMed reference panel </w:t>
      </w:r>
      <w:r w:rsidR="003F54B6"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Taliun et al., 2021)</w:t>
      </w:r>
      <w:r w:rsidR="003F54B6" w:rsidRPr="00AD3C41">
        <w:rPr>
          <w:rFonts w:eastAsia="Calibri" w:cs="Didot" w:hint="cs"/>
          <w:color w:val="000000" w:themeColor="text1"/>
        </w:rPr>
        <w:fldChar w:fldCharType="end"/>
      </w:r>
      <w:r w:rsidR="003F54B6" w:rsidRPr="00AD3C41">
        <w:rPr>
          <w:rFonts w:eastAsia="Calibri" w:cs="Didot" w:hint="cs"/>
          <w:color w:val="000000" w:themeColor="text1"/>
        </w:rPr>
        <w:t xml:space="preserve"> </w:t>
      </w:r>
      <w:r w:rsidRPr="00AD3C41">
        <w:rPr>
          <w:rFonts w:eastAsia="Calibri" w:cs="Didot" w:hint="cs"/>
          <w:color w:val="000000" w:themeColor="text1"/>
        </w:rPr>
        <w:t>to identify strand flips. Ultimately, the final sample size for WGS 2-4 comprised N = 8,152 individuals.</w:t>
      </w:r>
    </w:p>
    <w:p w14:paraId="70BEB9D3" w14:textId="7F54C24A" w:rsidR="61D6FA74" w:rsidRPr="00AD3C41" w:rsidRDefault="61D6FA74" w:rsidP="00EA535E">
      <w:pPr>
        <w:pStyle w:val="Heading3"/>
        <w:snapToGrid w:val="0"/>
        <w:spacing w:before="120" w:after="240"/>
        <w:jc w:val="both"/>
        <w:rPr>
          <w:rFonts w:cs="Didot"/>
          <w:szCs w:val="22"/>
        </w:rPr>
      </w:pPr>
      <w:r w:rsidRPr="00AD3C41">
        <w:rPr>
          <w:rFonts w:eastAsia="Calibri" w:cs="Didot" w:hint="cs"/>
          <w:szCs w:val="22"/>
        </w:rPr>
        <w:t>5.1.2.</w:t>
      </w:r>
      <w:r w:rsidR="14FACF2A" w:rsidRPr="00AD3C41">
        <w:rPr>
          <w:rFonts w:eastAsia="Calibri" w:cs="Didot" w:hint="cs"/>
          <w:szCs w:val="22"/>
        </w:rPr>
        <w:t xml:space="preserve"> Genotype imputation and merging</w:t>
      </w:r>
    </w:p>
    <w:p w14:paraId="0F77C24E" w14:textId="73F11F8B" w:rsidR="00EA535E" w:rsidRPr="00AD3C41" w:rsidRDefault="00BF0AAD"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We employed the Michigan Imputation Server </w:t>
      </w:r>
      <w:r w:rsidRPr="00AD3C41">
        <w:rPr>
          <w:rFonts w:eastAsia="Calibri"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AD3C41">
        <w:rPr>
          <w:rFonts w:eastAsia="Calibri" w:cs="Didot" w:hint="cs"/>
          <w:color w:val="000000" w:themeColor="text1"/>
        </w:rPr>
        <w:instrText xml:space="preserve"> ADDIN EN.CITE </w:instrText>
      </w:r>
      <w:r w:rsidRPr="00AD3C41">
        <w:rPr>
          <w:rFonts w:eastAsia="Calibri" w:cs="Didot" w:hint="cs"/>
          <w:color w:val="000000" w:themeColor="text1"/>
        </w:rPr>
        <w:fldChar w:fldCharType="begin">
          <w:fldData xml:space="preserve">PEVuZE5vdGU+PENpdGU+PEF1dGhvcj5EYXM8L0F1dGhvcj48WWVhcj4yMDE2PC9ZZWFyPjxSZWNO
dW0+NDE8L1JlY051bT48RGlzcGxheVRleHQ+KERhcyBldCBhbC4sIDIwMTYpPC9EaXNwbGF5VGV4
dD48cmVjb3JkPjxyZWMtbnVtYmVyPjQxPC9yZWMtbnVtYmVyPjxmb3JlaWduLWtleXM+PGtleSBh
cHA9IkVOIiBkYi1pZD0iZTBhYXd6dHc3eHhkd2xlZTB6b3hkNXQ2MmVwYTJzejJlc2VmIiB0aW1l
c3RhbXA9IjE2ODY5NTUzNzgiPjQx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jA4Mjk8L2VkaXRpb24+PGtleXdvcmRzPjxrZXl3b3JkPipBbGdvcml0aG1zPC9rZXl3b3Jk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</w:fldData>
        </w:fldChar>
      </w:r>
      <w:r w:rsidRPr="00AD3C41">
        <w:rPr>
          <w:rFonts w:eastAsia="Calibri" w:cs="Didot" w:hint="cs"/>
          <w:color w:val="000000" w:themeColor="text1"/>
        </w:rPr>
        <w:instrText xml:space="preserve"> ADDIN EN.CITE.DATA </w:instrText>
      </w:r>
      <w:r w:rsidRPr="00AD3C41">
        <w:rPr>
          <w:rFonts w:eastAsia="Calibri" w:cs="Didot" w:hint="cs"/>
          <w:color w:val="000000" w:themeColor="text1"/>
        </w:rPr>
      </w:r>
      <w:r w:rsidRPr="00AD3C41">
        <w:rPr>
          <w:rFonts w:eastAsia="Calibri" w:cs="Didot" w:hint="cs"/>
          <w:color w:val="000000" w:themeColor="text1"/>
        </w:rPr>
        <w:fldChar w:fldCharType="end"/>
      </w:r>
      <w:r w:rsidRPr="00AD3C41">
        <w:rPr>
          <w:rFonts w:eastAsia="Calibri" w:cs="Didot" w:hint="cs"/>
          <w:color w:val="000000" w:themeColor="text1"/>
        </w:rPr>
      </w:r>
      <w:r w:rsidRPr="00AD3C41">
        <w:rPr>
          <w:rFonts w:eastAsia="Calibri" w:cs="Didot" w:hint="cs"/>
          <w:color w:val="000000" w:themeColor="text1"/>
        </w:rPr>
        <w:fldChar w:fldCharType="separate"/>
      </w:r>
      <w:r w:rsidRPr="00AD3C41">
        <w:rPr>
          <w:rFonts w:eastAsia="Calibri" w:cs="Didot" w:hint="cs"/>
          <w:color w:val="000000" w:themeColor="text1"/>
        </w:rPr>
        <w:t>(Das et al., 2016)</w:t>
      </w:r>
      <w:r w:rsidRPr="00AD3C41">
        <w:rPr>
          <w:rFonts w:eastAsia="Calibri" w:cs="Didot" w:hint="cs"/>
          <w:color w:val="000000" w:themeColor="text1"/>
        </w:rPr>
        <w:fldChar w:fldCharType="end"/>
      </w:r>
      <w:r w:rsidRPr="00AD3C41">
        <w:rPr>
          <w:rFonts w:eastAsia="Calibri" w:cs="Didot" w:hint="cs"/>
          <w:color w:val="000000" w:themeColor="text1"/>
        </w:rPr>
        <w:t xml:space="preserve">to impute the genotypes of ABCD, SPARK iWES1, and quality-controlled SPARK WGS 2-4 datasets to the TopMed reference panel </w:t>
      </w:r>
      <w:r w:rsidRPr="00AD3C41">
        <w:rPr>
          <w:rFonts w:eastAsia="Calibri" w:cs="Didot" w:hint="cs"/>
          <w:color w:val="000000" w:themeColor="text1"/>
        </w:rPr>
        <w:lastRenderedPageBreak/>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AD3C41">
        <w:rPr>
          <w:rFonts w:eastAsia="Calibri" w:cs="Didot" w:hint="cs"/>
          <w:color w:val="000000" w:themeColor="text1"/>
        </w:rPr>
        <w:instrText xml:space="preserve"> ADDIN EN.CITE </w:instrText>
      </w:r>
      <w:r w:rsidRPr="00AD3C41">
        <w:rPr>
          <w:rFonts w:eastAsia="Calibri" w:cs="Didot" w:hint="cs"/>
          <w:color w:val="000000" w:themeColor="text1"/>
        </w:rPr>
        <w:fldChar w:fldCharType="begin">
          <w:fldData xml:space="preserve">PEVuZE5vdGU+PENpdGU+PEF1dGhvcj5UYWxpdW48L0F1dGhvcj48WWVhcj4yMDIxPC9ZZWFyPjxS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==
</w:fldData>
        </w:fldChar>
      </w:r>
      <w:r w:rsidRPr="00AD3C41">
        <w:rPr>
          <w:rFonts w:eastAsia="Calibri" w:cs="Didot" w:hint="cs"/>
          <w:color w:val="000000" w:themeColor="text1"/>
        </w:rPr>
        <w:instrText xml:space="preserve"> ADDIN EN.CITE.DATA </w:instrText>
      </w:r>
      <w:r w:rsidRPr="00AD3C41">
        <w:rPr>
          <w:rFonts w:eastAsia="Calibri" w:cs="Didot" w:hint="cs"/>
          <w:color w:val="000000" w:themeColor="text1"/>
        </w:rPr>
      </w:r>
      <w:r w:rsidRPr="00AD3C41">
        <w:rPr>
          <w:rFonts w:eastAsia="Calibri" w:cs="Didot" w:hint="cs"/>
          <w:color w:val="000000" w:themeColor="text1"/>
        </w:rPr>
        <w:fldChar w:fldCharType="end"/>
      </w:r>
      <w:r w:rsidRPr="00AD3C41">
        <w:rPr>
          <w:rFonts w:eastAsia="Calibri" w:cs="Didot" w:hint="cs"/>
          <w:color w:val="000000" w:themeColor="text1"/>
        </w:rPr>
      </w:r>
      <w:r w:rsidRPr="00AD3C41">
        <w:rPr>
          <w:rFonts w:eastAsia="Calibri" w:cs="Didot" w:hint="cs"/>
          <w:color w:val="000000" w:themeColor="text1"/>
        </w:rPr>
        <w:fldChar w:fldCharType="separate"/>
      </w:r>
      <w:r w:rsidRPr="00AD3C41">
        <w:rPr>
          <w:rFonts w:eastAsia="Calibri" w:cs="Didot" w:hint="cs"/>
          <w:color w:val="000000" w:themeColor="text1"/>
        </w:rPr>
        <w:t>(Taliun et al., 2021)</w:t>
      </w:r>
      <w:r w:rsidRPr="00AD3C41">
        <w:rPr>
          <w:rFonts w:eastAsia="Calibri" w:cs="Didot" w:hint="cs"/>
          <w:color w:val="000000" w:themeColor="text1"/>
        </w:rPr>
        <w:fldChar w:fldCharType="end"/>
      </w:r>
      <w:r w:rsidRPr="00AD3C41">
        <w:rPr>
          <w:rFonts w:eastAsia="Calibri" w:cs="Didot" w:hint="cs"/>
          <w:color w:val="000000" w:themeColor="text1"/>
        </w:rPr>
        <w:t xml:space="preserve">. Imputation was carried out using phasing and quality control steps, yielding variants with an imputation quality r2 &gt; 0.3. Following imputation, the variants were filtered to retain only the HapMap SNPs (N = 1,054,330 variants) with an imputation quality r2 &gt; 0.8, utilizing bcftools </w:t>
      </w:r>
      <w:r w:rsidR="003F54B6" w:rsidRPr="00AD3C41">
        <w:rPr>
          <w:rFonts w:eastAsia="Calibri" w:cs="Didot" w:hint="cs"/>
          <w:color w:val="000000" w:themeColor="text1"/>
        </w:rPr>
        <w:t xml:space="preserve"> </w:t>
      </w:r>
      <w:r w:rsidR="003F54B6" w:rsidRPr="00AD3C41">
        <w:rPr>
          <w:rFonts w:eastAsia="Calibri"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EYW5lY2VrPC9BdXRob3I+PFllYXI+MjAyMTwvWWVhcj48
UmVjTnVtPjM1PC9SZWNOdW0+PERpc3BsYXlUZXh0PihEYW5lY2VrIGV0IGFsLiwgMjAyMSk8L0Rp
c3BsYXlUZXh0PjxyZWNvcmQ+PHJlYy1udW1iZXI+MzU8L3JlYy1udW1iZXI+PGZvcmVpZ24ta2V5
cz48a2V5IGFwcD0iRU4iIGRiLWlkPSJlMGFhd3p0dzd4eGR3bGVlMHpveGQ1dDYyZXBhMnN6MmVz
ZWYiIHRpbWVzdGFtcD0iMTY4Njk1NDI1MyI+MzU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ZvbHVtZT4xMDwvdm9sdW1lPjxu
dW1iZXI+MjwvbnVtYmVyPjxrZXl3b3Jkcz48a2V5d29yZD5HZW5vbWU8L2tleXdvcmQ+PGtleXdv
cmQ+R2Vub21pY3M8L2tleXdvcmQ+PGtleXdvcmQ+KkhpZ2gtVGhyb3VnaHB1dCBOdWNsZW90aWRl
IFNlcXVlbmNpbmc8L2tleXdvcmQ+PGtleXdvcmQ+KlNvZnR3YXJlPC9rZXl3b3JkPjxrZXl3b3Jk
PmJjZnRvb2xzPC9rZXl3b3JkPjxrZXl3b3JkPmRhdGEgYW5hbHlzaXM8L2tleXdvcmQ+PGtleXdv
cmQ+aGlnaC10aHJvdWdocHV0IHNlcXVlbmNpbmc8L2tleXdvcmQ+PGtleXdvcmQ+bmV4dCBnZW5l
cmF0aW9uIHNlcXVlbmNpbmc8L2tleXdvcmQ+PGtleXdvcmQ+c2FtdG9vbHM8L2tleXdvcmQ+PGtl
eXdvcm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xyZW1vdGUtZGF0YWJhc2UtbmFtZT5NZWRsaW5lPC9yZW1vdGUt
ZGF0YWJhc2UtbmFtZT48cmVtb3RlLWRhdGFiYXNlLXByb3ZpZGVyPk5MTTwvcmVtb3RlLWRhdGFi
YXNlLXByb3ZpZGVyPjwvcmVjb3Jk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Danecek et al., 2021)</w:t>
      </w:r>
      <w:r w:rsidR="003F54B6" w:rsidRPr="00AD3C41">
        <w:rPr>
          <w:rFonts w:eastAsia="Calibri" w:cs="Didot" w:hint="cs"/>
          <w:color w:val="000000" w:themeColor="text1"/>
        </w:rPr>
        <w:fldChar w:fldCharType="end"/>
      </w:r>
      <w:r w:rsidR="00A452B0" w:rsidRPr="00AD3C41">
        <w:rPr>
          <w:rFonts w:eastAsia="Calibri" w:cs="Didot" w:hint="cs"/>
          <w:color w:val="000000" w:themeColor="text1"/>
        </w:rPr>
        <w:t xml:space="preserve">. </w:t>
      </w:r>
      <w:r w:rsidRPr="00AD3C41">
        <w:rPr>
          <w:rFonts w:eastAsia="Calibri" w:cs="Didot" w:hint="cs"/>
          <w:color w:val="000000" w:themeColor="text1"/>
        </w:rPr>
        <w:t>The variants were then converted from the hg38 to hg19 reference genome using the VCF-liftover tool (</w:t>
      </w:r>
      <w:hyperlink r:id="rId39" w:tgtFrame="_new" w:history="1">
        <w:r w:rsidRPr="00AD3C41">
          <w:rPr>
            <w:rFonts w:eastAsia="Calibri" w:cs="Didot" w:hint="cs"/>
            <w:color w:val="000000" w:themeColor="text1"/>
          </w:rPr>
          <w:t>https://github.com/hmgu-itg/VCF-liftover</w:t>
        </w:r>
      </w:hyperlink>
      <w:r w:rsidRPr="00AD3C41">
        <w:rPr>
          <w:rFonts w:eastAsia="Calibri" w:cs="Didot" w:hint="cs"/>
          <w:color w:val="000000" w:themeColor="text1"/>
        </w:rPr>
        <w:t>), and their alleles were normalized accordingly. Finally, the files were merged, and only variants with 0% missingness were retained, resulting in a final dataset size of N = 914,328 variants.</w:t>
      </w:r>
      <w:r w:rsidR="14FACF2A" w:rsidRPr="00AD3C41">
        <w:rPr>
          <w:rFonts w:eastAsia="Calibri" w:cs="Didot" w:hint="cs"/>
          <w:color w:val="000000" w:themeColor="text1"/>
        </w:rPr>
        <w:t xml:space="preserve">  </w:t>
      </w:r>
    </w:p>
    <w:p w14:paraId="19C528DD" w14:textId="1FF40AFD" w:rsidR="59E42CEE" w:rsidRPr="00AD3C41" w:rsidRDefault="59E42CEE" w:rsidP="00EA535E">
      <w:pPr>
        <w:pStyle w:val="Heading3"/>
        <w:snapToGrid w:val="0"/>
        <w:spacing w:before="120" w:after="240"/>
        <w:jc w:val="both"/>
        <w:rPr>
          <w:rFonts w:eastAsia="Calibri" w:cs="Didot"/>
          <w:szCs w:val="22"/>
        </w:rPr>
      </w:pPr>
      <w:r w:rsidRPr="00AD3C41">
        <w:rPr>
          <w:rFonts w:eastAsia="Calibri" w:cs="Didot" w:hint="cs"/>
          <w:szCs w:val="22"/>
        </w:rPr>
        <w:t>5.1.3.</w:t>
      </w:r>
      <w:r w:rsidR="14FACF2A" w:rsidRPr="00AD3C41">
        <w:rPr>
          <w:rFonts w:eastAsia="Calibri" w:cs="Didot" w:hint="cs"/>
          <w:szCs w:val="22"/>
        </w:rPr>
        <w:t xml:space="preserve"> Genetic ancestry and principal components</w:t>
      </w:r>
    </w:p>
    <w:p w14:paraId="130EC85C" w14:textId="2671DE8E" w:rsidR="00EA535E" w:rsidRDefault="00BF0AAD"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To compute the genetic principal components (PCs), we utilized the bigsnpr package  </w:t>
      </w:r>
      <w:r w:rsidR="001A2088" w:rsidRPr="00AD3C41">
        <w:rPr>
          <w:rFonts w:eastAsia="Calibri" w:cs="Didot" w:hint="cs"/>
          <w:color w:val="000000" w:themeColor="text1"/>
        </w:rPr>
        <w:fldChar w:fldCharType="begin"/>
      </w:r>
      <w:r w:rsidR="001A2088" w:rsidRPr="00AD3C41">
        <w:rPr>
          <w:rFonts w:eastAsia="Calibri"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18)</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following the recommended guidelines outlined by the authors </w:t>
      </w:r>
      <w:r w:rsidR="00A452B0" w:rsidRPr="00AD3C41">
        <w:rPr>
          <w:rFonts w:eastAsia="Calibri" w:cs="Didot" w:hint="cs"/>
          <w:color w:val="000000" w:themeColor="text1"/>
        </w:rPr>
        <w:t xml:space="preserve"> </w:t>
      </w:r>
      <w:r w:rsidR="001A2088" w:rsidRPr="00AD3C41">
        <w:rPr>
          <w:rFonts w:eastAsia="Calibri"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AD3C41">
        <w:rPr>
          <w:rFonts w:eastAsia="Calibri" w:cs="Didot" w:hint="cs"/>
          <w:color w:val="000000" w:themeColor="text1"/>
        </w:rPr>
        <w:instrText xml:space="preserve"> ADDIN EN.CITE </w:instrText>
      </w:r>
      <w:r w:rsidR="001A2088" w:rsidRPr="00AD3C41">
        <w:rPr>
          <w:rFonts w:eastAsia="Calibri" w:cs="Didot" w:hint="cs"/>
          <w:color w:val="000000" w:themeColor="text1"/>
        </w:rPr>
        <w:fldChar w:fldCharType="begin">
          <w:fldData xml:space="preserve">PEVuZE5vdGU+PENpdGU+PEF1dGhvcj5Qcml2ZTwvQXV0aG9yPjxZZWFyPjIwMjA8L1llYXI+PFJl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==
</w:fldData>
        </w:fldChar>
      </w:r>
      <w:r w:rsidR="001A2088" w:rsidRPr="00AD3C41">
        <w:rPr>
          <w:rFonts w:eastAsia="Calibri" w:cs="Didot" w:hint="cs"/>
          <w:color w:val="000000" w:themeColor="text1"/>
        </w:rPr>
        <w:instrText xml:space="preserve"> ADDIN EN.CITE.DATA </w:instrText>
      </w:r>
      <w:r w:rsidR="001A2088" w:rsidRPr="00AD3C41">
        <w:rPr>
          <w:rFonts w:eastAsia="Calibri" w:cs="Didot" w:hint="cs"/>
          <w:color w:val="000000" w:themeColor="text1"/>
        </w:rPr>
      </w:r>
      <w:r w:rsidR="001A2088" w:rsidRPr="00AD3C41">
        <w:rPr>
          <w:rFonts w:eastAsia="Calibri" w:cs="Didot" w:hint="cs"/>
          <w:color w:val="000000" w:themeColor="text1"/>
        </w:rPr>
        <w:fldChar w:fldCharType="end"/>
      </w:r>
      <w:r w:rsidR="001A2088" w:rsidRPr="00AD3C41">
        <w:rPr>
          <w:rFonts w:eastAsia="Calibri" w:cs="Didot" w:hint="cs"/>
          <w:color w:val="000000" w:themeColor="text1"/>
        </w:rPr>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20)</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For a detailed tutorial, we followed the steps provided in their documentation: [link: </w:t>
      </w:r>
      <w:hyperlink r:id="rId40" w:tgtFrame="_new" w:history="1">
        <w:r w:rsidRPr="00AD3C41">
          <w:rPr>
            <w:rFonts w:eastAsia="Calibri" w:cs="Didot" w:hint="cs"/>
            <w:color w:val="000000" w:themeColor="text1"/>
          </w:rPr>
          <w:t>https://privefl.github.io/bigsnpr/articles/bedpca.html</w:t>
        </w:r>
      </w:hyperlink>
      <w:r w:rsidRPr="00AD3C41">
        <w:rPr>
          <w:rFonts w:eastAsia="Calibri" w:cs="Didot" w:hint="cs"/>
          <w:color w:val="000000" w:themeColor="text1"/>
        </w:rPr>
        <w:t>]. In summary, the following steps were performed:</w:t>
      </w:r>
      <w:r w:rsidR="00A452B0" w:rsidRPr="00AD3C41">
        <w:rPr>
          <w:rFonts w:eastAsia="Calibri" w:cs="Didot" w:hint="cs"/>
          <w:color w:val="000000" w:themeColor="text1"/>
        </w:rPr>
        <w:t xml:space="preserve"> </w:t>
      </w:r>
    </w:p>
    <w:p w14:paraId="34235CBB" w14:textId="31AE9ECC" w:rsidR="00BF0AAD" w:rsidRPr="00AD3C41" w:rsidRDefault="00005932"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1. </w:t>
      </w:r>
      <w:r w:rsidR="00BF0AAD" w:rsidRPr="00AD3C41">
        <w:rPr>
          <w:rFonts w:eastAsia="Calibri" w:cs="Didot" w:hint="cs"/>
          <w:color w:val="000000" w:themeColor="text1"/>
        </w:rPr>
        <w:t>We employed the snp_plinkKINGQC function to identify and exclude related participants using the KING threshold of 2-3.5</w:t>
      </w:r>
    </w:p>
    <w:p w14:paraId="4FBAEF06" w14:textId="77777777" w:rsidR="00BF0AAD" w:rsidRPr="00AD3C41" w:rsidRDefault="00A452B0"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2. </w:t>
      </w:r>
      <w:r w:rsidR="00BF0AAD" w:rsidRPr="00AD3C41">
        <w:rPr>
          <w:rFonts w:eastAsia="Calibri" w:cs="Didot" w:hint="cs"/>
          <w:color w:val="000000" w:themeColor="text1"/>
        </w:rPr>
        <w:t>Principal component analysis (PCA) was conducted using the bed_autoSVD function solely on unrelated participants.</w:t>
      </w:r>
    </w:p>
    <w:p w14:paraId="72693881" w14:textId="77777777" w:rsidR="00BF0AAD" w:rsidRPr="00AD3C41" w:rsidRDefault="00A452B0"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3. </w:t>
      </w:r>
      <w:r w:rsidR="00BF0AAD" w:rsidRPr="00AD3C41">
        <w:rPr>
          <w:rFonts w:eastAsia="Calibri" w:cs="Didot" w:hint="cs"/>
          <w:color w:val="000000" w:themeColor="text1"/>
        </w:rPr>
        <w:t>Outliers among the principal components were detected and subsequently removed.</w:t>
      </w:r>
    </w:p>
    <w:p w14:paraId="502C098B" w14:textId="049CC7FB" w:rsidR="00BF0AAD" w:rsidRPr="00AD3C41" w:rsidRDefault="00BF0AAD" w:rsidP="00EA535E">
      <w:pPr>
        <w:snapToGrid w:val="0"/>
        <w:spacing w:before="120" w:after="240"/>
        <w:jc w:val="both"/>
        <w:rPr>
          <w:rFonts w:eastAsia="Calibri" w:cs="Didot"/>
          <w:color w:val="000000" w:themeColor="text1"/>
        </w:rPr>
      </w:pPr>
      <w:r w:rsidRPr="00AD3C41">
        <w:rPr>
          <w:rFonts w:eastAsia="Calibri" w:cs="Didot" w:hint="cs"/>
          <w:color w:val="000000" w:themeColor="text1"/>
        </w:rPr>
        <w:t>4. The principal components were recalculated.</w:t>
      </w:r>
    </w:p>
    <w:p w14:paraId="5E9C6A80" w14:textId="0B2F9965" w:rsidR="00EA535E" w:rsidRDefault="00BF0AAD" w:rsidP="00EA535E">
      <w:pPr>
        <w:snapToGrid w:val="0"/>
        <w:spacing w:before="120" w:after="240"/>
        <w:jc w:val="both"/>
        <w:rPr>
          <w:rFonts w:eastAsia="Calibri" w:cs="Didot"/>
          <w:color w:val="000000" w:themeColor="text1"/>
        </w:rPr>
      </w:pPr>
      <w:r w:rsidRPr="00AD3C41">
        <w:rPr>
          <w:rFonts w:eastAsia="Calibri" w:cs="Didot" w:hint="cs"/>
          <w:color w:val="000000" w:themeColor="text1"/>
        </w:rPr>
        <w:t>5. The bed_projectSelfPCA function was used to project the principal components onto the entire cohort</w:t>
      </w:r>
      <w:r w:rsidR="00A452B0" w:rsidRPr="00AD3C41">
        <w:rPr>
          <w:rFonts w:eastAsia="Calibri" w:cs="Didot" w:hint="cs"/>
          <w:color w:val="000000" w:themeColor="text1"/>
        </w:rPr>
        <w:t xml:space="preserve">. </w:t>
      </w:r>
    </w:p>
    <w:p w14:paraId="4A69D0A8" w14:textId="3C1C6540" w:rsidR="00A452B0" w:rsidRPr="00AD3C41" w:rsidRDefault="00005932"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To assign genetic ancestry, we performed k-means clustering utilizing the top 40 principal components, with K set to 5 to correspond to the five populations identified in the 1000 Genomes project </w: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 </w:instrText>
      </w:r>
      <w:r w:rsidR="003F54B6" w:rsidRPr="00AD3C41">
        <w:rPr>
          <w:rFonts w:eastAsia="Calibri" w:cs="Didot" w:hint="cs"/>
          <w:color w:val="000000" w:themeColor="text1"/>
        </w:rPr>
        <w:fldChar w:fldCharType="begin">
          <w:fldData xml:space="preserve">PEVuZE5vdGU+PENpdGU+PEF1dGhvcj5HZW5vbWVzIFByb2plY3Q8L0F1dGhvcj48WWVhcj4yMDE1
PC9ZZWFyPjxSZWNOdW0+MzI8L1JlY051bT48RGlzcGxheVRleHQ+KEdlbm9tZXMgUHJvamVjdCBl
dCBhbC4sIDIwMTUpPC9EaXNwbGF5VGV4dD48cmVjb3JkPjxyZWMtbnVtYmVyPjMyPC9yZWMtbnVt
YmVyPjxmb3JlaWduLWtleXM+PGtleSBhcHA9IkVOIiBkYi1pZD0iZTBhYXd6dHc3eHhkd2xlZTB6
b3hkNXQ2MmVwYTJzejJlc2VmIiB0aW1lc3RhbXA9IjE2ODY5NTQwODIiPjMy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UHJpbnQpJiN4RDswMDI4LTA4MzYgKExpbmtpbmcpPC9pc2JuPjxhY2Nlc3Npb24t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</w:fldData>
        </w:fldChar>
      </w:r>
      <w:r w:rsidR="003F54B6" w:rsidRPr="00AD3C41">
        <w:rPr>
          <w:rFonts w:eastAsia="Calibri" w:cs="Didot" w:hint="cs"/>
          <w:color w:val="000000" w:themeColor="text1"/>
        </w:rPr>
        <w:instrText xml:space="preserve"> ADDIN EN.CITE.DATA </w:instrText>
      </w:r>
      <w:r w:rsidR="003F54B6" w:rsidRPr="00AD3C41">
        <w:rPr>
          <w:rFonts w:eastAsia="Calibri" w:cs="Didot" w:hint="cs"/>
          <w:color w:val="000000" w:themeColor="text1"/>
        </w:rPr>
      </w:r>
      <w:r w:rsidR="003F54B6" w:rsidRPr="00AD3C41">
        <w:rPr>
          <w:rFonts w:eastAsia="Calibri" w:cs="Didot" w:hint="cs"/>
          <w:color w:val="000000" w:themeColor="text1"/>
        </w:rPr>
        <w:fldChar w:fldCharType="end"/>
      </w:r>
      <w:r w:rsidR="003F54B6" w:rsidRPr="00AD3C41">
        <w:rPr>
          <w:rFonts w:eastAsia="Calibri" w:cs="Didot" w:hint="cs"/>
          <w:color w:val="000000" w:themeColor="text1"/>
        </w:rPr>
      </w:r>
      <w:r w:rsidR="003F54B6" w:rsidRPr="00AD3C41">
        <w:rPr>
          <w:rFonts w:eastAsia="Calibri" w:cs="Didot" w:hint="cs"/>
          <w:color w:val="000000" w:themeColor="text1"/>
        </w:rPr>
        <w:fldChar w:fldCharType="separate"/>
      </w:r>
      <w:r w:rsidR="003F54B6" w:rsidRPr="00AD3C41">
        <w:rPr>
          <w:rFonts w:eastAsia="Calibri" w:cs="Didot" w:hint="cs"/>
          <w:color w:val="000000" w:themeColor="text1"/>
        </w:rPr>
        <w:t>(Genomes Project et al., 2015)</w:t>
      </w:r>
      <w:r w:rsidR="003F54B6" w:rsidRPr="00AD3C41">
        <w:rPr>
          <w:rFonts w:eastAsia="Calibri" w:cs="Didot" w:hint="cs"/>
          <w:color w:val="000000" w:themeColor="text1"/>
        </w:rPr>
        <w:fldChar w:fldCharType="end"/>
      </w:r>
      <w:r w:rsidRPr="00AD3C41">
        <w:rPr>
          <w:rFonts w:eastAsia="Calibri" w:cs="Didot" w:hint="cs"/>
          <w:color w:val="000000" w:themeColor="text1"/>
        </w:rPr>
        <w:t>.</w:t>
      </w:r>
      <w:r w:rsidR="00A452B0" w:rsidRPr="00AD3C41">
        <w:rPr>
          <w:rFonts w:eastAsia="Calibri" w:cs="Didot" w:hint="cs"/>
          <w:color w:val="000000" w:themeColor="text1"/>
        </w:rPr>
        <w:t xml:space="preserve"> </w:t>
      </w:r>
      <w:r w:rsidRPr="00AD3C41">
        <w:rPr>
          <w:rFonts w:eastAsia="Calibri" w:cs="Didot" w:hint="cs"/>
          <w:color w:val="000000" w:themeColor="text1"/>
        </w:rPr>
        <w:t>The genetic ancestry labels from the iWES1 dataset were employed to assign labels to the five genetic population clusters.</w:t>
      </w:r>
    </w:p>
    <w:p w14:paraId="2D8238B2" w14:textId="0EB6B696" w:rsidR="12131D9B" w:rsidRPr="00AD3C41" w:rsidRDefault="12131D9B" w:rsidP="00EA535E">
      <w:pPr>
        <w:pStyle w:val="Heading3"/>
        <w:snapToGrid w:val="0"/>
        <w:spacing w:before="120" w:after="240"/>
        <w:jc w:val="both"/>
        <w:rPr>
          <w:rFonts w:eastAsia="Calibri" w:cs="Didot"/>
          <w:szCs w:val="22"/>
        </w:rPr>
      </w:pPr>
      <w:r w:rsidRPr="00AD3C41">
        <w:rPr>
          <w:rFonts w:eastAsia="Calibri" w:cs="Didot" w:hint="cs"/>
          <w:szCs w:val="22"/>
        </w:rPr>
        <w:t>5.1.4.</w:t>
      </w:r>
      <w:r w:rsidR="02D2F338" w:rsidRPr="00AD3C41">
        <w:rPr>
          <w:rFonts w:eastAsia="Calibri" w:cs="Didot" w:hint="cs"/>
          <w:szCs w:val="22"/>
        </w:rPr>
        <w:t xml:space="preserve"> Polygenic score calculations</w:t>
      </w:r>
    </w:p>
    <w:p w14:paraId="555ACBDA" w14:textId="30E0247E" w:rsidR="00EA535E" w:rsidRPr="00AD3C41" w:rsidRDefault="00A452B0" w:rsidP="00A62CDA">
      <w:pPr>
        <w:snapToGrid w:val="0"/>
        <w:spacing w:before="120" w:after="240"/>
        <w:jc w:val="both"/>
        <w:rPr>
          <w:rFonts w:eastAsia="Calibri" w:cs="Didot"/>
          <w:color w:val="000000" w:themeColor="text1"/>
        </w:rPr>
      </w:pPr>
      <w:r w:rsidRPr="00AD3C41">
        <w:rPr>
          <w:rFonts w:eastAsia="Calibri" w:cs="Didot" w:hint="cs"/>
          <w:color w:val="000000" w:themeColor="text1"/>
        </w:rPr>
        <w:t xml:space="preserve">Polygenic scores (PGS) were calculated using LDpred2 </w:t>
      </w:r>
      <w:r w:rsidR="003F54B6" w:rsidRPr="00AD3C41">
        <w:rPr>
          <w:rFonts w:eastAsia="Calibri" w:cs="Didot" w:hint="cs"/>
          <w:color w:val="000000" w:themeColor="text1"/>
        </w:rPr>
        <w:fldChar w:fldCharType="begin"/>
      </w:r>
      <w:r w:rsidR="003F54B6" w:rsidRPr="00AD3C41">
        <w:rPr>
          <w:rFonts w:eastAsia="Calibri" w:cs="Didot" w:hint="cs"/>
          <w:color w:val="000000" w:themeColor="text1"/>
        </w:rPr>
        <w:instrText xml:space="preserve"> ADDIN EN.CITE &lt;EndNote&gt;&lt;Cite&gt;&lt;Author&gt;Prive&lt;/Author&gt;&lt;Year&gt;2021&lt;/Year&gt;&lt;RecNum&gt;42&lt;/RecNum&gt;&lt;DisplayText&gt;(Prive et al., 2021)&lt;/DisplayText&gt;&lt;record&gt;&lt;rec-number&gt;42&lt;/rec-number&gt;&lt;foreign-keys&gt;&lt;key app="EN" db-id="e0aawztw7xxdwlee0zoxd5t62epa2sz2esef" timestamp="1686955448"&gt;42&lt;/key&gt;&lt;/foreign-keys&gt;&lt;ref-type name="Journal Article"&gt;17&lt;/ref-type&gt;&lt;contributors&gt;&lt;authors&gt;&lt;author&gt;Prive, F.&lt;/author&gt;&lt;author&gt;Arbel, J.&lt;/author&gt;&lt;author&gt;Vilhjalmsson, B. J.&lt;/author&gt;&lt;/authors&gt;&lt;/contributors&gt;&lt;auth-address&gt;National Centre for Register-Based Research, Aarhus University, Aarhus 8210, Denmark.&amp;#xD;Univ. Grenoble Alpes, Inria, CNRS, Grenoble INP, LJK, Grenoble 38000, France.&amp;#xD;Bioinformatics Research Centre, Aarhus University, Aarhus 8000, Denmark.&lt;/auth-address&gt;&lt;titles&gt;&lt;title&gt;LDpred2: better, faster, stronger&lt;/title&gt;&lt;secondary-title&gt;Bioinformatics&lt;/secondary-title&gt;&lt;/titles&gt;&lt;periodical&gt;&lt;full-title&gt;Bioinformatics&lt;/full-title&gt;&lt;/periodical&gt;&lt;pages&gt;5424-5431&lt;/pages&gt;&lt;volume&gt;36&lt;/volume&gt;&lt;number&gt;22-23&lt;/number&gt;&lt;dates&gt;&lt;year&gt;2021&lt;/year&gt;&lt;pub-dates&gt;&lt;date&gt;Apr 1&lt;/date&gt;&lt;/pub-dates&gt;&lt;/dates&gt;&lt;isbn&gt;1367-4811 (Electronic)&amp;#xD;1367-4803 (Print)&amp;#xD;1367-4803 (Linking)&lt;/isbn&gt;&lt;accession-num&gt;33326037&lt;/accession-num&gt;&lt;urls&gt;&lt;related-urls&gt;&lt;url&gt;https://www.ncbi.nlm.nih.gov/pubmed/33326037&lt;/url&gt;&lt;/related-urls&gt;&lt;/urls&gt;&lt;custom2&gt;PMC8016455&lt;/custom2&gt;&lt;electronic-resource-num&gt;10.1093/bioinformatics/btaa1029&lt;/electronic-resource-num&gt;&lt;remote-database-name&gt;PubMed-not-MEDLINE&lt;/remote-database-name&gt;&lt;remote-database-provider&gt;NLM&lt;/remote-database-provider&gt;&lt;/record&gt;&lt;/Cite&gt;&lt;/EndNote&gt;</w:instrText>
      </w:r>
      <w:r w:rsidR="003F54B6" w:rsidRPr="00AD3C41">
        <w:rPr>
          <w:rFonts w:eastAsia="Calibri" w:cs="Didot" w:hint="cs"/>
          <w:color w:val="000000" w:themeColor="text1"/>
        </w:rPr>
        <w:fldChar w:fldCharType="separate"/>
      </w:r>
      <w:r w:rsidR="003F54B6" w:rsidRPr="00AD3C41">
        <w:rPr>
          <w:rFonts w:eastAsia="Calibri" w:cs="Didot" w:hint="cs"/>
          <w:noProof/>
          <w:color w:val="000000" w:themeColor="text1"/>
        </w:rPr>
        <w:t>(Prive et al., 2021)</w:t>
      </w:r>
      <w:r w:rsidR="003F54B6" w:rsidRPr="00AD3C41">
        <w:rPr>
          <w:rFonts w:eastAsia="Calibri" w:cs="Didot" w:hint="cs"/>
          <w:color w:val="000000" w:themeColor="text1"/>
        </w:rPr>
        <w:fldChar w:fldCharType="end"/>
      </w:r>
      <w:r w:rsidR="003F54B6" w:rsidRPr="00AD3C41">
        <w:rPr>
          <w:rFonts w:eastAsia="Calibri" w:cs="Didot" w:hint="cs"/>
          <w:color w:val="000000" w:themeColor="text1"/>
        </w:rPr>
        <w:t xml:space="preserve"> </w:t>
      </w:r>
      <w:r w:rsidRPr="00AD3C41">
        <w:rPr>
          <w:rFonts w:eastAsia="Calibri" w:cs="Didot" w:hint="cs"/>
          <w:color w:val="000000" w:themeColor="text1"/>
        </w:rPr>
        <w:t xml:space="preserve">and the bigsnpr tools </w:t>
      </w:r>
      <w:r w:rsidR="001A2088" w:rsidRPr="00AD3C41">
        <w:rPr>
          <w:rFonts w:eastAsia="Calibri" w:cs="Didot" w:hint="cs"/>
          <w:color w:val="000000" w:themeColor="text1"/>
        </w:rPr>
        <w:fldChar w:fldCharType="begin"/>
      </w:r>
      <w:r w:rsidR="001A2088" w:rsidRPr="00AD3C41">
        <w:rPr>
          <w:rFonts w:eastAsia="Calibri" w:cs="Didot" w:hint="cs"/>
          <w:color w:val="000000" w:themeColor="text1"/>
        </w:rPr>
        <w:instrText xml:space="preserve"> ADDIN EN.CITE &lt;EndNote&gt;&lt;Cite&gt;&lt;Author&gt;Prive&lt;/Author&gt;&lt;Year&gt;2018&lt;/Year&gt;&lt;RecNum&gt;36&lt;/RecNum&gt;&lt;DisplayText&gt;(Prive et al., 2018)&lt;/DisplayText&gt;&lt;record&gt;&lt;rec-number&gt;36&lt;/rec-number&gt;&lt;foreign-keys&gt;&lt;key app="EN" db-id="e0aawztw7xxdwlee0zoxd5t62epa2sz2esef" timestamp="1686954280"&gt;36&lt;/key&gt;&lt;/foreign-keys&gt;&lt;ref-type name="Journal Article"&gt;17&lt;/ref-type&gt;&lt;contributors&gt;&lt;authors&gt;&lt;author&gt;Prive, F.&lt;/author&gt;&lt;author&gt;Aschard, H.&lt;/author&gt;&lt;author&gt;Ziyatdinov, A.&lt;/author&gt;&lt;author&gt;Blum, M. G. B.&lt;/author&gt;&lt;/authors&gt;&lt;/contributors&gt;&lt;auth-address&gt;Laboratoire TIMC-IMAG, UMR 5525, CNRS, Universite Grenoble Alpes, Grenoble, France.&amp;#xD;Centre de Bioinformatique, Biostatistique et Biologie Integrative (C3BI), Institut Pasteur, Paris, France.&amp;#xD;Department of Epidemiology, Harvard T.H. Chan School of Public Health, Boston, MA, USA.&lt;/auth-address&gt;&lt;titles&gt;&lt;title&gt;Efficient analysis of large-scale genome-wide data with two R packages: bigstatsr and bigsnpr&lt;/title&gt;&lt;secondary-title&gt;Bioinformatics&lt;/secondary-title&gt;&lt;/titles&gt;&lt;periodical&gt;&lt;full-title&gt;Bioinformatics&lt;/full-title&gt;&lt;/periodical&gt;&lt;pages&gt;2781-2787&lt;/pages&gt;&lt;volume&gt;34&lt;/volume&gt;&lt;number&gt;16&lt;/number&gt;&lt;keywords&gt;&lt;keyword&gt;Algorithms&lt;/keyword&gt;&lt;keyword&gt;Genome, Human&lt;/keyword&gt;&lt;keyword&gt;*Genomics&lt;/keyword&gt;&lt;keyword&gt;Humans&lt;/keyword&gt;&lt;keyword&gt;Multifactorial Inheritance&lt;/keyword&gt;&lt;keyword&gt;Polymorphism, Single Nucleotide&lt;/keyword&gt;&lt;keyword&gt;Software&lt;/keyword&gt;&lt;/keywords&gt;&lt;dates&gt;&lt;year&gt;2018&lt;/year&gt;&lt;pub-dates&gt;&lt;date&gt;Aug 15&lt;/date&gt;&lt;/pub-dates&gt;&lt;/dates&gt;&lt;isbn&gt;1367-4811 (Electronic)&amp;#xD;1367-4803 (Print)&amp;#xD;1367-4803 (Linking)&lt;/isbn&gt;&lt;accession-num&gt;29617937&lt;/accession-num&gt;&lt;urls&gt;&lt;related-urls&gt;&lt;url&gt;https://www.ncbi.nlm.nih.gov/pubmed/29617937&lt;/url&gt;&lt;/related-urls&gt;&lt;/urls&gt;&lt;custom2&gt;PMC6084588&lt;/custom2&gt;&lt;electronic-resource-num&gt;10.1093/bioinformatics/bty185&lt;/electronic-resource-num&gt;&lt;remote-database-name&gt;Medline&lt;/remote-database-name&gt;&lt;remote-database-provider&gt;NLM&lt;/remote-database-provider&gt;&lt;/record&gt;&lt;/Cite&gt;&lt;/EndNote&gt;</w:instrText>
      </w:r>
      <w:r w:rsidR="001A2088" w:rsidRPr="00AD3C41">
        <w:rPr>
          <w:rFonts w:eastAsia="Calibri" w:cs="Didot" w:hint="cs"/>
          <w:color w:val="000000" w:themeColor="text1"/>
        </w:rPr>
        <w:fldChar w:fldCharType="separate"/>
      </w:r>
      <w:r w:rsidR="001A2088" w:rsidRPr="00AD3C41">
        <w:rPr>
          <w:rFonts w:eastAsia="Calibri" w:cs="Didot" w:hint="cs"/>
          <w:color w:val="000000" w:themeColor="text1"/>
        </w:rPr>
        <w:t>(Prive et al., 2018)</w:t>
      </w:r>
      <w:r w:rsidR="001A2088" w:rsidRPr="00AD3C41">
        <w:rPr>
          <w:rFonts w:eastAsia="Calibri" w:cs="Didot" w:hint="cs"/>
          <w:color w:val="000000" w:themeColor="text1"/>
        </w:rPr>
        <w:fldChar w:fldCharType="end"/>
      </w:r>
      <w:r w:rsidRPr="00AD3C41">
        <w:rPr>
          <w:rFonts w:eastAsia="Calibri" w:cs="Didot" w:hint="cs"/>
          <w:color w:val="000000" w:themeColor="text1"/>
        </w:rPr>
        <w:t xml:space="preserve"> in R</w:t>
      </w:r>
      <w:r w:rsidR="0065379B" w:rsidRPr="00AD3C41">
        <w:rPr>
          <w:rFonts w:eastAsia="Calibri" w:cs="Didot" w:hint="cs"/>
          <w:color w:val="000000" w:themeColor="text1"/>
        </w:rPr>
        <w:t xml:space="preserve"> </w:t>
      </w:r>
      <w:r w:rsidR="0065379B" w:rsidRPr="00AD3C41">
        <w:rPr>
          <w:rFonts w:eastAsia="Calibri" w:cs="Didot" w:hint="cs"/>
          <w:color w:val="000000" w:themeColor="text1"/>
        </w:rPr>
        <w:fldChar w:fldCharType="begin"/>
      </w:r>
      <w:r w:rsidR="0065379B" w:rsidRPr="00AD3C41">
        <w:rPr>
          <w:rFonts w:eastAsia="Calibri" w:cs="Didot" w:hint="cs"/>
          <w:color w:val="000000" w:themeColor="text1"/>
        </w:rPr>
        <w:instrText xml:space="preserve"> ADDIN EN.CITE &lt;EndNote&gt;&lt;Cite&gt;&lt;Author&gt;R-Core-Team&lt;/Author&gt;&lt;RecNum&gt;43&lt;/RecNum&gt;&lt;DisplayText&gt;(R-Core-Team)&lt;/DisplayText&gt;&lt;record&gt;&lt;rec-number&gt;43&lt;/rec-number&gt;&lt;foreign-keys&gt;&lt;key app="EN" db-id="e0aawztw7xxdwlee0zoxd5t62epa2sz2esef" timestamp="1686955581"&gt;43&lt;/key&gt;&lt;/foreign-keys&gt;&lt;ref-type name="Journal Article"&gt;17&lt;/ref-type&gt;&lt;contributors&gt;&lt;authors&gt;&lt;author&gt;R-Core-Team&lt;/author&gt;&lt;/authors&gt;&lt;/contributors&gt;&lt;titles&gt;&lt;title&gt;R: A Language and Environment for Statistical Computing&lt;/title&gt;&lt;/titles&gt;&lt;dates&gt;&lt;pub-dates&gt;&lt;date&gt;2021&lt;/date&gt;&lt;/pub-dates&gt;&lt;/dates&gt;&lt;urls&gt;&lt;related-urls&gt;&lt;url&gt;https://www.R-project.org/&lt;/url&gt;&lt;/related-urls&gt;&lt;/urls&gt;&lt;/record&gt;&lt;/Cite&gt;&lt;/EndNote&gt;</w:instrText>
      </w:r>
      <w:r w:rsidR="0065379B" w:rsidRPr="00AD3C41">
        <w:rPr>
          <w:rFonts w:eastAsia="Calibri" w:cs="Didot" w:hint="cs"/>
          <w:color w:val="000000" w:themeColor="text1"/>
        </w:rPr>
        <w:fldChar w:fldCharType="separate"/>
      </w:r>
      <w:r w:rsidR="0065379B" w:rsidRPr="00AD3C41">
        <w:rPr>
          <w:rFonts w:eastAsia="Calibri" w:cs="Didot" w:hint="cs"/>
          <w:color w:val="000000" w:themeColor="text1"/>
        </w:rPr>
        <w:t>(R-Core-Team)</w:t>
      </w:r>
      <w:r w:rsidR="0065379B" w:rsidRPr="00AD3C41">
        <w:rPr>
          <w:rFonts w:eastAsia="Calibri" w:cs="Didot" w:hint="cs"/>
          <w:color w:val="000000" w:themeColor="text1"/>
        </w:rPr>
        <w:fldChar w:fldCharType="end"/>
      </w:r>
      <w:r w:rsidRPr="00AD3C41">
        <w:rPr>
          <w:rFonts w:eastAsia="Calibri" w:cs="Didot" w:hint="cs"/>
          <w:color w:val="000000" w:themeColor="text1"/>
        </w:rPr>
        <w:t xml:space="preserve">. </w:t>
      </w:r>
      <w:r w:rsidR="00005932" w:rsidRPr="00AD3C41">
        <w:rPr>
          <w:rFonts w:eastAsia="Calibri" w:cs="Didot" w:hint="cs"/>
          <w:color w:val="000000" w:themeColor="text1"/>
        </w:rPr>
        <w:t>As SPARK is a family-based dataset, we utilized an external LD reference based on 362,320 individuals from the UK Biobank, provided by the authors of LDpred2. This reference was used to calculate the genetic correlation matrix, estimate heritability, and calculate infinitesimal beta weights</w:t>
      </w:r>
      <w:r w:rsidRPr="00AD3C41">
        <w:rPr>
          <w:rFonts w:eastAsia="Calibri" w:cs="Didot" w:hint="cs"/>
          <w:color w:val="000000" w:themeColor="text1"/>
        </w:rPr>
        <w:t xml:space="preserve">. </w:t>
      </w:r>
    </w:p>
    <w:p w14:paraId="5FC0395E" w14:textId="7D73D6DC" w:rsidR="00B77FDD" w:rsidRPr="008D2732" w:rsidRDefault="00B77FDD" w:rsidP="008D2732">
      <w:pPr>
        <w:snapToGrid w:val="0"/>
        <w:spacing w:before="120" w:after="240"/>
        <w:jc w:val="both"/>
        <w:rPr>
          <w:rFonts w:eastAsia="Calibri" w:cs="Didot"/>
          <w:color w:val="000000" w:themeColor="text1"/>
        </w:rPr>
      </w:pPr>
      <w:r w:rsidRPr="008D2732">
        <w:rPr>
          <w:rFonts w:eastAsia="Calibri" w:cs="Didot" w:hint="cs"/>
          <w:color w:val="000000" w:themeColor="text1"/>
        </w:rPr>
        <w:t>The PGS were derived from the following individual genome-wide association studies (</w:t>
      </w:r>
      <w:proofErr w:type="gramStart"/>
      <w:r w:rsidRPr="008D2732">
        <w:rPr>
          <w:rFonts w:eastAsia="Calibri" w:cs="Didot" w:hint="cs"/>
          <w:color w:val="000000" w:themeColor="text1"/>
        </w:rPr>
        <w:t>GWAS)</w:t>
      </w:r>
      <w:r w:rsidR="008D2732" w:rsidRPr="008D2732">
        <w:rPr>
          <w:rFonts w:eastAsia="Calibri" w:cs="Didot"/>
          <w:color w:val="000000" w:themeColor="text1"/>
        </w:rPr>
        <w:t xml:space="preserve"> </w:t>
      </w:r>
      <w:r w:rsidRPr="008D2732">
        <w:rPr>
          <w:rFonts w:eastAsia="Calibri" w:cs="Didot" w:hint="cs"/>
          <w:color w:val="000000" w:themeColor="text1"/>
        </w:rPr>
        <w:t xml:space="preserve"> ADHD</w:t>
      </w:r>
      <w:proofErr w:type="gramEnd"/>
      <w:r w:rsidRPr="008D2732">
        <w:rPr>
          <w:rFonts w:eastAsia="Calibri" w:cs="Didot" w:hint="cs"/>
          <w:color w:val="000000" w:themeColor="text1"/>
        </w:rPr>
        <w:t xml:space="preserve"> </w:t>
      </w:r>
      <w:r w:rsidRPr="008D2732">
        <w:rPr>
          <w:rFonts w:eastAsia="Calibri"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8D2732">
        <w:rPr>
          <w:rFonts w:eastAsia="Calibri" w:cs="Didot" w:hint="cs"/>
          <w:color w:val="000000" w:themeColor="text1"/>
        </w:rPr>
        <w:instrText xml:space="preserve"> ADDIN EN.CITE </w:instrText>
      </w:r>
      <w:r w:rsidRPr="008D2732">
        <w:rPr>
          <w:rFonts w:eastAsia="Calibri" w:cs="Didot" w:hint="cs"/>
          <w:color w:val="000000" w:themeColor="text1"/>
        </w:rPr>
        <w:fldChar w:fldCharType="begin">
          <w:fldData xml:space="preserve">PEVuZE5vdGU+PENpdGU+PEF1dGhvcj5EZW1vbnRpczwvQXV0aG9yPjxZZWFyPjIwMTk8L1llYXI+
PFJlY051bT4zNzwvUmVjTnVtPjxEaXNwbGF5VGV4dD4oRGVtb250aXMgZXQgYWwuLCAyMDE5KTwv
RGlzcGxheVRleHQ+PHJlY29yZD48cmVjLW51bWJlcj4zNzwvcmVjLW51bWJlcj48Zm9yZWlnbi1r
ZXlzPjxrZXkgYXBwPSJFTiIgZGItaWQ9ImUwYWF3enR3N3h4ZHdsZWUwem94ZDV0NjJlcGEyc3oy
ZXNlZiIgdGltZXN0YW1wPSIxNjg2OTU0MzIzIj4zNz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lZGl0aW9uPjIwMTgxMTI2PC9lZGl0aW9u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</w:fldData>
        </w:fldChar>
      </w:r>
      <w:r w:rsidRPr="008D2732">
        <w:rPr>
          <w:rFonts w:eastAsia="Calibri" w:cs="Didot" w:hint="cs"/>
          <w:color w:val="000000" w:themeColor="text1"/>
        </w:rPr>
        <w:instrText xml:space="preserve"> ADDIN EN.CITE.DATA </w:instrText>
      </w:r>
      <w:r w:rsidRPr="008D2732">
        <w:rPr>
          <w:rFonts w:eastAsia="Calibri" w:cs="Didot" w:hint="cs"/>
          <w:color w:val="000000" w:themeColor="text1"/>
        </w:rPr>
      </w:r>
      <w:r w:rsidRPr="008D2732">
        <w:rPr>
          <w:rFonts w:eastAsia="Calibri" w:cs="Didot" w:hint="cs"/>
          <w:color w:val="000000" w:themeColor="text1"/>
        </w:rPr>
        <w:fldChar w:fldCharType="end"/>
      </w:r>
      <w:r w:rsidRPr="008D2732">
        <w:rPr>
          <w:rFonts w:eastAsia="Calibri" w:cs="Didot" w:hint="cs"/>
          <w:color w:val="000000" w:themeColor="text1"/>
        </w:rPr>
      </w:r>
      <w:r w:rsidRPr="008D2732">
        <w:rPr>
          <w:rFonts w:eastAsia="Calibri" w:cs="Didot" w:hint="cs"/>
          <w:color w:val="000000" w:themeColor="text1"/>
        </w:rPr>
        <w:fldChar w:fldCharType="separate"/>
      </w:r>
      <w:r w:rsidRPr="008D2732">
        <w:rPr>
          <w:rFonts w:eastAsia="Calibri" w:cs="Didot" w:hint="cs"/>
          <w:color w:val="000000" w:themeColor="text1"/>
        </w:rPr>
        <w:t>(Demontis et al., 2019)</w:t>
      </w:r>
      <w:r w:rsidRPr="008D2732">
        <w:rPr>
          <w:rFonts w:eastAsia="Calibri" w:cs="Didot" w:hint="cs"/>
          <w:color w:val="000000" w:themeColor="text1"/>
        </w:rPr>
        <w:fldChar w:fldCharType="end"/>
      </w:r>
      <w:r w:rsidRPr="008D2732">
        <w:rPr>
          <w:rFonts w:eastAsia="Calibri" w:cs="Didot" w:hint="cs"/>
          <w:color w:val="000000" w:themeColor="text1"/>
        </w:rPr>
        <w:t>. Additionally, the PGS for the e</w:t>
      </w:r>
      <w:r w:rsidRPr="008D2732">
        <w:rPr>
          <w:rFonts w:eastAsia="Calibri" w:cs="Didot"/>
          <w:color w:val="000000" w:themeColor="text1"/>
        </w:rPr>
        <w:t>ight</w:t>
      </w:r>
      <w:r w:rsidRPr="008D2732">
        <w:rPr>
          <w:rFonts w:eastAsia="Calibri" w:cs="Didot" w:hint="cs"/>
          <w:color w:val="000000" w:themeColor="text1"/>
        </w:rPr>
        <w:t xml:space="preserve"> cognitive traits (</w:t>
      </w:r>
      <w:r w:rsidRPr="008D2732">
        <w:rPr>
          <w:rFonts w:eastAsia="Calibri" w:cs="Didot"/>
          <w:color w:val="000000" w:themeColor="text1"/>
        </w:rPr>
        <w:t>fluid intelligence (</w:t>
      </w:r>
      <w:proofErr w:type="spellStart"/>
      <w:r w:rsidRPr="008D2732">
        <w:rPr>
          <w:rFonts w:eastAsia="Calibri" w:cs="Didot"/>
          <w:color w:val="000000" w:themeColor="text1"/>
        </w:rPr>
        <w:t>verbal_numerical</w:t>
      </w:r>
      <w:proofErr w:type="spellEnd"/>
      <w:r w:rsidRPr="008D2732">
        <w:rPr>
          <w:rFonts w:eastAsia="Calibri" w:cs="Didot"/>
          <w:color w:val="000000" w:themeColor="text1"/>
        </w:rPr>
        <w:t xml:space="preserve"> reasoning), matrix pattern completion (matrix), tower rearranging (</w:t>
      </w:r>
      <w:proofErr w:type="spellStart"/>
      <w:r w:rsidRPr="008D2732">
        <w:rPr>
          <w:rFonts w:eastAsia="Calibri" w:cs="Didot"/>
          <w:color w:val="000000" w:themeColor="text1"/>
        </w:rPr>
        <w:t>tower_rearranging</w:t>
      </w:r>
      <w:proofErr w:type="spellEnd"/>
      <w:r w:rsidRPr="008D2732">
        <w:rPr>
          <w:rFonts w:eastAsia="Calibri" w:cs="Didot"/>
          <w:color w:val="000000" w:themeColor="text1"/>
        </w:rPr>
        <w:t>), numeric memory (mem), reaction time (</w:t>
      </w:r>
      <w:proofErr w:type="spellStart"/>
      <w:r w:rsidRPr="008D2732">
        <w:rPr>
          <w:rFonts w:eastAsia="Calibri" w:cs="Didot"/>
          <w:color w:val="000000" w:themeColor="text1"/>
        </w:rPr>
        <w:t>reaction_time</w:t>
      </w:r>
      <w:proofErr w:type="spellEnd"/>
      <w:r w:rsidRPr="008D2732">
        <w:rPr>
          <w:rFonts w:eastAsia="Calibri" w:cs="Didot"/>
          <w:color w:val="000000" w:themeColor="text1"/>
        </w:rPr>
        <w:t>), symbol digit substitution (</w:t>
      </w:r>
      <w:proofErr w:type="spellStart"/>
      <w:r w:rsidRPr="008D2732">
        <w:rPr>
          <w:rFonts w:eastAsia="Calibri" w:cs="Didot"/>
          <w:color w:val="000000" w:themeColor="text1"/>
        </w:rPr>
        <w:t>symbol_digit</w:t>
      </w:r>
      <w:proofErr w:type="spellEnd"/>
      <w:r w:rsidRPr="008D2732">
        <w:rPr>
          <w:rFonts w:eastAsia="Calibri" w:cs="Didot"/>
          <w:color w:val="000000" w:themeColor="text1"/>
        </w:rPr>
        <w:t>),</w:t>
      </w:r>
      <w:r w:rsidR="00FE6701" w:rsidRPr="008D2732">
        <w:rPr>
          <w:rFonts w:eastAsia="Calibri" w:cs="Didot"/>
          <w:color w:val="000000" w:themeColor="text1"/>
        </w:rPr>
        <w:t xml:space="preserve"> </w:t>
      </w:r>
      <w:r w:rsidRPr="008D2732">
        <w:rPr>
          <w:rFonts w:eastAsia="Calibri" w:cs="Didot"/>
          <w:color w:val="000000" w:themeColor="text1"/>
        </w:rPr>
        <w:t>trail making (</w:t>
      </w:r>
      <w:proofErr w:type="spellStart"/>
      <w:r w:rsidRPr="008D2732">
        <w:rPr>
          <w:rFonts w:eastAsia="Calibri" w:cs="Didot"/>
          <w:color w:val="000000" w:themeColor="text1"/>
        </w:rPr>
        <w:t>trail_making</w:t>
      </w:r>
      <w:proofErr w:type="spellEnd"/>
      <w:r w:rsidRPr="008D2732">
        <w:rPr>
          <w:rFonts w:eastAsia="Calibri" w:cs="Didot"/>
          <w:color w:val="000000" w:themeColor="text1"/>
        </w:rPr>
        <w:t>)</w:t>
      </w:r>
      <w:r w:rsidR="00FE6701" w:rsidRPr="008D2732">
        <w:rPr>
          <w:rFonts w:eastAsia="Calibri" w:cs="Didot"/>
          <w:color w:val="000000" w:themeColor="text1"/>
        </w:rPr>
        <w:t>, and a G factor score (</w:t>
      </w:r>
      <w:proofErr w:type="spellStart"/>
      <w:r w:rsidR="00FE6701" w:rsidRPr="008D2732">
        <w:rPr>
          <w:rFonts w:eastAsia="Calibri" w:cs="Didot"/>
          <w:color w:val="000000" w:themeColor="text1"/>
        </w:rPr>
        <w:t>gFactor</w:t>
      </w:r>
      <w:proofErr w:type="spellEnd"/>
      <w:r w:rsidR="00FE6701" w:rsidRPr="008D2732">
        <w:rPr>
          <w:rFonts w:eastAsia="Calibri" w:cs="Didot"/>
          <w:color w:val="000000" w:themeColor="text1"/>
        </w:rPr>
        <w:t>)</w:t>
      </w:r>
      <w:r w:rsidRPr="008D2732">
        <w:rPr>
          <w:rFonts w:eastAsia="Calibri" w:cs="Didot" w:hint="cs"/>
          <w:color w:val="000000" w:themeColor="text1"/>
        </w:rPr>
        <w:t>) were obtained from the same study</w:t>
      </w:r>
      <w:r w:rsidR="008D2732" w:rsidRPr="008D2732">
        <w:rPr>
          <w:rFonts w:eastAsia="Calibri" w:cs="Didot"/>
          <w:color w:val="000000" w:themeColor="text1"/>
        </w:rPr>
        <w:t xml:space="preserve"> </w:t>
      </w:r>
      <w:r w:rsidR="008D2732" w:rsidRPr="008D2732">
        <w:rPr>
          <w:rFonts w:eastAsia="Calibri"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8D2732">
        <w:rPr>
          <w:rFonts w:eastAsia="Calibri" w:cs="Didot" w:hint="cs"/>
          <w:color w:val="000000" w:themeColor="text1"/>
        </w:rPr>
        <w:instrText xml:space="preserve"> ADDIN EN.CITE </w:instrText>
      </w:r>
      <w:r w:rsidR="008D2732" w:rsidRPr="008D2732">
        <w:rPr>
          <w:rFonts w:eastAsia="Calibri" w:cs="Didot" w:hint="cs"/>
          <w:color w:val="000000" w:themeColor="text1"/>
        </w:rPr>
        <w:fldChar w:fldCharType="begin">
          <w:fldData xml:space="preserve">PEVuZE5vdGU+PENpdGU+PEF1dGhvcj5kZSBsYSBGdWVudGU8L0F1dGhvcj48WWVhcj4yMDIxPC9Z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</w:fldData>
        </w:fldChar>
      </w:r>
      <w:r w:rsidR="008D2732" w:rsidRPr="008D2732">
        <w:rPr>
          <w:rFonts w:eastAsia="Calibri" w:cs="Didot" w:hint="cs"/>
          <w:color w:val="000000" w:themeColor="text1"/>
        </w:rPr>
        <w:instrText xml:space="preserve"> ADDIN EN.CITE.DATA </w:instrText>
      </w:r>
      <w:r w:rsidR="008D2732" w:rsidRPr="008D2732">
        <w:rPr>
          <w:rFonts w:eastAsia="Calibri" w:cs="Didot" w:hint="cs"/>
          <w:color w:val="000000" w:themeColor="text1"/>
        </w:rPr>
      </w:r>
      <w:r w:rsidR="008D2732" w:rsidRPr="008D2732">
        <w:rPr>
          <w:rFonts w:eastAsia="Calibri" w:cs="Didot" w:hint="cs"/>
          <w:color w:val="000000" w:themeColor="text1"/>
        </w:rPr>
        <w:fldChar w:fldCharType="end"/>
      </w:r>
      <w:r w:rsidR="008D2732" w:rsidRPr="008D2732">
        <w:rPr>
          <w:rFonts w:eastAsia="Calibri" w:cs="Didot" w:hint="cs"/>
          <w:color w:val="000000" w:themeColor="text1"/>
        </w:rPr>
      </w:r>
      <w:r w:rsidR="008D2732" w:rsidRPr="008D2732">
        <w:rPr>
          <w:rFonts w:eastAsia="Calibri" w:cs="Didot" w:hint="cs"/>
          <w:color w:val="000000" w:themeColor="text1"/>
        </w:rPr>
        <w:fldChar w:fldCharType="separate"/>
      </w:r>
      <w:r w:rsidR="008D2732" w:rsidRPr="008D2732">
        <w:rPr>
          <w:rFonts w:eastAsia="Calibri" w:cs="Didot" w:hint="cs"/>
          <w:color w:val="000000" w:themeColor="text1"/>
        </w:rPr>
        <w:t>(de la Fuente et al., 2021)</w:t>
      </w:r>
      <w:r w:rsidR="008D2732" w:rsidRPr="008D2732">
        <w:rPr>
          <w:rFonts w:eastAsia="Calibri" w:cs="Didot" w:hint="cs"/>
          <w:color w:val="000000" w:themeColor="text1"/>
        </w:rPr>
        <w:fldChar w:fldCharType="end"/>
      </w:r>
      <w:r w:rsidRPr="008D2732">
        <w:rPr>
          <w:rFonts w:eastAsia="Calibri" w:cs="Didot" w:hint="cs"/>
          <w:color w:val="000000" w:themeColor="text1"/>
        </w:rPr>
        <w:t>.</w:t>
      </w:r>
    </w:p>
    <w:p w14:paraId="57F126C6" w14:textId="040CD504" w:rsidR="2AC9F6CA" w:rsidRPr="00AD3C41" w:rsidRDefault="00005932" w:rsidP="00EA535E">
      <w:pPr>
        <w:snapToGrid w:val="0"/>
        <w:spacing w:before="120" w:after="240"/>
        <w:jc w:val="both"/>
        <w:rPr>
          <w:rFonts w:eastAsia="Calibri" w:cs="Didot"/>
          <w:color w:val="000000" w:themeColor="text1"/>
        </w:rPr>
      </w:pPr>
      <w:r w:rsidRPr="00AD3C41">
        <w:rPr>
          <w:rFonts w:eastAsia="Calibri" w:cs="Didot" w:hint="cs"/>
          <w:color w:val="000000" w:themeColor="text1"/>
        </w:rPr>
        <w:lastRenderedPageBreak/>
        <w:t>To account for potential confounding effects, we conducted linear regression residualization by incorporating the first five genetic principal components. Subsequently, the PGS were Z-scaled to have a mean of 0 and a standard deviation (</w:t>
      </w:r>
      <w:r w:rsidRPr="00AD3C41">
        <w:rPr>
          <w:rFonts w:eastAsia="Calibri" w:cs="Didot" w:hint="cs"/>
          <w:color w:val="000000" w:themeColor="text1"/>
        </w:rPr>
        <w:sym w:font="Symbol" w:char="F073"/>
      </w:r>
      <w:r w:rsidRPr="00AD3C41">
        <w:rPr>
          <w:rFonts w:eastAsia="Calibri" w:cs="Didot" w:hint="cs"/>
          <w:color w:val="000000" w:themeColor="text1"/>
        </w:rPr>
        <w:t>) of 1.</w:t>
      </w:r>
      <w:r w:rsidR="001A2088" w:rsidRPr="00AD3C41">
        <w:rPr>
          <w:rFonts w:eastAsia="Calibri" w:cs="Didot" w:hint="cs"/>
          <w:color w:val="000000" w:themeColor="text1"/>
        </w:rPr>
        <w:t xml:space="preserve"> </w:t>
      </w:r>
    </w:p>
    <w:p w14:paraId="283FD4C5" w14:textId="3BD57F99" w:rsidR="451918C9" w:rsidRPr="00AD3C41" w:rsidRDefault="451918C9" w:rsidP="00DA5697">
      <w:pPr>
        <w:pStyle w:val="Heading2"/>
      </w:pPr>
      <w:r w:rsidRPr="00AD3C41">
        <w:rPr>
          <w:rFonts w:eastAsia="Calibri Light" w:hint="cs"/>
        </w:rPr>
        <w:t>5.</w:t>
      </w:r>
      <w:r w:rsidR="64D62E67" w:rsidRPr="00AD3C41">
        <w:rPr>
          <w:rFonts w:eastAsia="Calibri Light" w:hint="cs"/>
        </w:rPr>
        <w:t>2</w:t>
      </w:r>
      <w:r w:rsidRPr="00AD3C41">
        <w:rPr>
          <w:rFonts w:eastAsia="Calibri Light" w:hint="cs"/>
        </w:rPr>
        <w:t>.</w:t>
      </w:r>
      <w:r w:rsidRPr="00AD3C41">
        <w:rPr>
          <w:rFonts w:eastAsia="Times New Roman" w:hint="cs"/>
        </w:rPr>
        <w:t xml:space="preserve"> </w:t>
      </w:r>
      <w:r w:rsidRPr="00AD3C41">
        <w:rPr>
          <w:rFonts w:eastAsia="Calibri Light" w:hint="cs"/>
        </w:rPr>
        <w:t>SPARK methylphenidate effectiveness correlations</w:t>
      </w:r>
    </w:p>
    <w:p w14:paraId="1B2578E7" w14:textId="73FD5D4B" w:rsidR="451918C9" w:rsidRPr="00AD3C41" w:rsidRDefault="451918C9" w:rsidP="00EA535E">
      <w:pPr>
        <w:pStyle w:val="Heading3"/>
        <w:snapToGrid w:val="0"/>
        <w:spacing w:before="120" w:after="240"/>
        <w:jc w:val="both"/>
        <w:rPr>
          <w:rFonts w:cs="Didot"/>
          <w:szCs w:val="22"/>
        </w:rPr>
      </w:pPr>
      <w:r w:rsidRPr="00AD3C41">
        <w:rPr>
          <w:rFonts w:eastAsia="Calibri" w:cs="Didot" w:hint="cs"/>
          <w:szCs w:val="22"/>
        </w:rPr>
        <w:t>5.</w:t>
      </w:r>
      <w:r w:rsidR="10CB828F" w:rsidRPr="00AD3C41">
        <w:rPr>
          <w:rFonts w:eastAsia="Calibri" w:cs="Didot" w:hint="cs"/>
          <w:szCs w:val="22"/>
        </w:rPr>
        <w:t>2</w:t>
      </w:r>
      <w:r w:rsidRPr="00AD3C41">
        <w:rPr>
          <w:rFonts w:eastAsia="Calibri" w:cs="Didot" w:hint="cs"/>
          <w:szCs w:val="22"/>
        </w:rPr>
        <w:t xml:space="preserve">.1. </w:t>
      </w:r>
      <w:r w:rsidR="47DBCCCF" w:rsidRPr="00AD3C41">
        <w:rPr>
          <w:rFonts w:eastAsia="Calibri" w:cs="Didot" w:hint="cs"/>
          <w:szCs w:val="22"/>
        </w:rPr>
        <w:t xml:space="preserve">SPARK </w:t>
      </w:r>
      <w:r w:rsidRPr="00AD3C41">
        <w:rPr>
          <w:rFonts w:eastAsia="Calibri" w:cs="Didot" w:hint="cs"/>
          <w:szCs w:val="22"/>
        </w:rPr>
        <w:t xml:space="preserve">participants </w:t>
      </w:r>
    </w:p>
    <w:p w14:paraId="4A32AF94" w14:textId="77777777" w:rsidR="00901B98" w:rsidRPr="00AD3C41" w:rsidRDefault="00901B98" w:rsidP="0001269F">
      <w:pPr>
        <w:pStyle w:val="Heading2"/>
        <w:jc w:val="both"/>
        <w:rPr>
          <w:rFonts w:eastAsia="Calibri"/>
        </w:rPr>
      </w:pPr>
      <w:r w:rsidRPr="00AD3C41">
        <w:rPr>
          <w:rFonts w:eastAsia="Calibri" w:hint="cs"/>
        </w:rPr>
        <w:t>For our analysis of methylphenidate (MPH) effectiveness, we utilized a survey that was administered to a subset of SPARK participants. The survey, completed by parents, focused on aspects such as sleep patterns, eating habits, and gastrointestinal issues in their children. Among the questions, one specifically targeted the medical history of the child and assessed the effectiveness of methylphenidate as a binary variable: 0 for not effective and 1 for effective. The classification was solely based on the perceived effectiveness of the drug without considering any potential adverse effects. Participants were asked about the drug's effectiveness, irrespective of whether they were currently taking it or had taken it in the past.</w:t>
      </w:r>
    </w:p>
    <w:p w14:paraId="56E3618C" w14:textId="77777777" w:rsidR="005A7AC7" w:rsidRDefault="00901B98" w:rsidP="0001269F">
      <w:pPr>
        <w:snapToGrid w:val="0"/>
        <w:spacing w:before="120" w:after="240"/>
        <w:jc w:val="both"/>
        <w:rPr>
          <w:rFonts w:eastAsia="Calibri" w:cs="Didot"/>
          <w:color w:val="000000" w:themeColor="text1"/>
        </w:rPr>
      </w:pPr>
      <w:r w:rsidRPr="00AD3C41">
        <w:rPr>
          <w:rFonts w:eastAsia="Calibri" w:cs="Didot" w:hint="cs"/>
          <w:color w:val="000000" w:themeColor="text1"/>
        </w:rPr>
        <w:t>We utilized the data collected from this question as the predicted response for drug effectiveness and compared it to other surveys conducted by SPARK for the same participants. The sample included 1460 participants, with a mean age of 160.580 months (SD = 65.164).</w:t>
      </w:r>
      <w:r w:rsidR="451918C9" w:rsidRPr="00AD3C41">
        <w:rPr>
          <w:rFonts w:eastAsia="Calibri" w:cs="Didot" w:hint="cs"/>
          <w:color w:val="000000" w:themeColor="text1"/>
        </w:rPr>
        <w:t xml:space="preserve"> </w:t>
      </w:r>
    </w:p>
    <w:tbl>
      <w:tblPr>
        <w:tblW w:w="0" w:type="auto"/>
        <w:tblCellMar>
          <w:left w:w="0" w:type="dxa"/>
          <w:right w:w="0" w:type="dxa"/>
        </w:tblCellMar>
        <w:tblLook w:val="04A0" w:firstRow="1" w:lastRow="0" w:firstColumn="1" w:lastColumn="0" w:noHBand="0" w:noVBand="1"/>
      </w:tblPr>
      <w:tblGrid>
        <w:gridCol w:w="642"/>
        <w:gridCol w:w="1580"/>
        <w:gridCol w:w="1580"/>
        <w:gridCol w:w="384"/>
        <w:gridCol w:w="423"/>
        <w:gridCol w:w="529"/>
      </w:tblGrid>
      <w:tr w:rsidR="005A7AC7" w:rsidRPr="005A7AC7" w14:paraId="73975AC0" w14:textId="77777777" w:rsidTr="005A7AC7">
        <w:trPr>
          <w:trHeight w:val="165"/>
        </w:trPr>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E6E8912" w14:textId="77777777" w:rsidR="005A7AC7" w:rsidRPr="005A7AC7" w:rsidRDefault="005A7AC7" w:rsidP="005A7AC7">
            <w:r w:rsidRPr="005A7AC7">
              <w:rPr>
                <w:rFonts w:ascii="Helvetica Neue" w:hAnsi="Helvetica Neue"/>
                <w:b/>
                <w:bCs/>
                <w:color w:val="000000"/>
                <w:sz w:val="15"/>
                <w:szCs w:val="15"/>
              </w:rPr>
              <w:t>sex</w:t>
            </w:r>
          </w:p>
        </w:tc>
        <w:tc>
          <w:tcPr>
            <w:tcW w:w="14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8D7978" w14:textId="77777777" w:rsidR="005A7AC7" w:rsidRPr="005A7AC7" w:rsidRDefault="005A7AC7" w:rsidP="005A7AC7">
            <w:r w:rsidRPr="005A7AC7">
              <w:rPr>
                <w:rFonts w:ascii="Helvetica Neue" w:hAnsi="Helvetica Neue"/>
                <w:b/>
                <w:bCs/>
                <w:color w:val="000000"/>
                <w:sz w:val="15"/>
                <w:szCs w:val="15"/>
              </w:rPr>
              <w:t>avg</w:t>
            </w:r>
          </w:p>
        </w:tc>
        <w:tc>
          <w:tcPr>
            <w:tcW w:w="14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79A2B8" w14:textId="77777777" w:rsidR="005A7AC7" w:rsidRPr="005A7AC7" w:rsidRDefault="005A7AC7" w:rsidP="005A7AC7">
            <w:proofErr w:type="spellStart"/>
            <w:r w:rsidRPr="005A7AC7">
              <w:rPr>
                <w:rFonts w:ascii="Helvetica Neue" w:hAnsi="Helvetica Neue"/>
                <w:b/>
                <w:bCs/>
                <w:color w:val="000000"/>
                <w:sz w:val="15"/>
                <w:szCs w:val="15"/>
              </w:rPr>
              <w:t>sd</w:t>
            </w:r>
            <w:proofErr w:type="spellEnd"/>
          </w:p>
        </w:tc>
        <w:tc>
          <w:tcPr>
            <w:tcW w:w="2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4645A8B" w14:textId="77777777" w:rsidR="005A7AC7" w:rsidRPr="005A7AC7" w:rsidRDefault="005A7AC7" w:rsidP="005A7AC7">
            <w:r w:rsidRPr="005A7AC7">
              <w:rPr>
                <w:rFonts w:ascii="Helvetica Neue" w:hAnsi="Helvetica Neue"/>
                <w:b/>
                <w:bCs/>
                <w:color w:val="000000"/>
                <w:sz w:val="15"/>
                <w:szCs w:val="15"/>
              </w:rPr>
              <w:t>min</w:t>
            </w:r>
          </w:p>
        </w:tc>
        <w:tc>
          <w:tcPr>
            <w:tcW w:w="3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8F236F9" w14:textId="77777777" w:rsidR="005A7AC7" w:rsidRPr="005A7AC7" w:rsidRDefault="005A7AC7" w:rsidP="005A7AC7">
            <w:r w:rsidRPr="005A7AC7">
              <w:rPr>
                <w:rFonts w:ascii="Helvetica Neue" w:hAnsi="Helvetica Neue"/>
                <w:b/>
                <w:bCs/>
                <w:color w:val="000000"/>
                <w:sz w:val="15"/>
                <w:szCs w:val="15"/>
              </w:rPr>
              <w:t>max</w:t>
            </w:r>
          </w:p>
        </w:tc>
        <w:tc>
          <w:tcPr>
            <w:tcW w:w="4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33DC4E" w14:textId="77777777" w:rsidR="005A7AC7" w:rsidRPr="005A7AC7" w:rsidRDefault="005A7AC7" w:rsidP="005A7AC7">
            <w:r w:rsidRPr="005A7AC7">
              <w:rPr>
                <w:rFonts w:ascii="Helvetica Neue" w:hAnsi="Helvetica Neue"/>
                <w:b/>
                <w:bCs/>
                <w:color w:val="000000"/>
                <w:sz w:val="15"/>
                <w:szCs w:val="15"/>
              </w:rPr>
              <w:t>count</w:t>
            </w:r>
          </w:p>
        </w:tc>
      </w:tr>
      <w:tr w:rsidR="005A7AC7" w:rsidRPr="005A7AC7" w14:paraId="0DEB883F" w14:textId="77777777" w:rsidTr="005A7AC7">
        <w:trPr>
          <w:trHeight w:val="180"/>
        </w:trPr>
        <w:tc>
          <w:tcPr>
            <w:tcW w:w="52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815D5B" w14:textId="77777777" w:rsidR="005A7AC7" w:rsidRPr="005A7AC7" w:rsidRDefault="005A7AC7" w:rsidP="005A7AC7">
            <w:r w:rsidRPr="005A7AC7">
              <w:rPr>
                <w:rFonts w:ascii="Helvetica Neue" w:hAnsi="Helvetica Neue"/>
                <w:b/>
                <w:bCs/>
                <w:color w:val="000000"/>
                <w:sz w:val="15"/>
                <w:szCs w:val="15"/>
              </w:rPr>
              <w:t>Female</w:t>
            </w:r>
          </w:p>
        </w:tc>
        <w:tc>
          <w:tcPr>
            <w:tcW w:w="14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72B39" w14:textId="77777777" w:rsidR="005A7AC7" w:rsidRPr="005A7AC7" w:rsidRDefault="005A7AC7" w:rsidP="005A7AC7">
            <w:r w:rsidRPr="005A7AC7">
              <w:rPr>
                <w:rFonts w:ascii="Helvetica Neue" w:hAnsi="Helvetica Neue"/>
                <w:color w:val="000000"/>
                <w:sz w:val="15"/>
                <w:szCs w:val="15"/>
              </w:rPr>
              <w:t>146.65968586387400</w:t>
            </w:r>
          </w:p>
        </w:tc>
        <w:tc>
          <w:tcPr>
            <w:tcW w:w="14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20844" w14:textId="77777777" w:rsidR="005A7AC7" w:rsidRPr="005A7AC7" w:rsidRDefault="005A7AC7" w:rsidP="005A7AC7">
            <w:r w:rsidRPr="005A7AC7">
              <w:rPr>
                <w:rFonts w:ascii="Helvetica Neue" w:hAnsi="Helvetica Neue"/>
                <w:color w:val="000000"/>
                <w:sz w:val="15"/>
                <w:szCs w:val="15"/>
              </w:rPr>
              <w:t>40.709554004793800</w:t>
            </w:r>
          </w:p>
        </w:tc>
        <w:tc>
          <w:tcPr>
            <w:tcW w:w="2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FB63" w14:textId="77777777" w:rsidR="005A7AC7" w:rsidRPr="005A7AC7" w:rsidRDefault="005A7AC7" w:rsidP="005A7AC7">
            <w:r w:rsidRPr="005A7AC7">
              <w:rPr>
                <w:rFonts w:ascii="Helvetica Neue" w:hAnsi="Helvetica Neue"/>
                <w:color w:val="000000"/>
                <w:sz w:val="15"/>
                <w:szCs w:val="15"/>
              </w:rPr>
              <w:t>36</w:t>
            </w:r>
          </w:p>
        </w:tc>
        <w:tc>
          <w:tcPr>
            <w:tcW w:w="3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FC0E8" w14:textId="77777777" w:rsidR="005A7AC7" w:rsidRPr="005A7AC7" w:rsidRDefault="005A7AC7" w:rsidP="005A7AC7">
            <w:r w:rsidRPr="005A7AC7">
              <w:rPr>
                <w:rFonts w:ascii="Helvetica Neue" w:hAnsi="Helvetica Neue"/>
                <w:color w:val="000000"/>
                <w:sz w:val="15"/>
                <w:szCs w:val="15"/>
              </w:rPr>
              <w:t>234</w:t>
            </w:r>
          </w:p>
        </w:tc>
        <w:tc>
          <w:tcPr>
            <w:tcW w:w="4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86A1C" w14:textId="77777777" w:rsidR="005A7AC7" w:rsidRPr="005A7AC7" w:rsidRDefault="005A7AC7" w:rsidP="005A7AC7">
            <w:r w:rsidRPr="005A7AC7">
              <w:rPr>
                <w:rFonts w:ascii="Helvetica Neue" w:hAnsi="Helvetica Neue"/>
                <w:color w:val="000000"/>
                <w:sz w:val="15"/>
                <w:szCs w:val="15"/>
              </w:rPr>
              <w:t>191</w:t>
            </w:r>
          </w:p>
        </w:tc>
      </w:tr>
      <w:tr w:rsidR="005A7AC7" w:rsidRPr="005A7AC7" w14:paraId="17DEBD93" w14:textId="77777777" w:rsidTr="005A7AC7">
        <w:trPr>
          <w:trHeight w:val="165"/>
        </w:trPr>
        <w:tc>
          <w:tcPr>
            <w:tcW w:w="52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FD684B9" w14:textId="77777777" w:rsidR="005A7AC7" w:rsidRPr="005A7AC7" w:rsidRDefault="005A7AC7" w:rsidP="005A7AC7">
            <w:r w:rsidRPr="005A7AC7">
              <w:rPr>
                <w:rFonts w:ascii="Helvetica Neue" w:hAnsi="Helvetica Neue"/>
                <w:b/>
                <w:bCs/>
                <w:color w:val="000000"/>
                <w:sz w:val="15"/>
                <w:szCs w:val="15"/>
              </w:rPr>
              <w:t>Male</w:t>
            </w:r>
          </w:p>
        </w:tc>
        <w:tc>
          <w:tcPr>
            <w:tcW w:w="14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E6AA7" w14:textId="77777777" w:rsidR="005A7AC7" w:rsidRPr="005A7AC7" w:rsidRDefault="005A7AC7" w:rsidP="005A7AC7">
            <w:r w:rsidRPr="005A7AC7">
              <w:rPr>
                <w:rFonts w:ascii="Helvetica Neue" w:hAnsi="Helvetica Neue"/>
                <w:color w:val="000000"/>
                <w:sz w:val="15"/>
                <w:szCs w:val="15"/>
              </w:rPr>
              <w:t>140.00224215246600</w:t>
            </w:r>
          </w:p>
        </w:tc>
        <w:tc>
          <w:tcPr>
            <w:tcW w:w="14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E3A0B" w14:textId="77777777" w:rsidR="005A7AC7" w:rsidRPr="005A7AC7" w:rsidRDefault="005A7AC7" w:rsidP="005A7AC7">
            <w:r w:rsidRPr="005A7AC7">
              <w:rPr>
                <w:rFonts w:ascii="Helvetica Neue" w:hAnsi="Helvetica Neue"/>
                <w:color w:val="000000"/>
                <w:sz w:val="15"/>
                <w:szCs w:val="15"/>
              </w:rPr>
              <w:t>40.03259047628670</w:t>
            </w:r>
          </w:p>
        </w:tc>
        <w:tc>
          <w:tcPr>
            <w:tcW w:w="2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5ACBC" w14:textId="77777777" w:rsidR="005A7AC7" w:rsidRPr="005A7AC7" w:rsidRDefault="005A7AC7" w:rsidP="005A7AC7">
            <w:r w:rsidRPr="005A7AC7">
              <w:rPr>
                <w:rFonts w:ascii="Helvetica Neue" w:hAnsi="Helvetica Neue"/>
                <w:color w:val="000000"/>
                <w:sz w:val="15"/>
                <w:szCs w:val="15"/>
              </w:rPr>
              <w:t>55</w:t>
            </w:r>
          </w:p>
        </w:tc>
        <w:tc>
          <w:tcPr>
            <w:tcW w:w="3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081FD" w14:textId="77777777" w:rsidR="005A7AC7" w:rsidRPr="005A7AC7" w:rsidRDefault="005A7AC7" w:rsidP="005A7AC7">
            <w:r w:rsidRPr="005A7AC7">
              <w:rPr>
                <w:rFonts w:ascii="Helvetica Neue" w:hAnsi="Helvetica Neue"/>
                <w:color w:val="000000"/>
                <w:sz w:val="15"/>
                <w:szCs w:val="15"/>
              </w:rPr>
              <w:t>233</w:t>
            </w:r>
          </w:p>
        </w:tc>
        <w:tc>
          <w:tcPr>
            <w:tcW w:w="4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78AA6" w14:textId="77777777" w:rsidR="005A7AC7" w:rsidRPr="005A7AC7" w:rsidRDefault="005A7AC7" w:rsidP="005A7AC7">
            <w:r w:rsidRPr="005A7AC7">
              <w:rPr>
                <w:rFonts w:ascii="Helvetica Neue" w:hAnsi="Helvetica Neue"/>
                <w:color w:val="000000"/>
                <w:sz w:val="15"/>
                <w:szCs w:val="15"/>
              </w:rPr>
              <w:t>892</w:t>
            </w:r>
          </w:p>
        </w:tc>
      </w:tr>
    </w:tbl>
    <w:p w14:paraId="15CF2C17" w14:textId="77777777" w:rsidR="005A7AC7" w:rsidRDefault="005A7AC7" w:rsidP="0001269F">
      <w:pPr>
        <w:snapToGrid w:val="0"/>
        <w:spacing w:before="120" w:after="240"/>
        <w:jc w:val="both"/>
        <w:rPr>
          <w:rFonts w:eastAsia="Calibri" w:cs="Didot"/>
          <w:color w:val="000000" w:themeColor="text1"/>
        </w:rPr>
      </w:pPr>
    </w:p>
    <w:tbl>
      <w:tblPr>
        <w:tblStyle w:val="PlainTable2"/>
        <w:tblW w:w="0" w:type="auto"/>
        <w:jc w:val="center"/>
        <w:tblLayout w:type="fixed"/>
        <w:tblLook w:val="06A0" w:firstRow="1" w:lastRow="0" w:firstColumn="1" w:lastColumn="0" w:noHBand="1" w:noVBand="1"/>
      </w:tblPr>
      <w:tblGrid>
        <w:gridCol w:w="3235"/>
        <w:gridCol w:w="810"/>
        <w:gridCol w:w="810"/>
        <w:gridCol w:w="1535"/>
        <w:gridCol w:w="1704"/>
      </w:tblGrid>
      <w:tr w:rsidR="005A7AC7" w:rsidRPr="008573D8" w14:paraId="4DAE83BC" w14:textId="77777777" w:rsidTr="0071262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47DB3A2F" w14:textId="77777777" w:rsidR="005A7AC7" w:rsidRPr="008573D8" w:rsidRDefault="005A7AC7" w:rsidP="0071262B">
            <w:pPr>
              <w:snapToGrid w:val="0"/>
              <w:spacing w:before="120" w:after="240"/>
              <w:jc w:val="center"/>
              <w:rPr>
                <w:rFonts w:cs="Didot"/>
                <w:sz w:val="18"/>
                <w:szCs w:val="18"/>
              </w:rPr>
            </w:pPr>
            <w:r w:rsidRPr="008573D8">
              <w:rPr>
                <w:rFonts w:cs="Didot" w:hint="cs"/>
                <w:sz w:val="18"/>
                <w:szCs w:val="18"/>
              </w:rPr>
              <w:t>Question</w:t>
            </w:r>
          </w:p>
        </w:tc>
        <w:tc>
          <w:tcPr>
            <w:tcW w:w="810" w:type="dxa"/>
          </w:tcPr>
          <w:p w14:paraId="4053F005" w14:textId="77777777" w:rsidR="005A7AC7" w:rsidRPr="008573D8" w:rsidRDefault="005A7AC7" w:rsidP="0071262B">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No</w:t>
            </w:r>
          </w:p>
        </w:tc>
        <w:tc>
          <w:tcPr>
            <w:tcW w:w="810" w:type="dxa"/>
          </w:tcPr>
          <w:p w14:paraId="6F2BCC93" w14:textId="77777777" w:rsidR="005A7AC7" w:rsidRPr="008573D8" w:rsidRDefault="005A7AC7" w:rsidP="0071262B">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Yes</w:t>
            </w:r>
          </w:p>
        </w:tc>
        <w:tc>
          <w:tcPr>
            <w:tcW w:w="1535" w:type="dxa"/>
          </w:tcPr>
          <w:p w14:paraId="7E541EA8" w14:textId="77777777" w:rsidR="005A7AC7" w:rsidRPr="008573D8" w:rsidRDefault="005A7AC7" w:rsidP="0071262B">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Odds Ratio</w:t>
            </w:r>
          </w:p>
        </w:tc>
        <w:tc>
          <w:tcPr>
            <w:tcW w:w="1704" w:type="dxa"/>
          </w:tcPr>
          <w:p w14:paraId="7C290B96" w14:textId="77777777" w:rsidR="005A7AC7" w:rsidRPr="008573D8" w:rsidRDefault="005A7AC7" w:rsidP="0071262B">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p-value</w:t>
            </w:r>
          </w:p>
        </w:tc>
      </w:tr>
      <w:tr w:rsidR="005A7AC7" w:rsidRPr="008573D8" w14:paraId="4B7A624E" w14:textId="77777777" w:rsidTr="0071262B">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B00A215" w14:textId="77777777" w:rsidR="005A7AC7" w:rsidRPr="008573D8" w:rsidRDefault="005A7AC7" w:rsidP="0071262B">
            <w:pPr>
              <w:snapToGrid w:val="0"/>
              <w:spacing w:before="120" w:after="240"/>
              <w:jc w:val="center"/>
              <w:rPr>
                <w:rFonts w:cs="Didot"/>
                <w:sz w:val="18"/>
                <w:szCs w:val="18"/>
              </w:rPr>
            </w:pPr>
            <w:r w:rsidRPr="008573D8">
              <w:rPr>
                <w:rFonts w:cs="Didot" w:hint="cs"/>
                <w:sz w:val="18"/>
                <w:szCs w:val="18"/>
              </w:rPr>
              <w:t>MPH effect</w:t>
            </w:r>
          </w:p>
        </w:tc>
        <w:tc>
          <w:tcPr>
            <w:tcW w:w="810" w:type="dxa"/>
          </w:tcPr>
          <w:p w14:paraId="2256D0DA"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435</w:t>
            </w:r>
          </w:p>
        </w:tc>
        <w:tc>
          <w:tcPr>
            <w:tcW w:w="810" w:type="dxa"/>
          </w:tcPr>
          <w:p w14:paraId="77971123"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683</w:t>
            </w:r>
          </w:p>
        </w:tc>
        <w:tc>
          <w:tcPr>
            <w:tcW w:w="1535" w:type="dxa"/>
          </w:tcPr>
          <w:p w14:paraId="797952AA"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sz w:val="18"/>
                <w:szCs w:val="18"/>
              </w:rPr>
              <w:t>-</w:t>
            </w:r>
          </w:p>
        </w:tc>
        <w:tc>
          <w:tcPr>
            <w:tcW w:w="1704" w:type="dxa"/>
          </w:tcPr>
          <w:p w14:paraId="3E6533A0"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sz w:val="18"/>
                <w:szCs w:val="18"/>
              </w:rPr>
              <w:t>-</w:t>
            </w:r>
          </w:p>
        </w:tc>
      </w:tr>
      <w:tr w:rsidR="005A7AC7" w:rsidRPr="008573D8" w14:paraId="28F32981" w14:textId="77777777" w:rsidTr="0071262B">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11A3ABB" w14:textId="77777777" w:rsidR="005A7AC7" w:rsidRPr="008573D8" w:rsidRDefault="005A7AC7" w:rsidP="0071262B">
            <w:pPr>
              <w:snapToGrid w:val="0"/>
              <w:spacing w:before="120" w:after="240"/>
              <w:jc w:val="center"/>
              <w:rPr>
                <w:rFonts w:cs="Didot"/>
                <w:sz w:val="18"/>
                <w:szCs w:val="18"/>
              </w:rPr>
            </w:pPr>
            <w:r w:rsidRPr="008573D8">
              <w:rPr>
                <w:rFonts w:cs="Didot" w:hint="cs"/>
                <w:sz w:val="18"/>
                <w:szCs w:val="18"/>
              </w:rPr>
              <w:t>q01_phrases</w:t>
            </w:r>
          </w:p>
        </w:tc>
        <w:tc>
          <w:tcPr>
            <w:tcW w:w="810" w:type="dxa"/>
          </w:tcPr>
          <w:p w14:paraId="564BDD17"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72</w:t>
            </w:r>
          </w:p>
        </w:tc>
        <w:tc>
          <w:tcPr>
            <w:tcW w:w="810" w:type="dxa"/>
          </w:tcPr>
          <w:p w14:paraId="376DAE4C"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1046</w:t>
            </w:r>
          </w:p>
        </w:tc>
        <w:tc>
          <w:tcPr>
            <w:tcW w:w="1535" w:type="dxa"/>
          </w:tcPr>
          <w:p w14:paraId="05C46584"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2.1870605</w:t>
            </w:r>
          </w:p>
        </w:tc>
        <w:tc>
          <w:tcPr>
            <w:tcW w:w="1704" w:type="dxa"/>
          </w:tcPr>
          <w:p w14:paraId="5A772C81" w14:textId="77777777" w:rsidR="005A7AC7" w:rsidRPr="008573D8" w:rsidRDefault="005A7AC7" w:rsidP="0071262B">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0.001637545</w:t>
            </w:r>
          </w:p>
        </w:tc>
      </w:tr>
    </w:tbl>
    <w:p w14:paraId="4D812D42" w14:textId="10728E71" w:rsidR="451918C9" w:rsidRPr="00AD3C41" w:rsidRDefault="451918C9" w:rsidP="0001269F">
      <w:pPr>
        <w:snapToGrid w:val="0"/>
        <w:spacing w:before="120" w:after="240"/>
        <w:jc w:val="both"/>
        <w:rPr>
          <w:rFonts w:eastAsia="Calibri" w:cs="Didot"/>
          <w:color w:val="000000" w:themeColor="text1"/>
        </w:rPr>
      </w:pPr>
      <w:r w:rsidRPr="00AD3C41">
        <w:rPr>
          <w:rFonts w:eastAsia="Calibri" w:cs="Didot" w:hint="cs"/>
          <w:color w:val="000000" w:themeColor="text1"/>
        </w:rPr>
        <w:t xml:space="preserve">           </w:t>
      </w:r>
    </w:p>
    <w:p w14:paraId="3FB9E535" w14:textId="17C8221A" w:rsidR="00EA535E" w:rsidRPr="00EA535E" w:rsidRDefault="451918C9" w:rsidP="00EA535E">
      <w:pPr>
        <w:pStyle w:val="Heading3"/>
        <w:snapToGrid w:val="0"/>
        <w:spacing w:before="120" w:after="240"/>
        <w:jc w:val="both"/>
        <w:rPr>
          <w:rFonts w:eastAsia="Calibri" w:cs="Didot"/>
          <w:szCs w:val="22"/>
        </w:rPr>
      </w:pPr>
      <w:r w:rsidRPr="00AD3C41">
        <w:rPr>
          <w:rFonts w:eastAsia="Calibri" w:cs="Didot" w:hint="cs"/>
          <w:szCs w:val="22"/>
        </w:rPr>
        <w:t>5.</w:t>
      </w:r>
      <w:r w:rsidR="5CAADFFB" w:rsidRPr="00AD3C41">
        <w:rPr>
          <w:rFonts w:eastAsia="Calibri" w:cs="Didot" w:hint="cs"/>
          <w:szCs w:val="22"/>
        </w:rPr>
        <w:t>2</w:t>
      </w:r>
      <w:r w:rsidRPr="00AD3C41">
        <w:rPr>
          <w:rFonts w:eastAsia="Calibri" w:cs="Didot" w:hint="cs"/>
          <w:szCs w:val="22"/>
        </w:rPr>
        <w:t xml:space="preserve">.2. social communication questionnaire </w:t>
      </w:r>
    </w:p>
    <w:p w14:paraId="71CDE379" w14:textId="3FA1BA6B" w:rsidR="00EA535E" w:rsidRPr="00AD3C41" w:rsidRDefault="00901B98" w:rsidP="00EA535E">
      <w:pPr>
        <w:snapToGrid w:val="0"/>
        <w:spacing w:before="120" w:after="240"/>
        <w:jc w:val="both"/>
        <w:rPr>
          <w:rFonts w:eastAsia="Calibri" w:cs="Didot"/>
          <w:color w:val="000000" w:themeColor="text1"/>
        </w:rPr>
      </w:pPr>
      <w:r w:rsidRPr="00AD3C41">
        <w:rPr>
          <w:rFonts w:eastAsia="Calibri" w:cs="Didot" w:hint="cs"/>
          <w:color w:val="000000" w:themeColor="text1"/>
        </w:rPr>
        <w:t>In addition to the effectiveness survey, parents also reported data from the Social Communication Questionnaire (SCQ) for the same participants. The SCQ is a reliable screening tool used to assess social communication abilities and identify potential indicators of autism spectrum disorder (ASD). Comprising 40 structured questions, the SCQ evaluates various aspects of social interaction, communication skills, and behavioral patterns commonly associated with ASD. It covers areas such as eye contact, gestures, facial expressions, reciprocal conversation, interests, and repetitive behaviors. The SCQ offers a comprehensive evaluation of social communication abilities, making it valuable for research investigations and clinical assessments of ASD. Each question in the SCQ is answered with a yes or no response.</w:t>
      </w:r>
      <w:r w:rsidR="451918C9" w:rsidRPr="00AD3C41">
        <w:rPr>
          <w:rFonts w:eastAsia="Calibri" w:cs="Didot" w:hint="cs"/>
          <w:color w:val="000000" w:themeColor="text1"/>
        </w:rPr>
        <w:t xml:space="preserve"> </w:t>
      </w:r>
    </w:p>
    <w:p w14:paraId="4B425BF0" w14:textId="7FF600E0" w:rsidR="00EA535E" w:rsidRPr="00AD3C41" w:rsidRDefault="00901B98" w:rsidP="008573D8">
      <w:pPr>
        <w:snapToGrid w:val="0"/>
        <w:spacing w:before="120" w:after="240"/>
        <w:jc w:val="both"/>
        <w:rPr>
          <w:rFonts w:eastAsia="Calibri" w:cs="Didot"/>
          <w:color w:val="000000" w:themeColor="text1"/>
        </w:rPr>
      </w:pPr>
      <w:r w:rsidRPr="00AD3C41">
        <w:rPr>
          <w:rFonts w:eastAsia="Calibri" w:cs="Didot" w:hint="cs"/>
          <w:color w:val="000000" w:themeColor="text1"/>
        </w:rPr>
        <w:lastRenderedPageBreak/>
        <w:t>To examine the relationship between MPH effectiveness and individual SCQ questions, we conducted Fisher's Exact tests using the 'fisher.</w:t>
      </w:r>
      <w:proofErr w:type="gramStart"/>
      <w:r w:rsidRPr="00AD3C41">
        <w:rPr>
          <w:rFonts w:eastAsia="Calibri" w:cs="Didot" w:hint="cs"/>
          <w:color w:val="000000" w:themeColor="text1"/>
        </w:rPr>
        <w:t>test(</w:t>
      </w:r>
      <w:proofErr w:type="gramEnd"/>
      <w:r w:rsidRPr="00AD3C41">
        <w:rPr>
          <w:rFonts w:eastAsia="Calibri" w:cs="Didot" w:hint="cs"/>
          <w:color w:val="000000" w:themeColor="text1"/>
        </w:rPr>
        <w:t>)' function in R for each question independently. We extracted the odds ratio and nominal p-value from these tests. The table below summarizes the sample included in the analysis and reports the questions with significant odds ratios associated with MPH effectiveness.</w:t>
      </w:r>
    </w:p>
    <w:p w14:paraId="59935D98" w14:textId="5D2884A2" w:rsidR="001D4703" w:rsidRPr="001D4703" w:rsidRDefault="001D4703" w:rsidP="008573D8">
      <w:pPr>
        <w:pStyle w:val="Caption"/>
        <w:keepNext/>
        <w:jc w:val="center"/>
        <w:rPr>
          <w:b/>
          <w:bCs/>
        </w:rPr>
      </w:pPr>
      <w:r w:rsidRPr="001D4703">
        <w:rPr>
          <w:b/>
          <w:bCs/>
        </w:rPr>
        <w:t xml:space="preserve">Table </w:t>
      </w:r>
      <w:r w:rsidRPr="001D4703">
        <w:rPr>
          <w:b/>
          <w:bCs/>
        </w:rPr>
        <w:fldChar w:fldCharType="begin"/>
      </w:r>
      <w:r w:rsidRPr="001D4703">
        <w:rPr>
          <w:b/>
          <w:bCs/>
        </w:rPr>
        <w:instrText xml:space="preserve"> SEQ Table \* ARABIC </w:instrText>
      </w:r>
      <w:r w:rsidRPr="001D4703">
        <w:rPr>
          <w:b/>
          <w:bCs/>
        </w:rPr>
        <w:fldChar w:fldCharType="separate"/>
      </w:r>
      <w:r w:rsidR="0041034C">
        <w:rPr>
          <w:b/>
          <w:bCs/>
          <w:noProof/>
        </w:rPr>
        <w:t>1</w:t>
      </w:r>
      <w:r w:rsidRPr="001D4703">
        <w:rPr>
          <w:b/>
          <w:bCs/>
        </w:rPr>
        <w:fldChar w:fldCharType="end"/>
      </w:r>
      <w:r w:rsidRPr="001D4703">
        <w:rPr>
          <w:b/>
          <w:bCs/>
        </w:rPr>
        <w:t xml:space="preserve"> social communication questionnaire associations with MPH effectiveness</w:t>
      </w:r>
    </w:p>
    <w:tbl>
      <w:tblPr>
        <w:tblStyle w:val="PlainTable2"/>
        <w:tblW w:w="0" w:type="auto"/>
        <w:jc w:val="center"/>
        <w:tblLayout w:type="fixed"/>
        <w:tblLook w:val="06A0" w:firstRow="1" w:lastRow="0" w:firstColumn="1" w:lastColumn="0" w:noHBand="1" w:noVBand="1"/>
      </w:tblPr>
      <w:tblGrid>
        <w:gridCol w:w="3235"/>
        <w:gridCol w:w="810"/>
        <w:gridCol w:w="810"/>
        <w:gridCol w:w="1535"/>
        <w:gridCol w:w="1704"/>
      </w:tblGrid>
      <w:tr w:rsidR="2AC9F6CA" w:rsidRPr="008573D8" w14:paraId="6D02BD10" w14:textId="77777777" w:rsidTr="009412C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462FF9F6" w14:textId="1EA7B19D" w:rsidR="2AC9F6CA" w:rsidRPr="008573D8" w:rsidRDefault="2AC9F6CA" w:rsidP="008573D8">
            <w:pPr>
              <w:snapToGrid w:val="0"/>
              <w:spacing w:before="120" w:after="240"/>
              <w:jc w:val="center"/>
              <w:rPr>
                <w:rFonts w:cs="Didot"/>
                <w:sz w:val="18"/>
                <w:szCs w:val="18"/>
              </w:rPr>
            </w:pPr>
            <w:r w:rsidRPr="008573D8">
              <w:rPr>
                <w:rFonts w:cs="Didot" w:hint="cs"/>
                <w:sz w:val="18"/>
                <w:szCs w:val="18"/>
              </w:rPr>
              <w:t>Question</w:t>
            </w:r>
          </w:p>
        </w:tc>
        <w:tc>
          <w:tcPr>
            <w:tcW w:w="810" w:type="dxa"/>
          </w:tcPr>
          <w:p w14:paraId="2C8F5A2E" w14:textId="22558B56"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No</w:t>
            </w:r>
          </w:p>
        </w:tc>
        <w:tc>
          <w:tcPr>
            <w:tcW w:w="810" w:type="dxa"/>
          </w:tcPr>
          <w:p w14:paraId="7D360555" w14:textId="54B85F8D"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Yes</w:t>
            </w:r>
          </w:p>
        </w:tc>
        <w:tc>
          <w:tcPr>
            <w:tcW w:w="1535" w:type="dxa"/>
          </w:tcPr>
          <w:p w14:paraId="5F3AC71F" w14:textId="3B0114C8"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Odds Ratio</w:t>
            </w:r>
          </w:p>
        </w:tc>
        <w:tc>
          <w:tcPr>
            <w:tcW w:w="1704" w:type="dxa"/>
          </w:tcPr>
          <w:p w14:paraId="1F1E8C1B" w14:textId="33208F63"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p</w:t>
            </w:r>
            <w:r w:rsidR="00901B98" w:rsidRPr="008573D8">
              <w:rPr>
                <w:rFonts w:cs="Didot" w:hint="cs"/>
                <w:sz w:val="18"/>
                <w:szCs w:val="18"/>
              </w:rPr>
              <w:t>-</w:t>
            </w:r>
            <w:r w:rsidRPr="008573D8">
              <w:rPr>
                <w:rFonts w:cs="Didot" w:hint="cs"/>
                <w:sz w:val="18"/>
                <w:szCs w:val="18"/>
              </w:rPr>
              <w:t>val</w:t>
            </w:r>
            <w:r w:rsidR="00901B98" w:rsidRPr="008573D8">
              <w:rPr>
                <w:rFonts w:cs="Didot" w:hint="cs"/>
                <w:sz w:val="18"/>
                <w:szCs w:val="18"/>
              </w:rPr>
              <w:t>ue</w:t>
            </w:r>
          </w:p>
        </w:tc>
      </w:tr>
      <w:tr w:rsidR="2AC9F6CA" w:rsidRPr="008573D8" w14:paraId="7016F6E3"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0C8168DE" w14:textId="52E63F34" w:rsidR="2AC9F6CA" w:rsidRPr="008573D8" w:rsidRDefault="2AC9F6CA" w:rsidP="008573D8">
            <w:pPr>
              <w:snapToGrid w:val="0"/>
              <w:spacing w:before="120" w:after="240"/>
              <w:jc w:val="center"/>
              <w:rPr>
                <w:rFonts w:cs="Didot"/>
                <w:sz w:val="18"/>
                <w:szCs w:val="18"/>
              </w:rPr>
            </w:pPr>
            <w:r w:rsidRPr="008573D8">
              <w:rPr>
                <w:rFonts w:cs="Didot" w:hint="cs"/>
                <w:sz w:val="18"/>
                <w:szCs w:val="18"/>
              </w:rPr>
              <w:t>MPH effect</w:t>
            </w:r>
          </w:p>
        </w:tc>
        <w:tc>
          <w:tcPr>
            <w:tcW w:w="810" w:type="dxa"/>
          </w:tcPr>
          <w:p w14:paraId="1C9F6DF2" w14:textId="22C1B4BD" w:rsidR="2AC9F6CA" w:rsidRPr="008573D8" w:rsidRDefault="00E20A90"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482</w:t>
            </w:r>
          </w:p>
        </w:tc>
        <w:tc>
          <w:tcPr>
            <w:tcW w:w="810" w:type="dxa"/>
          </w:tcPr>
          <w:p w14:paraId="43FDD674" w14:textId="5A4EC38E" w:rsidR="2AC9F6CA" w:rsidRPr="008573D8" w:rsidRDefault="00E20A90"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758</w:t>
            </w:r>
          </w:p>
        </w:tc>
        <w:tc>
          <w:tcPr>
            <w:tcW w:w="1535" w:type="dxa"/>
          </w:tcPr>
          <w:p w14:paraId="0FAF6819" w14:textId="6DB39111" w:rsidR="2AC9F6CA" w:rsidRPr="008573D8"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sz w:val="18"/>
                <w:szCs w:val="18"/>
              </w:rPr>
              <w:t>-</w:t>
            </w:r>
          </w:p>
        </w:tc>
        <w:tc>
          <w:tcPr>
            <w:tcW w:w="1704" w:type="dxa"/>
          </w:tcPr>
          <w:p w14:paraId="1AD7604C" w14:textId="1CD125E6" w:rsidR="2AC9F6CA" w:rsidRPr="008573D8" w:rsidRDefault="008573D8"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sz w:val="18"/>
                <w:szCs w:val="18"/>
              </w:rPr>
              <w:t>-</w:t>
            </w:r>
          </w:p>
        </w:tc>
      </w:tr>
      <w:tr w:rsidR="2AC9F6CA" w:rsidRPr="008573D8" w14:paraId="2A1017C4"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3C56C5D" w14:textId="2587C8AC" w:rsidR="2AC9F6CA" w:rsidRPr="008573D8" w:rsidRDefault="2AC9F6CA" w:rsidP="008573D8">
            <w:pPr>
              <w:snapToGrid w:val="0"/>
              <w:spacing w:before="120" w:after="240"/>
              <w:jc w:val="center"/>
              <w:rPr>
                <w:rFonts w:cs="Didot"/>
                <w:sz w:val="18"/>
                <w:szCs w:val="18"/>
              </w:rPr>
            </w:pPr>
            <w:r w:rsidRPr="008573D8">
              <w:rPr>
                <w:rFonts w:cs="Didot" w:hint="cs"/>
                <w:sz w:val="18"/>
                <w:szCs w:val="18"/>
              </w:rPr>
              <w:t>q01_phrases</w:t>
            </w:r>
          </w:p>
        </w:tc>
        <w:tc>
          <w:tcPr>
            <w:tcW w:w="810" w:type="dxa"/>
          </w:tcPr>
          <w:p w14:paraId="7B3E45C0" w14:textId="0D7143F4"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82</w:t>
            </w:r>
          </w:p>
        </w:tc>
        <w:tc>
          <w:tcPr>
            <w:tcW w:w="810" w:type="dxa"/>
          </w:tcPr>
          <w:p w14:paraId="4CEBA9AE" w14:textId="177BFF35"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8573D8">
              <w:rPr>
                <w:rFonts w:cs="Didot" w:hint="cs"/>
                <w:sz w:val="18"/>
                <w:szCs w:val="18"/>
              </w:rPr>
              <w:t>1</w:t>
            </w:r>
            <w:r w:rsidR="00554C4C">
              <w:rPr>
                <w:rFonts w:cs="Didot"/>
                <w:sz w:val="18"/>
                <w:szCs w:val="18"/>
              </w:rPr>
              <w:t>155</w:t>
            </w:r>
          </w:p>
        </w:tc>
        <w:tc>
          <w:tcPr>
            <w:tcW w:w="1535" w:type="dxa"/>
          </w:tcPr>
          <w:p w14:paraId="50AB5AE4" w14:textId="4AE662E7"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2.075364</w:t>
            </w:r>
            <w:r>
              <w:rPr>
                <w:rFonts w:cs="Didot"/>
                <w:sz w:val="18"/>
                <w:szCs w:val="18"/>
              </w:rPr>
              <w:t>3</w:t>
            </w:r>
          </w:p>
        </w:tc>
        <w:tc>
          <w:tcPr>
            <w:tcW w:w="1704" w:type="dxa"/>
          </w:tcPr>
          <w:p w14:paraId="6C63716D" w14:textId="475435B9"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0.001987</w:t>
            </w:r>
            <w:r>
              <w:rPr>
                <w:rFonts w:cs="Didot"/>
                <w:sz w:val="18"/>
                <w:szCs w:val="18"/>
              </w:rPr>
              <w:t>4569</w:t>
            </w:r>
          </w:p>
        </w:tc>
      </w:tr>
      <w:tr w:rsidR="2AC9F6CA" w:rsidRPr="008573D8" w14:paraId="1EEBF672"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246CE30E" w14:textId="11D93C98" w:rsidR="2AC9F6CA" w:rsidRPr="008573D8" w:rsidRDefault="2AC9F6CA" w:rsidP="008573D8">
            <w:pPr>
              <w:snapToGrid w:val="0"/>
              <w:spacing w:before="120" w:after="240"/>
              <w:jc w:val="center"/>
              <w:rPr>
                <w:rFonts w:cs="Didot"/>
                <w:sz w:val="18"/>
                <w:szCs w:val="18"/>
              </w:rPr>
            </w:pPr>
            <w:r w:rsidRPr="008573D8">
              <w:rPr>
                <w:rFonts w:cs="Didot" w:hint="cs"/>
                <w:sz w:val="18"/>
                <w:szCs w:val="18"/>
              </w:rPr>
              <w:t>q15_odd_ways</w:t>
            </w:r>
          </w:p>
        </w:tc>
        <w:tc>
          <w:tcPr>
            <w:tcW w:w="810" w:type="dxa"/>
          </w:tcPr>
          <w:p w14:paraId="799A6CF7" w14:textId="598D5AEA"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380</w:t>
            </w:r>
          </w:p>
        </w:tc>
        <w:tc>
          <w:tcPr>
            <w:tcW w:w="810" w:type="dxa"/>
          </w:tcPr>
          <w:p w14:paraId="30380EBE" w14:textId="0C5E7748"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855</w:t>
            </w:r>
          </w:p>
        </w:tc>
        <w:tc>
          <w:tcPr>
            <w:tcW w:w="1535" w:type="dxa"/>
          </w:tcPr>
          <w:p w14:paraId="515142F1" w14:textId="7769A8AE"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0.66784639</w:t>
            </w:r>
          </w:p>
        </w:tc>
        <w:tc>
          <w:tcPr>
            <w:tcW w:w="1704" w:type="dxa"/>
          </w:tcPr>
          <w:p w14:paraId="22B9ED12" w14:textId="0822C743"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0.001927216</w:t>
            </w:r>
            <w:r>
              <w:rPr>
                <w:rFonts w:cs="Didot"/>
                <w:sz w:val="18"/>
                <w:szCs w:val="18"/>
              </w:rPr>
              <w:t>3</w:t>
            </w:r>
          </w:p>
        </w:tc>
      </w:tr>
      <w:tr w:rsidR="2AC9F6CA" w:rsidRPr="008573D8" w14:paraId="6109038B"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B911843" w14:textId="7254F15A" w:rsidR="2AC9F6CA" w:rsidRPr="008573D8" w:rsidRDefault="2AC9F6CA" w:rsidP="008573D8">
            <w:pPr>
              <w:snapToGrid w:val="0"/>
              <w:spacing w:before="120" w:after="240"/>
              <w:jc w:val="center"/>
              <w:rPr>
                <w:rFonts w:cs="Didot"/>
                <w:sz w:val="18"/>
                <w:szCs w:val="18"/>
              </w:rPr>
            </w:pPr>
            <w:r w:rsidRPr="008573D8">
              <w:rPr>
                <w:rFonts w:cs="Didot" w:hint="cs"/>
                <w:sz w:val="18"/>
                <w:szCs w:val="18"/>
              </w:rPr>
              <w:t>q17_injured_deliberately</w:t>
            </w:r>
          </w:p>
        </w:tc>
        <w:tc>
          <w:tcPr>
            <w:tcW w:w="810" w:type="dxa"/>
          </w:tcPr>
          <w:p w14:paraId="4E169A80" w14:textId="729A40CB"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549</w:t>
            </w:r>
          </w:p>
        </w:tc>
        <w:tc>
          <w:tcPr>
            <w:tcW w:w="810" w:type="dxa"/>
          </w:tcPr>
          <w:p w14:paraId="09BA83DA" w14:textId="15DABC4F"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685</w:t>
            </w:r>
          </w:p>
        </w:tc>
        <w:tc>
          <w:tcPr>
            <w:tcW w:w="1535" w:type="dxa"/>
          </w:tcPr>
          <w:p w14:paraId="687CE894" w14:textId="3BAB43BD"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0.77794502</w:t>
            </w:r>
          </w:p>
        </w:tc>
        <w:tc>
          <w:tcPr>
            <w:tcW w:w="1704" w:type="dxa"/>
          </w:tcPr>
          <w:p w14:paraId="7217CDCC" w14:textId="287D5A78"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0.0344979721</w:t>
            </w:r>
          </w:p>
        </w:tc>
      </w:tr>
      <w:tr w:rsidR="2AC9F6CA" w:rsidRPr="008573D8" w14:paraId="149080D5"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3035656B" w14:textId="52CC25E4" w:rsidR="2AC9F6CA" w:rsidRPr="008573D8" w:rsidRDefault="2AC9F6CA" w:rsidP="008573D8">
            <w:pPr>
              <w:snapToGrid w:val="0"/>
              <w:spacing w:before="120" w:after="240"/>
              <w:jc w:val="center"/>
              <w:rPr>
                <w:rFonts w:cs="Didot"/>
                <w:sz w:val="18"/>
                <w:szCs w:val="18"/>
              </w:rPr>
            </w:pPr>
            <w:r w:rsidRPr="008573D8">
              <w:rPr>
                <w:rFonts w:cs="Didot" w:hint="cs"/>
                <w:sz w:val="18"/>
                <w:szCs w:val="18"/>
              </w:rPr>
              <w:t>q24_nod_head</w:t>
            </w:r>
          </w:p>
        </w:tc>
        <w:tc>
          <w:tcPr>
            <w:tcW w:w="810" w:type="dxa"/>
          </w:tcPr>
          <w:p w14:paraId="6B70B576" w14:textId="02FE2EA8"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402</w:t>
            </w:r>
          </w:p>
        </w:tc>
        <w:tc>
          <w:tcPr>
            <w:tcW w:w="810" w:type="dxa"/>
          </w:tcPr>
          <w:p w14:paraId="6C90B292" w14:textId="7267237E"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833</w:t>
            </w:r>
          </w:p>
        </w:tc>
        <w:tc>
          <w:tcPr>
            <w:tcW w:w="1535" w:type="dxa"/>
          </w:tcPr>
          <w:p w14:paraId="76967BD5" w14:textId="0158AA77"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1.3140072</w:t>
            </w:r>
            <w:r>
              <w:rPr>
                <w:rFonts w:cs="Didot"/>
                <w:sz w:val="18"/>
                <w:szCs w:val="18"/>
              </w:rPr>
              <w:t>7</w:t>
            </w:r>
          </w:p>
        </w:tc>
        <w:tc>
          <w:tcPr>
            <w:tcW w:w="1704" w:type="dxa"/>
          </w:tcPr>
          <w:p w14:paraId="209FF3E2" w14:textId="4637EA40"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0.0292520573</w:t>
            </w:r>
          </w:p>
        </w:tc>
      </w:tr>
      <w:tr w:rsidR="2AC9F6CA" w:rsidRPr="008573D8" w14:paraId="42FAC98D" w14:textId="77777777" w:rsidTr="009412CF">
        <w:trPr>
          <w:trHeight w:val="300"/>
          <w:jc w:val="center"/>
        </w:trPr>
        <w:tc>
          <w:tcPr>
            <w:cnfStyle w:val="001000000000" w:firstRow="0" w:lastRow="0" w:firstColumn="1" w:lastColumn="0" w:oddVBand="0" w:evenVBand="0" w:oddHBand="0" w:evenHBand="0" w:firstRowFirstColumn="0" w:firstRowLastColumn="0" w:lastRowFirstColumn="0" w:lastRowLastColumn="0"/>
            <w:tcW w:w="3235" w:type="dxa"/>
          </w:tcPr>
          <w:p w14:paraId="7B4A7787" w14:textId="574D6C1A" w:rsidR="2AC9F6CA" w:rsidRPr="008573D8" w:rsidRDefault="2AC9F6CA" w:rsidP="008573D8">
            <w:pPr>
              <w:snapToGrid w:val="0"/>
              <w:spacing w:before="120" w:after="240"/>
              <w:jc w:val="center"/>
              <w:rPr>
                <w:rFonts w:cs="Didot"/>
                <w:sz w:val="18"/>
                <w:szCs w:val="18"/>
              </w:rPr>
            </w:pPr>
            <w:r w:rsidRPr="008573D8">
              <w:rPr>
                <w:rFonts w:cs="Didot" w:hint="cs"/>
                <w:sz w:val="18"/>
                <w:szCs w:val="18"/>
              </w:rPr>
              <w:t>q25_shake_head</w:t>
            </w:r>
          </w:p>
        </w:tc>
        <w:tc>
          <w:tcPr>
            <w:tcW w:w="810" w:type="dxa"/>
          </w:tcPr>
          <w:p w14:paraId="7C6B0EA2" w14:textId="590E909F"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350</w:t>
            </w:r>
          </w:p>
        </w:tc>
        <w:tc>
          <w:tcPr>
            <w:tcW w:w="810" w:type="dxa"/>
          </w:tcPr>
          <w:p w14:paraId="13B25604" w14:textId="354EAC33" w:rsidR="2AC9F6CA" w:rsidRPr="008573D8" w:rsidRDefault="00554C4C"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882</w:t>
            </w:r>
          </w:p>
        </w:tc>
        <w:tc>
          <w:tcPr>
            <w:tcW w:w="1535" w:type="dxa"/>
          </w:tcPr>
          <w:p w14:paraId="19B7ABC1" w14:textId="242CA18F"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1.48568113</w:t>
            </w:r>
          </w:p>
        </w:tc>
        <w:tc>
          <w:tcPr>
            <w:tcW w:w="1704" w:type="dxa"/>
          </w:tcPr>
          <w:p w14:paraId="3DC95E7D" w14:textId="27934975" w:rsidR="2AC9F6CA" w:rsidRPr="008573D8" w:rsidRDefault="00E20A90" w:rsidP="00E20A90">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E20A90">
              <w:rPr>
                <w:rFonts w:cs="Didot"/>
                <w:sz w:val="18"/>
                <w:szCs w:val="18"/>
              </w:rPr>
              <w:t>0.0023010170</w:t>
            </w:r>
          </w:p>
        </w:tc>
      </w:tr>
    </w:tbl>
    <w:p w14:paraId="099C50A6" w14:textId="77777777" w:rsidR="00546468" w:rsidRDefault="00546468" w:rsidP="00EA535E">
      <w:pPr>
        <w:pStyle w:val="Heading3"/>
        <w:snapToGrid w:val="0"/>
        <w:spacing w:before="120" w:after="240"/>
        <w:jc w:val="both"/>
        <w:rPr>
          <w:rFonts w:eastAsia="Calibri" w:cs="Didot"/>
          <w:szCs w:val="22"/>
        </w:rPr>
      </w:pPr>
    </w:p>
    <w:tbl>
      <w:tblPr>
        <w:tblStyle w:val="PlainTable2"/>
        <w:tblW w:w="0" w:type="auto"/>
        <w:jc w:val="center"/>
        <w:tblLook w:val="04A0" w:firstRow="1" w:lastRow="0" w:firstColumn="1" w:lastColumn="0" w:noHBand="0" w:noVBand="1"/>
      </w:tblPr>
      <w:tblGrid>
        <w:gridCol w:w="776"/>
        <w:gridCol w:w="1791"/>
        <w:gridCol w:w="1791"/>
        <w:gridCol w:w="517"/>
        <w:gridCol w:w="546"/>
        <w:gridCol w:w="857"/>
      </w:tblGrid>
      <w:tr w:rsidR="00546468" w:rsidRPr="00546468" w14:paraId="37A20039" w14:textId="77777777" w:rsidTr="00546468">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525" w:type="dxa"/>
            <w:tcBorders>
              <w:top w:val="single" w:sz="4" w:space="0" w:color="7F7F7F" w:themeColor="text1" w:themeTint="80"/>
              <w:bottom w:val="single" w:sz="4" w:space="0" w:color="auto"/>
            </w:tcBorders>
            <w:hideMark/>
          </w:tcPr>
          <w:p w14:paraId="651253EB" w14:textId="3D390A93" w:rsidR="00546468" w:rsidRPr="00546468" w:rsidRDefault="00546468" w:rsidP="00546468">
            <w:pPr>
              <w:snapToGrid w:val="0"/>
              <w:spacing w:before="120" w:after="240"/>
              <w:jc w:val="center"/>
              <w:rPr>
                <w:rFonts w:cs="Didot"/>
                <w:b/>
                <w:bCs/>
                <w:sz w:val="18"/>
                <w:szCs w:val="18"/>
              </w:rPr>
            </w:pPr>
            <w:r w:rsidRPr="00546468">
              <w:rPr>
                <w:rFonts w:cs="Didot"/>
                <w:b/>
                <w:bCs/>
                <w:sz w:val="18"/>
                <w:szCs w:val="18"/>
              </w:rPr>
              <w:t>S</w:t>
            </w:r>
            <w:r w:rsidRPr="00546468">
              <w:rPr>
                <w:rFonts w:cs="Didot"/>
                <w:b/>
                <w:bCs/>
                <w:sz w:val="18"/>
                <w:szCs w:val="18"/>
              </w:rPr>
              <w:t>ex</w:t>
            </w:r>
            <w:r w:rsidRPr="00546468">
              <w:rPr>
                <w:rFonts w:cs="Didot"/>
                <w:b/>
                <w:bCs/>
                <w:sz w:val="18"/>
                <w:szCs w:val="18"/>
              </w:rPr>
              <w:t xml:space="preserve"> </w:t>
            </w:r>
          </w:p>
        </w:tc>
        <w:tc>
          <w:tcPr>
            <w:tcW w:w="1455" w:type="dxa"/>
            <w:tcBorders>
              <w:top w:val="single" w:sz="4" w:space="0" w:color="7F7F7F" w:themeColor="text1" w:themeTint="80"/>
              <w:bottom w:val="single" w:sz="4" w:space="0" w:color="auto"/>
            </w:tcBorders>
            <w:hideMark/>
          </w:tcPr>
          <w:p w14:paraId="0B2A5343" w14:textId="5FCD8C75"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 xml:space="preserve">Age </w:t>
            </w:r>
            <w:r w:rsidRPr="00546468">
              <w:rPr>
                <w:rFonts w:cs="Didot"/>
                <w:sz w:val="18"/>
                <w:szCs w:val="18"/>
              </w:rPr>
              <w:t>avg</w:t>
            </w:r>
          </w:p>
        </w:tc>
        <w:tc>
          <w:tcPr>
            <w:tcW w:w="1455" w:type="dxa"/>
            <w:tcBorders>
              <w:top w:val="single" w:sz="4" w:space="0" w:color="7F7F7F" w:themeColor="text1" w:themeTint="80"/>
              <w:bottom w:val="single" w:sz="4" w:space="0" w:color="auto"/>
            </w:tcBorders>
            <w:hideMark/>
          </w:tcPr>
          <w:p w14:paraId="71C8F29A" w14:textId="18084749"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 xml:space="preserve">Age </w:t>
            </w:r>
            <w:proofErr w:type="spellStart"/>
            <w:r w:rsidRPr="00546468">
              <w:rPr>
                <w:rFonts w:cs="Didot"/>
                <w:sz w:val="18"/>
                <w:szCs w:val="18"/>
              </w:rPr>
              <w:t>sd</w:t>
            </w:r>
            <w:proofErr w:type="spellEnd"/>
          </w:p>
        </w:tc>
        <w:tc>
          <w:tcPr>
            <w:tcW w:w="255" w:type="dxa"/>
            <w:tcBorders>
              <w:top w:val="single" w:sz="4" w:space="0" w:color="7F7F7F" w:themeColor="text1" w:themeTint="80"/>
              <w:bottom w:val="single" w:sz="4" w:space="0" w:color="auto"/>
            </w:tcBorders>
            <w:hideMark/>
          </w:tcPr>
          <w:p w14:paraId="450FDFCD" w14:textId="1CA6D320"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 xml:space="preserve">Age </w:t>
            </w:r>
            <w:r w:rsidRPr="00546468">
              <w:rPr>
                <w:rFonts w:cs="Didot"/>
                <w:sz w:val="18"/>
                <w:szCs w:val="18"/>
              </w:rPr>
              <w:t>min</w:t>
            </w:r>
          </w:p>
        </w:tc>
        <w:tc>
          <w:tcPr>
            <w:tcW w:w="300" w:type="dxa"/>
            <w:tcBorders>
              <w:top w:val="single" w:sz="4" w:space="0" w:color="7F7F7F" w:themeColor="text1" w:themeTint="80"/>
              <w:bottom w:val="single" w:sz="4" w:space="0" w:color="auto"/>
            </w:tcBorders>
            <w:hideMark/>
          </w:tcPr>
          <w:p w14:paraId="0D099DDB" w14:textId="1756E6AA"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 xml:space="preserve">Age </w:t>
            </w:r>
            <w:r w:rsidRPr="00546468">
              <w:rPr>
                <w:rFonts w:cs="Didot"/>
                <w:sz w:val="18"/>
                <w:szCs w:val="18"/>
              </w:rPr>
              <w:t>max</w:t>
            </w:r>
          </w:p>
        </w:tc>
        <w:tc>
          <w:tcPr>
            <w:tcW w:w="405" w:type="dxa"/>
            <w:tcBorders>
              <w:top w:val="single" w:sz="4" w:space="0" w:color="7F7F7F" w:themeColor="text1" w:themeTint="80"/>
              <w:bottom w:val="single" w:sz="4" w:space="0" w:color="auto"/>
            </w:tcBorders>
            <w:hideMark/>
          </w:tcPr>
          <w:p w14:paraId="44F9A0FE" w14:textId="7501D4CA" w:rsidR="00546468" w:rsidRPr="00546468" w:rsidRDefault="00546468" w:rsidP="0054646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cs="Didot"/>
                <w:sz w:val="18"/>
                <w:szCs w:val="18"/>
              </w:rPr>
            </w:pPr>
            <w:r>
              <w:rPr>
                <w:rFonts w:cs="Didot"/>
                <w:sz w:val="18"/>
                <w:szCs w:val="18"/>
              </w:rPr>
              <w:t>Samples</w:t>
            </w:r>
            <w:r w:rsidRPr="00546468">
              <w:rPr>
                <w:rFonts w:cs="Didot"/>
                <w:sz w:val="18"/>
                <w:szCs w:val="18"/>
              </w:rPr>
              <w:t xml:space="preserve"> </w:t>
            </w:r>
            <w:r w:rsidRPr="00546468">
              <w:rPr>
                <w:rFonts w:cs="Didot"/>
                <w:sz w:val="18"/>
                <w:szCs w:val="18"/>
              </w:rPr>
              <w:t>count</w:t>
            </w:r>
          </w:p>
        </w:tc>
      </w:tr>
      <w:tr w:rsidR="00546468" w:rsidRPr="00546468" w14:paraId="6E37433B" w14:textId="77777777" w:rsidTr="00546468">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525" w:type="dxa"/>
            <w:tcBorders>
              <w:top w:val="single" w:sz="4" w:space="0" w:color="auto"/>
              <w:bottom w:val="nil"/>
            </w:tcBorders>
            <w:hideMark/>
          </w:tcPr>
          <w:p w14:paraId="5CEF5D47" w14:textId="77777777" w:rsidR="00546468" w:rsidRPr="00546468" w:rsidRDefault="00546468" w:rsidP="00546468">
            <w:pPr>
              <w:snapToGrid w:val="0"/>
              <w:spacing w:before="120" w:after="240"/>
              <w:jc w:val="center"/>
              <w:rPr>
                <w:rFonts w:cs="Didot"/>
                <w:sz w:val="18"/>
                <w:szCs w:val="18"/>
              </w:rPr>
            </w:pPr>
            <w:r w:rsidRPr="00546468">
              <w:rPr>
                <w:rFonts w:cs="Didot"/>
                <w:sz w:val="18"/>
                <w:szCs w:val="18"/>
              </w:rPr>
              <w:t>Female</w:t>
            </w:r>
          </w:p>
        </w:tc>
        <w:tc>
          <w:tcPr>
            <w:tcW w:w="1455" w:type="dxa"/>
            <w:tcBorders>
              <w:top w:val="single" w:sz="4" w:space="0" w:color="auto"/>
              <w:bottom w:val="nil"/>
            </w:tcBorders>
            <w:hideMark/>
          </w:tcPr>
          <w:p w14:paraId="65DA4D13"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cs="Didot"/>
                <w:sz w:val="18"/>
                <w:szCs w:val="18"/>
              </w:rPr>
            </w:pPr>
            <w:r w:rsidRPr="00546468">
              <w:rPr>
                <w:rFonts w:cs="Didot"/>
                <w:sz w:val="18"/>
                <w:szCs w:val="18"/>
              </w:rPr>
              <w:t>146.65968586387400</w:t>
            </w:r>
          </w:p>
        </w:tc>
        <w:tc>
          <w:tcPr>
            <w:tcW w:w="1455" w:type="dxa"/>
            <w:tcBorders>
              <w:top w:val="single" w:sz="4" w:space="0" w:color="auto"/>
              <w:bottom w:val="nil"/>
            </w:tcBorders>
            <w:hideMark/>
          </w:tcPr>
          <w:p w14:paraId="02CBBB68"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cs="Didot"/>
                <w:sz w:val="18"/>
                <w:szCs w:val="18"/>
              </w:rPr>
            </w:pPr>
            <w:r w:rsidRPr="00546468">
              <w:rPr>
                <w:rFonts w:cs="Didot"/>
                <w:sz w:val="18"/>
                <w:szCs w:val="18"/>
              </w:rPr>
              <w:t>40.709554004793800</w:t>
            </w:r>
          </w:p>
        </w:tc>
        <w:tc>
          <w:tcPr>
            <w:tcW w:w="255" w:type="dxa"/>
            <w:tcBorders>
              <w:top w:val="single" w:sz="4" w:space="0" w:color="auto"/>
              <w:bottom w:val="nil"/>
            </w:tcBorders>
            <w:hideMark/>
          </w:tcPr>
          <w:p w14:paraId="5CE12EAA"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cs="Didot"/>
                <w:sz w:val="18"/>
                <w:szCs w:val="18"/>
              </w:rPr>
            </w:pPr>
            <w:r w:rsidRPr="00546468">
              <w:rPr>
                <w:rFonts w:cs="Didot"/>
                <w:sz w:val="18"/>
                <w:szCs w:val="18"/>
              </w:rPr>
              <w:t>36</w:t>
            </w:r>
          </w:p>
        </w:tc>
        <w:tc>
          <w:tcPr>
            <w:tcW w:w="300" w:type="dxa"/>
            <w:tcBorders>
              <w:top w:val="single" w:sz="4" w:space="0" w:color="auto"/>
              <w:bottom w:val="nil"/>
            </w:tcBorders>
            <w:hideMark/>
          </w:tcPr>
          <w:p w14:paraId="45C81E34"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cs="Didot"/>
                <w:sz w:val="18"/>
                <w:szCs w:val="18"/>
              </w:rPr>
            </w:pPr>
            <w:r w:rsidRPr="00546468">
              <w:rPr>
                <w:rFonts w:cs="Didot"/>
                <w:sz w:val="18"/>
                <w:szCs w:val="18"/>
              </w:rPr>
              <w:t>234</w:t>
            </w:r>
          </w:p>
        </w:tc>
        <w:tc>
          <w:tcPr>
            <w:tcW w:w="405" w:type="dxa"/>
            <w:tcBorders>
              <w:top w:val="single" w:sz="4" w:space="0" w:color="auto"/>
              <w:bottom w:val="nil"/>
            </w:tcBorders>
            <w:hideMark/>
          </w:tcPr>
          <w:p w14:paraId="293B97B2" w14:textId="77777777" w:rsidR="00546468" w:rsidRPr="00546468" w:rsidRDefault="00546468" w:rsidP="00546468">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cs="Didot"/>
                <w:sz w:val="18"/>
                <w:szCs w:val="18"/>
              </w:rPr>
            </w:pPr>
            <w:r w:rsidRPr="00546468">
              <w:rPr>
                <w:rFonts w:cs="Didot"/>
                <w:sz w:val="18"/>
                <w:szCs w:val="18"/>
              </w:rPr>
              <w:t>191</w:t>
            </w:r>
          </w:p>
        </w:tc>
      </w:tr>
      <w:tr w:rsidR="00546468" w:rsidRPr="00546468" w14:paraId="5E9E60D0" w14:textId="77777777" w:rsidTr="00546468">
        <w:trPr>
          <w:trHeight w:val="165"/>
          <w:jc w:val="center"/>
        </w:trPr>
        <w:tc>
          <w:tcPr>
            <w:cnfStyle w:val="001000000000" w:firstRow="0" w:lastRow="0" w:firstColumn="1" w:lastColumn="0" w:oddVBand="0" w:evenVBand="0" w:oddHBand="0" w:evenHBand="0" w:firstRowFirstColumn="0" w:firstRowLastColumn="0" w:lastRowFirstColumn="0" w:lastRowLastColumn="0"/>
            <w:tcW w:w="525" w:type="dxa"/>
            <w:tcBorders>
              <w:top w:val="nil"/>
              <w:bottom w:val="single" w:sz="4" w:space="0" w:color="auto"/>
            </w:tcBorders>
            <w:hideMark/>
          </w:tcPr>
          <w:p w14:paraId="591B17C8" w14:textId="77777777" w:rsidR="00546468" w:rsidRPr="00546468" w:rsidRDefault="00546468" w:rsidP="00546468">
            <w:pPr>
              <w:snapToGrid w:val="0"/>
              <w:spacing w:before="120" w:after="240"/>
              <w:jc w:val="center"/>
              <w:rPr>
                <w:rFonts w:cs="Didot"/>
                <w:sz w:val="18"/>
                <w:szCs w:val="18"/>
              </w:rPr>
            </w:pPr>
            <w:r w:rsidRPr="00546468">
              <w:rPr>
                <w:rFonts w:cs="Didot"/>
                <w:sz w:val="18"/>
                <w:szCs w:val="18"/>
              </w:rPr>
              <w:t>Male</w:t>
            </w:r>
          </w:p>
        </w:tc>
        <w:tc>
          <w:tcPr>
            <w:tcW w:w="1455" w:type="dxa"/>
            <w:tcBorders>
              <w:top w:val="nil"/>
              <w:bottom w:val="single" w:sz="4" w:space="0" w:color="auto"/>
            </w:tcBorders>
            <w:hideMark/>
          </w:tcPr>
          <w:p w14:paraId="7F6C3C54"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140.00224215246600</w:t>
            </w:r>
          </w:p>
        </w:tc>
        <w:tc>
          <w:tcPr>
            <w:tcW w:w="1455" w:type="dxa"/>
            <w:tcBorders>
              <w:top w:val="nil"/>
              <w:bottom w:val="single" w:sz="4" w:space="0" w:color="auto"/>
            </w:tcBorders>
            <w:hideMark/>
          </w:tcPr>
          <w:p w14:paraId="76535933"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40.03259047628670</w:t>
            </w:r>
          </w:p>
        </w:tc>
        <w:tc>
          <w:tcPr>
            <w:tcW w:w="255" w:type="dxa"/>
            <w:tcBorders>
              <w:top w:val="nil"/>
              <w:bottom w:val="single" w:sz="4" w:space="0" w:color="auto"/>
            </w:tcBorders>
            <w:hideMark/>
          </w:tcPr>
          <w:p w14:paraId="7691EEF0"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55</w:t>
            </w:r>
          </w:p>
        </w:tc>
        <w:tc>
          <w:tcPr>
            <w:tcW w:w="300" w:type="dxa"/>
            <w:tcBorders>
              <w:top w:val="nil"/>
              <w:bottom w:val="single" w:sz="4" w:space="0" w:color="auto"/>
            </w:tcBorders>
            <w:hideMark/>
          </w:tcPr>
          <w:p w14:paraId="57885F4D"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233</w:t>
            </w:r>
          </w:p>
        </w:tc>
        <w:tc>
          <w:tcPr>
            <w:tcW w:w="405" w:type="dxa"/>
            <w:tcBorders>
              <w:top w:val="nil"/>
              <w:bottom w:val="single" w:sz="4" w:space="0" w:color="auto"/>
            </w:tcBorders>
            <w:hideMark/>
          </w:tcPr>
          <w:p w14:paraId="25BCFF64" w14:textId="77777777" w:rsidR="00546468" w:rsidRPr="00546468" w:rsidRDefault="00546468" w:rsidP="0054646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546468">
              <w:rPr>
                <w:rFonts w:cs="Didot"/>
                <w:sz w:val="18"/>
                <w:szCs w:val="18"/>
              </w:rPr>
              <w:t>892</w:t>
            </w:r>
          </w:p>
        </w:tc>
      </w:tr>
    </w:tbl>
    <w:p w14:paraId="30687EBF" w14:textId="77777777" w:rsidR="00546468" w:rsidRPr="00546468" w:rsidRDefault="00546468" w:rsidP="00546468">
      <w:pPr>
        <w:rPr>
          <w:rFonts w:eastAsia="Calibri"/>
        </w:rPr>
      </w:pPr>
    </w:p>
    <w:p w14:paraId="30370CC4" w14:textId="77777777" w:rsidR="00546468" w:rsidRPr="00546468" w:rsidRDefault="00546468" w:rsidP="00546468">
      <w:pPr>
        <w:rPr>
          <w:rFonts w:eastAsia="Calibri"/>
        </w:rPr>
      </w:pPr>
    </w:p>
    <w:p w14:paraId="0FAA33FB" w14:textId="2DD2C355" w:rsidR="451918C9" w:rsidRPr="00AD3C41" w:rsidRDefault="451918C9" w:rsidP="00EA535E">
      <w:pPr>
        <w:pStyle w:val="Heading3"/>
        <w:snapToGrid w:val="0"/>
        <w:spacing w:before="120" w:after="240"/>
        <w:jc w:val="both"/>
        <w:rPr>
          <w:rFonts w:cs="Didot"/>
          <w:szCs w:val="22"/>
        </w:rPr>
      </w:pPr>
      <w:r w:rsidRPr="00AD3C41">
        <w:rPr>
          <w:rFonts w:eastAsia="Calibri" w:cs="Didot" w:hint="cs"/>
          <w:szCs w:val="22"/>
        </w:rPr>
        <w:t>5.</w:t>
      </w:r>
      <w:r w:rsidR="1CFD6751" w:rsidRPr="00AD3C41">
        <w:rPr>
          <w:rFonts w:eastAsia="Calibri" w:cs="Didot" w:hint="cs"/>
          <w:szCs w:val="22"/>
        </w:rPr>
        <w:t>2</w:t>
      </w:r>
      <w:r w:rsidRPr="00AD3C41">
        <w:rPr>
          <w:rFonts w:eastAsia="Calibri" w:cs="Didot" w:hint="cs"/>
          <w:szCs w:val="22"/>
        </w:rPr>
        <w:t xml:space="preserve">.3. cognitive impairment         </w:t>
      </w:r>
    </w:p>
    <w:p w14:paraId="326648BF" w14:textId="793CE52B" w:rsidR="00EA535E" w:rsidRPr="00AD3C41" w:rsidRDefault="00901B98" w:rsidP="00C54BB9">
      <w:pPr>
        <w:snapToGrid w:val="0"/>
        <w:spacing w:before="120" w:after="240"/>
        <w:jc w:val="both"/>
        <w:rPr>
          <w:rFonts w:eastAsia="Calibri" w:cs="Didot"/>
          <w:color w:val="000000" w:themeColor="text1"/>
        </w:rPr>
      </w:pPr>
      <w:r w:rsidRPr="00AD3C41">
        <w:rPr>
          <w:rFonts w:eastAsia="Calibri" w:cs="Didot" w:hint="cs"/>
          <w:color w:val="000000" w:themeColor="text1"/>
        </w:rPr>
        <w:t>To explore the association between MPH effectiveness and cognitive impairment among the participants, we conducted a Fisher's Exact test. The cognitive impairment variable was derived as a binary vector from the SPARK cohort: 0 denoting no cognitive impairment and 1 indicating cognitive impairment. This variable served as a predictor for multiple measurements in the participants. The table below presents a summary of the sample included in this section.</w:t>
      </w:r>
    </w:p>
    <w:p w14:paraId="42859408" w14:textId="27F0BDB7" w:rsidR="001D4703" w:rsidRPr="001D4703" w:rsidRDefault="001D4703" w:rsidP="008573D8">
      <w:pPr>
        <w:pStyle w:val="Caption"/>
        <w:keepNext/>
        <w:jc w:val="center"/>
        <w:rPr>
          <w:b/>
          <w:bCs/>
        </w:rPr>
      </w:pPr>
      <w:r w:rsidRPr="001D4703">
        <w:rPr>
          <w:b/>
          <w:bCs/>
        </w:rPr>
        <w:t xml:space="preserve">Table </w:t>
      </w:r>
      <w:r w:rsidRPr="001D4703">
        <w:rPr>
          <w:b/>
          <w:bCs/>
        </w:rPr>
        <w:fldChar w:fldCharType="begin"/>
      </w:r>
      <w:r w:rsidRPr="001D4703">
        <w:rPr>
          <w:b/>
          <w:bCs/>
        </w:rPr>
        <w:instrText xml:space="preserve"> SEQ Table \* ARABIC </w:instrText>
      </w:r>
      <w:r w:rsidRPr="001D4703">
        <w:rPr>
          <w:b/>
          <w:bCs/>
        </w:rPr>
        <w:fldChar w:fldCharType="separate"/>
      </w:r>
      <w:r w:rsidR="0041034C">
        <w:rPr>
          <w:b/>
          <w:bCs/>
          <w:noProof/>
        </w:rPr>
        <w:t>2</w:t>
      </w:r>
      <w:r w:rsidRPr="001D4703">
        <w:rPr>
          <w:b/>
          <w:bCs/>
        </w:rPr>
        <w:fldChar w:fldCharType="end"/>
      </w:r>
      <w:r w:rsidRPr="001D4703">
        <w:rPr>
          <w:b/>
          <w:bCs/>
        </w:rPr>
        <w:t xml:space="preserve"> cognitive impairment counts for participants </w:t>
      </w:r>
      <w:r w:rsidRPr="001D4703">
        <w:rPr>
          <w:b/>
          <w:bCs/>
          <w:noProof/>
        </w:rPr>
        <w:t>with reported MPH effectiveness</w:t>
      </w:r>
    </w:p>
    <w:tbl>
      <w:tblPr>
        <w:tblStyle w:val="PlainTable2"/>
        <w:tblW w:w="0" w:type="auto"/>
        <w:jc w:val="center"/>
        <w:tblLayout w:type="fixed"/>
        <w:tblLook w:val="06A0" w:firstRow="1" w:lastRow="0" w:firstColumn="1" w:lastColumn="0" w:noHBand="1" w:noVBand="1"/>
      </w:tblPr>
      <w:tblGrid>
        <w:gridCol w:w="2835"/>
        <w:gridCol w:w="909"/>
        <w:gridCol w:w="795"/>
      </w:tblGrid>
      <w:tr w:rsidR="2AC9F6CA" w:rsidRPr="008573D8" w14:paraId="247EB5EE" w14:textId="77777777" w:rsidTr="008573D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3D27639" w14:textId="45F1D812" w:rsidR="2AC9F6CA" w:rsidRPr="008573D8" w:rsidRDefault="2AC9F6CA" w:rsidP="008573D8">
            <w:pPr>
              <w:snapToGrid w:val="0"/>
              <w:spacing w:before="120" w:after="240"/>
              <w:jc w:val="center"/>
              <w:rPr>
                <w:rFonts w:eastAsia="Calibri" w:cs="Didot"/>
                <w:color w:val="000000" w:themeColor="text1"/>
                <w:sz w:val="18"/>
                <w:szCs w:val="18"/>
              </w:rPr>
            </w:pPr>
            <w:r w:rsidRPr="008573D8">
              <w:rPr>
                <w:rFonts w:eastAsia="Calibri" w:cs="Didot" w:hint="cs"/>
                <w:color w:val="000000" w:themeColor="text1"/>
                <w:sz w:val="18"/>
                <w:szCs w:val="18"/>
              </w:rPr>
              <w:t>Question</w:t>
            </w:r>
          </w:p>
        </w:tc>
        <w:tc>
          <w:tcPr>
            <w:tcW w:w="909" w:type="dxa"/>
          </w:tcPr>
          <w:p w14:paraId="4D63F5B9" w14:textId="69FB1276"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No</w:t>
            </w:r>
          </w:p>
        </w:tc>
        <w:tc>
          <w:tcPr>
            <w:tcW w:w="795" w:type="dxa"/>
          </w:tcPr>
          <w:p w14:paraId="0A95E101" w14:textId="54B85F8D" w:rsidR="2AC9F6CA" w:rsidRPr="008573D8" w:rsidRDefault="2AC9F6CA" w:rsidP="008573D8">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Yes</w:t>
            </w:r>
          </w:p>
        </w:tc>
      </w:tr>
      <w:tr w:rsidR="2AC9F6CA" w:rsidRPr="008573D8" w14:paraId="60A4AA2C"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3FD2168A" w14:textId="52E63F34" w:rsidR="2AC9F6CA" w:rsidRPr="008573D8" w:rsidRDefault="2AC9F6CA" w:rsidP="008573D8">
            <w:pPr>
              <w:snapToGrid w:val="0"/>
              <w:spacing w:before="120" w:after="240"/>
              <w:jc w:val="center"/>
              <w:rPr>
                <w:rFonts w:eastAsia="Calibri" w:cs="Didot"/>
                <w:color w:val="000000" w:themeColor="text1"/>
                <w:sz w:val="18"/>
                <w:szCs w:val="18"/>
              </w:rPr>
            </w:pPr>
            <w:r w:rsidRPr="008573D8">
              <w:rPr>
                <w:rFonts w:eastAsia="Calibri" w:cs="Didot" w:hint="cs"/>
                <w:color w:val="000000" w:themeColor="text1"/>
                <w:sz w:val="18"/>
                <w:szCs w:val="18"/>
              </w:rPr>
              <w:lastRenderedPageBreak/>
              <w:t>MPH effect</w:t>
            </w:r>
          </w:p>
        </w:tc>
        <w:tc>
          <w:tcPr>
            <w:tcW w:w="909" w:type="dxa"/>
          </w:tcPr>
          <w:p w14:paraId="55C098EF" w14:textId="61700744"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548</w:t>
            </w:r>
          </w:p>
        </w:tc>
        <w:tc>
          <w:tcPr>
            <w:tcW w:w="795" w:type="dxa"/>
          </w:tcPr>
          <w:p w14:paraId="6F020835" w14:textId="76546AB3"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862</w:t>
            </w:r>
          </w:p>
        </w:tc>
      </w:tr>
      <w:tr w:rsidR="2AC9F6CA" w:rsidRPr="008573D8" w14:paraId="01432D0B" w14:textId="77777777" w:rsidTr="008573D8">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tcPr>
          <w:p w14:paraId="2936C4D7" w14:textId="65010421" w:rsidR="2AC9F6CA" w:rsidRPr="008573D8" w:rsidRDefault="2AC9F6CA" w:rsidP="008573D8">
            <w:pPr>
              <w:snapToGrid w:val="0"/>
              <w:spacing w:before="120" w:after="240"/>
              <w:jc w:val="center"/>
              <w:rPr>
                <w:rFonts w:eastAsia="Calibri" w:cs="Didot"/>
                <w:color w:val="000000" w:themeColor="text1"/>
                <w:sz w:val="18"/>
                <w:szCs w:val="18"/>
              </w:rPr>
            </w:pPr>
            <w:r w:rsidRPr="008573D8">
              <w:rPr>
                <w:rFonts w:eastAsia="Calibri" w:cs="Didot" w:hint="cs"/>
                <w:color w:val="000000" w:themeColor="text1"/>
                <w:sz w:val="18"/>
                <w:szCs w:val="18"/>
              </w:rPr>
              <w:t>derived_cog_impair</w:t>
            </w:r>
          </w:p>
        </w:tc>
        <w:tc>
          <w:tcPr>
            <w:tcW w:w="909" w:type="dxa"/>
          </w:tcPr>
          <w:p w14:paraId="16C14992" w14:textId="6F52232A"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593</w:t>
            </w:r>
          </w:p>
        </w:tc>
        <w:tc>
          <w:tcPr>
            <w:tcW w:w="795" w:type="dxa"/>
          </w:tcPr>
          <w:p w14:paraId="3F410D1C" w14:textId="4971896D" w:rsidR="2AC9F6CA" w:rsidRPr="008573D8" w:rsidRDefault="2AC9F6CA" w:rsidP="008573D8">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8573D8">
              <w:rPr>
                <w:rFonts w:eastAsia="Calibri" w:cs="Didot" w:hint="cs"/>
                <w:color w:val="000000" w:themeColor="text1"/>
                <w:sz w:val="18"/>
                <w:szCs w:val="18"/>
              </w:rPr>
              <w:t>817</w:t>
            </w:r>
          </w:p>
        </w:tc>
      </w:tr>
    </w:tbl>
    <w:p w14:paraId="5FAE9EA6" w14:textId="4A03C434" w:rsidR="451918C9" w:rsidRPr="00AD3C41" w:rsidRDefault="451918C9" w:rsidP="00EA535E">
      <w:pPr>
        <w:pStyle w:val="Heading3"/>
        <w:snapToGrid w:val="0"/>
        <w:spacing w:before="120" w:after="240"/>
        <w:jc w:val="both"/>
        <w:rPr>
          <w:rFonts w:cs="Didot"/>
          <w:szCs w:val="22"/>
        </w:rPr>
      </w:pPr>
      <w:r w:rsidRPr="00AD3C41">
        <w:rPr>
          <w:rFonts w:eastAsia="Calibri" w:cs="Didot" w:hint="cs"/>
          <w:szCs w:val="22"/>
        </w:rPr>
        <w:t>5.</w:t>
      </w:r>
      <w:r w:rsidR="3D915471" w:rsidRPr="00AD3C41">
        <w:rPr>
          <w:rFonts w:eastAsia="Calibri" w:cs="Didot" w:hint="cs"/>
          <w:szCs w:val="22"/>
        </w:rPr>
        <w:t>2</w:t>
      </w:r>
      <w:r w:rsidRPr="00AD3C41">
        <w:rPr>
          <w:rFonts w:eastAsia="Calibri" w:cs="Didot" w:hint="cs"/>
          <w:szCs w:val="22"/>
        </w:rPr>
        <w:t>.4. polygenic scores</w:t>
      </w:r>
    </w:p>
    <w:p w14:paraId="3676B8F3" w14:textId="4CCECF25" w:rsidR="451918C9" w:rsidRPr="00EA535E" w:rsidRDefault="00901B98" w:rsidP="00C54BB9">
      <w:pPr>
        <w:snapToGrid w:val="0"/>
        <w:spacing w:before="120" w:after="240"/>
        <w:jc w:val="both"/>
        <w:rPr>
          <w:rFonts w:eastAsia="Calibri" w:cs="Didot"/>
          <w:color w:val="000000" w:themeColor="text1"/>
        </w:rPr>
      </w:pPr>
      <w:r w:rsidRPr="00AD3C41">
        <w:rPr>
          <w:rFonts w:eastAsia="Calibri" w:cs="Didot" w:hint="cs"/>
          <w:color w:val="000000" w:themeColor="text1"/>
        </w:rPr>
        <w:t>After adjusting the polygenic scores (PGS) for all ABCD and SPARK participants using the first five genetic principal components, we specifically included participants who had reported MPH effectiveness in the SPARK dataset. Subsequently, we examined the correlation between PGS and MPH effectiveness using the '</w:t>
      </w:r>
      <w:proofErr w:type="gramStart"/>
      <w:r w:rsidRPr="00AD3C41">
        <w:rPr>
          <w:rFonts w:eastAsia="Calibri" w:cs="Didot" w:hint="cs"/>
          <w:color w:val="000000" w:themeColor="text1"/>
        </w:rPr>
        <w:t>cor(</w:t>
      </w:r>
      <w:proofErr w:type="gramEnd"/>
      <w:r w:rsidRPr="00AD3C41">
        <w:rPr>
          <w:rFonts w:eastAsia="Calibri" w:cs="Didot" w:hint="cs"/>
          <w:color w:val="000000" w:themeColor="text1"/>
        </w:rPr>
        <w:t xml:space="preserve">)' function in R. The reported values in </w:t>
      </w:r>
      <w:r w:rsidR="451918C9" w:rsidRPr="00AD3C41">
        <w:rPr>
          <w:rFonts w:eastAsia="Calibri" w:cs="Didot" w:hint="cs"/>
          <w:color w:val="FF0000"/>
        </w:rPr>
        <w:t xml:space="preserve">Figure 1-C </w:t>
      </w:r>
      <w:r w:rsidR="0019641A" w:rsidRPr="00AD3C41">
        <w:rPr>
          <w:rFonts w:eastAsia="Calibri" w:cs="Didot" w:hint="cs"/>
          <w:color w:val="000000" w:themeColor="text1"/>
        </w:rPr>
        <w:t xml:space="preserve">represent the Spearman's </w:t>
      </w:r>
      <w:r w:rsidR="00024CF0">
        <w:rPr>
          <w:rFonts w:eastAsia="Calibri" w:cs="Didot"/>
          <w:color w:val="000000" w:themeColor="text1"/>
        </w:rPr>
        <w:t xml:space="preserve">rank-based </w:t>
      </w:r>
      <w:r w:rsidR="0019641A" w:rsidRPr="00AD3C41">
        <w:rPr>
          <w:rFonts w:eastAsia="Calibri" w:cs="Didot" w:hint="cs"/>
          <w:color w:val="000000" w:themeColor="text1"/>
        </w:rPr>
        <w:t>correlation coefficient</w:t>
      </w:r>
      <w:r w:rsidR="00024CF0">
        <w:rPr>
          <w:rFonts w:eastAsia="Calibri" w:cs="Didot"/>
          <w:color w:val="000000" w:themeColor="text1"/>
        </w:rPr>
        <w:t>s</w:t>
      </w:r>
      <w:r w:rsidR="0019641A" w:rsidRPr="00AD3C41">
        <w:rPr>
          <w:rFonts w:eastAsia="Calibri" w:cs="Didot" w:hint="cs"/>
          <w:color w:val="000000" w:themeColor="text1"/>
        </w:rPr>
        <w:t xml:space="preserve"> along with their nominal p-values.</w:t>
      </w:r>
    </w:p>
    <w:p w14:paraId="5A2B4487" w14:textId="0569EFF1" w:rsidR="451918C9" w:rsidRPr="00AD3C41" w:rsidRDefault="451918C9" w:rsidP="00DA5697">
      <w:pPr>
        <w:pStyle w:val="Heading2"/>
      </w:pPr>
      <w:r w:rsidRPr="00AD3C41">
        <w:rPr>
          <w:rFonts w:eastAsia="Calibri Light" w:hint="cs"/>
        </w:rPr>
        <w:t>5.</w:t>
      </w:r>
      <w:r w:rsidR="0CC10C87" w:rsidRPr="00AD3C41">
        <w:rPr>
          <w:rFonts w:eastAsia="Calibri Light" w:hint="cs"/>
        </w:rPr>
        <w:t>3</w:t>
      </w:r>
      <w:r w:rsidRPr="00AD3C41">
        <w:rPr>
          <w:rFonts w:eastAsia="Calibri Light" w:hint="cs"/>
        </w:rPr>
        <w:t>.</w:t>
      </w:r>
      <w:r w:rsidRPr="00AD3C41">
        <w:rPr>
          <w:rFonts w:eastAsia="Times New Roman" w:hint="cs"/>
        </w:rPr>
        <w:t xml:space="preserve"> </w:t>
      </w:r>
      <w:r w:rsidRPr="00AD3C41">
        <w:rPr>
          <w:rFonts w:eastAsia="Calibri Light" w:hint="cs"/>
        </w:rPr>
        <w:t xml:space="preserve">ABCD cohort </w:t>
      </w:r>
    </w:p>
    <w:p w14:paraId="7F2D59F3" w14:textId="09E0ADE0" w:rsidR="005A7AC7" w:rsidRPr="00EA535E" w:rsidRDefault="0019641A" w:rsidP="005A7AC7">
      <w:pPr>
        <w:snapToGrid w:val="0"/>
        <w:spacing w:before="120" w:after="240"/>
        <w:jc w:val="both"/>
        <w:rPr>
          <w:rFonts w:eastAsia="Calibri" w:cs="Didot"/>
          <w:color w:val="000000" w:themeColor="text1"/>
        </w:rPr>
      </w:pPr>
      <w:r w:rsidRPr="00AD3C41">
        <w:rPr>
          <w:rFonts w:eastAsia="Calibri" w:cs="Didot" w:hint="cs"/>
          <w:color w:val="000000" w:themeColor="text1"/>
        </w:rPr>
        <w:t>The present study utilized data from the Adolescent Brain Cognitive Development (ABCD) dataset</w:t>
      </w:r>
      <w:r w:rsidR="00F47874">
        <w:rPr>
          <w:rFonts w:eastAsia="Calibri" w:cs="Didot"/>
          <w:color w:val="000000" w:themeColor="text1"/>
        </w:rPr>
        <w:t>, release 5.0</w:t>
      </w:r>
      <w:r w:rsidRPr="00AD3C41">
        <w:rPr>
          <w:rFonts w:eastAsia="Calibri" w:cs="Didot" w:hint="cs"/>
          <w:color w:val="000000" w:themeColor="text1"/>
        </w:rPr>
        <w:t>, a comprehensive and longitudinal study conducted in the United States. The primary objective of the ABCD dataset is to examine brain development in relation to behavioral, cognitive, and social outcomes among adolescents. The dataset comprises a diverse sample of over 11,000 children, initially aged 9 to 10 years at baseline, who are followed through adolescence with multiple assessments conducted over several years. These assessments cover a wide range of domains, including neuroimaging, neurocognitive testing, psychosocial questionnaires, and physical health measures. By incorporating these various assessments, the ABCD study provides a multidimensional dataset that facilitates investigations into different aspects of brain development and associated outcomes during the crucial period of adolescence.</w:t>
      </w:r>
    </w:p>
    <w:p w14:paraId="1897F441" w14:textId="5997F8D5" w:rsidR="451918C9" w:rsidRPr="00AD3C41" w:rsidRDefault="0CCACFD7" w:rsidP="00EA535E">
      <w:pPr>
        <w:pStyle w:val="Heading3"/>
        <w:snapToGrid w:val="0"/>
        <w:spacing w:before="120" w:after="240"/>
        <w:jc w:val="both"/>
        <w:rPr>
          <w:rFonts w:cs="Didot"/>
          <w:szCs w:val="22"/>
        </w:rPr>
      </w:pPr>
      <w:r w:rsidRPr="00AD3C41">
        <w:rPr>
          <w:rFonts w:cs="Didot" w:hint="cs"/>
          <w:szCs w:val="22"/>
        </w:rPr>
        <w:t xml:space="preserve">5.3.1. </w:t>
      </w:r>
      <w:r w:rsidR="451918C9" w:rsidRPr="00AD3C41">
        <w:rPr>
          <w:rFonts w:cs="Didot" w:hint="cs"/>
          <w:szCs w:val="22"/>
        </w:rPr>
        <w:t xml:space="preserve">Stop signal fMRI </w:t>
      </w:r>
      <w:r w:rsidR="001332FF" w:rsidRPr="00AD3C41">
        <w:rPr>
          <w:rFonts w:cs="Didot" w:hint="cs"/>
          <w:szCs w:val="22"/>
        </w:rPr>
        <w:t>task.</w:t>
      </w:r>
      <w:r w:rsidR="451918C9" w:rsidRPr="00AD3C41">
        <w:rPr>
          <w:rFonts w:cs="Didot" w:hint="cs"/>
          <w:szCs w:val="22"/>
        </w:rPr>
        <w:t xml:space="preserve"> </w:t>
      </w:r>
    </w:p>
    <w:p w14:paraId="120CFE1E" w14:textId="3912FED9" w:rsidR="451918C9" w:rsidRPr="00AD3C41" w:rsidRDefault="0019641A" w:rsidP="00C54BB9">
      <w:pPr>
        <w:snapToGrid w:val="0"/>
        <w:spacing w:before="120" w:after="240"/>
        <w:jc w:val="both"/>
        <w:rPr>
          <w:rFonts w:eastAsia="Calibri" w:cs="Didot"/>
          <w:color w:val="000000" w:themeColor="text1"/>
        </w:rPr>
      </w:pPr>
      <w:r w:rsidRPr="00AD3C41">
        <w:rPr>
          <w:rFonts w:eastAsia="Calibri" w:cs="Didot" w:hint="cs"/>
          <w:color w:val="000000" w:themeColor="text1"/>
        </w:rPr>
        <w:t>In the ABCD dataset, the Stop Signal fMRI Task (SST) was utilized to assess inhibitory control and impulsivity in adolescents. This task measures the ability to inhibit prepotent responses by presenting participants with a series of go trials where they need to respond quickly to a specific stimulus. On certain trials, a stop signal is presented after the go signal, indicating that participants should inhibit their response. By manipulating the timing of the stop signal, researchers can estimate the stop signal reaction time (SSRT), which reflects the individual's ability to successfully inhibit their responses. The SST provides valuable insights into the neural mechanisms underlying inhibitory control and impulsivity, contributing to the understanding of cognitive processes related to behavioral regulation in the ABCD study.</w:t>
      </w:r>
      <w:r w:rsidR="451918C9" w:rsidRPr="00AD3C41">
        <w:rPr>
          <w:rFonts w:eastAsia="Calibri" w:cs="Didot" w:hint="cs"/>
          <w:color w:val="000000" w:themeColor="text1"/>
        </w:rPr>
        <w:t xml:space="preserve"> </w:t>
      </w:r>
    </w:p>
    <w:p w14:paraId="24D3F85C" w14:textId="28C7AF2A" w:rsidR="00EA535E" w:rsidRPr="00AD3C41" w:rsidRDefault="0019641A" w:rsidP="00C54BB9">
      <w:pPr>
        <w:snapToGrid w:val="0"/>
        <w:spacing w:before="120" w:after="240"/>
        <w:jc w:val="both"/>
        <w:rPr>
          <w:rFonts w:eastAsia="Calibri" w:cs="Didot"/>
          <w:color w:val="000000" w:themeColor="text1"/>
        </w:rPr>
      </w:pPr>
      <w:r w:rsidRPr="00AD3C41">
        <w:rPr>
          <w:rFonts w:eastAsia="Calibri" w:cs="Didot" w:hint="cs"/>
          <w:color w:val="000000" w:themeColor="text1"/>
        </w:rPr>
        <w:t xml:space="preserve">During the SST, typically two trial runs are conducted to familiarize participants with the task and obtain reliable measurements of inhibitory control. The first trial run serves as an introduction to the task instructions and structure, allowing participants to become comfortable and understand the requirements for response inhibition. For this analysis, we focused on the data from the first run since most participants did not complete the second run. </w:t>
      </w:r>
      <w:r w:rsidR="451918C9" w:rsidRPr="00AD3C41">
        <w:rPr>
          <w:rFonts w:eastAsia="Calibri" w:cs="Didot" w:hint="cs"/>
          <w:color w:val="000000" w:themeColor="text1"/>
        </w:rPr>
        <w:t xml:space="preserve"> </w:t>
      </w:r>
    </w:p>
    <w:p w14:paraId="1206EA4A" w14:textId="71522CD1" w:rsidR="00EA535E" w:rsidRPr="00EA535E" w:rsidRDefault="0019641A" w:rsidP="00460DFB">
      <w:pPr>
        <w:snapToGrid w:val="0"/>
        <w:spacing w:before="120" w:after="240"/>
        <w:jc w:val="both"/>
        <w:rPr>
          <w:rFonts w:cs="Didot"/>
        </w:rPr>
      </w:pPr>
      <w:r w:rsidRPr="00AD3C41">
        <w:rPr>
          <w:rFonts w:eastAsia="Calibri" w:cs="Didot" w:hint="cs"/>
          <w:color w:val="000000" w:themeColor="text1"/>
        </w:rPr>
        <w:t xml:space="preserve">We extracted specific variables of interest from the evaluated SST data as measures of attention. These variables include the number of correct and incorrect go answers within the specified time, the number of no responses on go trials, and the number of stop signal doesn't stop trials. </w:t>
      </w:r>
      <w:r w:rsidR="451918C9" w:rsidRPr="00AD3C41">
        <w:rPr>
          <w:rFonts w:eastAsia="Calibri" w:cs="Didot" w:hint="cs"/>
          <w:color w:val="000000" w:themeColor="text1"/>
        </w:rPr>
        <w:t xml:space="preserve"> </w:t>
      </w:r>
    </w:p>
    <w:p w14:paraId="08D119A4" w14:textId="7E745DC2" w:rsidR="2AC9F6CA" w:rsidRDefault="0019641A" w:rsidP="00C54BB9">
      <w:pPr>
        <w:snapToGrid w:val="0"/>
        <w:spacing w:before="120" w:after="240"/>
        <w:jc w:val="both"/>
        <w:rPr>
          <w:rFonts w:eastAsia="Calibri" w:cs="Didot"/>
          <w:color w:val="000000" w:themeColor="text1"/>
        </w:rPr>
      </w:pPr>
      <w:r w:rsidRPr="00AD3C41">
        <w:rPr>
          <w:rFonts w:eastAsia="Calibri" w:cs="Didot" w:hint="cs"/>
          <w:color w:val="000000" w:themeColor="text1"/>
        </w:rPr>
        <w:lastRenderedPageBreak/>
        <w:t>These variables were found to have a significant correlation with the interview age of the participants</w:t>
      </w:r>
      <w:r w:rsidR="00016B44">
        <w:rPr>
          <w:rFonts w:eastAsia="Calibri" w:cs="Didot"/>
          <w:color w:val="000000" w:themeColor="text1"/>
        </w:rPr>
        <w:t>, and their sex</w:t>
      </w:r>
      <w:r w:rsidRPr="00AD3C41">
        <w:rPr>
          <w:rFonts w:eastAsia="Calibri" w:cs="Didot" w:hint="cs"/>
          <w:color w:val="000000" w:themeColor="text1"/>
        </w:rPr>
        <w:t xml:space="preserve">. To account for </w:t>
      </w:r>
      <w:r w:rsidR="00016B44">
        <w:rPr>
          <w:rFonts w:eastAsia="Calibri" w:cs="Didot"/>
          <w:color w:val="000000" w:themeColor="text1"/>
        </w:rPr>
        <w:t>that</w:t>
      </w:r>
      <w:r w:rsidRPr="00AD3C41">
        <w:rPr>
          <w:rFonts w:eastAsia="Calibri" w:cs="Didot" w:hint="cs"/>
          <w:color w:val="000000" w:themeColor="text1"/>
        </w:rPr>
        <w:t xml:space="preserve">, we conducted a regression analysis using the </w:t>
      </w:r>
      <w:proofErr w:type="gramStart"/>
      <w:r w:rsidRPr="00AD3C41">
        <w:rPr>
          <w:rFonts w:eastAsia="Calibri" w:cs="Didot" w:hint="cs"/>
          <w:color w:val="000000" w:themeColor="text1"/>
        </w:rPr>
        <w:t>glm(</w:t>
      </w:r>
      <w:proofErr w:type="gramEnd"/>
      <w:r w:rsidRPr="00AD3C41">
        <w:rPr>
          <w:rFonts w:eastAsia="Calibri" w:cs="Didot" w:hint="cs"/>
          <w:color w:val="000000" w:themeColor="text1"/>
        </w:rPr>
        <w:t>) function in R, fitting the formula glm(y ~ interview_age</w:t>
      </w:r>
      <w:r w:rsidR="00016B44">
        <w:rPr>
          <w:rFonts w:eastAsia="Calibri" w:cs="Didot"/>
          <w:color w:val="000000" w:themeColor="text1"/>
        </w:rPr>
        <w:t xml:space="preserve"> + sex + </w:t>
      </w:r>
      <w:proofErr w:type="spellStart"/>
      <w:r w:rsidR="00016B44">
        <w:rPr>
          <w:rFonts w:eastAsia="Calibri" w:cs="Didot"/>
          <w:color w:val="000000" w:themeColor="text1"/>
        </w:rPr>
        <w:t>interview_age:sex</w:t>
      </w:r>
      <w:proofErr w:type="spellEnd"/>
      <w:r w:rsidRPr="00AD3C41">
        <w:rPr>
          <w:rFonts w:eastAsia="Calibri" w:cs="Didot" w:hint="cs"/>
          <w:color w:val="000000" w:themeColor="text1"/>
        </w:rPr>
        <w:t xml:space="preserve">, family = </w:t>
      </w:r>
      <w:proofErr w:type="spellStart"/>
      <w:r w:rsidRPr="00AD3C41">
        <w:rPr>
          <w:rFonts w:eastAsia="Calibri" w:cs="Didot" w:hint="cs"/>
          <w:color w:val="000000" w:themeColor="text1"/>
        </w:rPr>
        <w:t>poisson</w:t>
      </w:r>
      <w:proofErr w:type="spellEnd"/>
      <w:r w:rsidRPr="00AD3C41">
        <w:rPr>
          <w:rFonts w:eastAsia="Calibri" w:cs="Didot" w:hint="cs"/>
          <w:color w:val="000000" w:themeColor="text1"/>
        </w:rPr>
        <w:t>()) and obtaining the residuals.</w:t>
      </w:r>
    </w:p>
    <w:p w14:paraId="3D210ECC" w14:textId="02516196" w:rsidR="00AC3CFE" w:rsidRDefault="00AC3CFE" w:rsidP="00465457">
      <w:pPr>
        <w:snapToGrid w:val="0"/>
        <w:spacing w:before="120" w:after="240"/>
        <w:jc w:val="both"/>
        <w:rPr>
          <w:rFonts w:eastAsia="Calibri" w:cs="Didot"/>
          <w:color w:val="000000" w:themeColor="text1"/>
        </w:rPr>
      </w:pPr>
      <w:r>
        <w:rPr>
          <w:rFonts w:eastAsia="Calibri" w:cs="Didot"/>
          <w:color w:val="000000" w:themeColor="text1"/>
        </w:rPr>
        <w:t>For each one of the questions, we calculated the change (delta) in participant’s performance based on the status of taking MPH or not. The delta was defined as:</w:t>
      </w:r>
      <w:r w:rsidR="00465457">
        <w:rPr>
          <w:rFonts w:eastAsia="Calibri" w:cs="Didot"/>
          <w:color w:val="000000" w:themeColor="text1"/>
        </w:rPr>
        <w:t xml:space="preserve"> </w:t>
      </w:r>
      <w:r>
        <w:rPr>
          <w:rFonts w:eastAsia="Calibri" w:cs="Didot"/>
          <w:color w:val="000000" w:themeColor="text1"/>
        </w:rPr>
        <w:t xml:space="preserve">(participant’s score on MPH) - </w:t>
      </w:r>
      <w:r>
        <w:rPr>
          <w:rFonts w:eastAsia="Calibri" w:cs="Didot"/>
          <w:color w:val="000000" w:themeColor="text1"/>
        </w:rPr>
        <w:t>(participant’s score o</w:t>
      </w:r>
      <w:r>
        <w:rPr>
          <w:rFonts w:eastAsia="Calibri" w:cs="Didot"/>
          <w:color w:val="000000" w:themeColor="text1"/>
        </w:rPr>
        <w:t>ff</w:t>
      </w:r>
      <w:r>
        <w:rPr>
          <w:rFonts w:eastAsia="Calibri" w:cs="Didot"/>
          <w:color w:val="000000" w:themeColor="text1"/>
        </w:rPr>
        <w:t xml:space="preserve"> MPH)</w:t>
      </w:r>
    </w:p>
    <w:p w14:paraId="0F99FCE9" w14:textId="219794D4" w:rsidR="00AC3CFE" w:rsidRDefault="00AC3CFE" w:rsidP="00AC3CFE">
      <w:pPr>
        <w:snapToGrid w:val="0"/>
        <w:spacing w:before="120" w:after="240"/>
        <w:jc w:val="both"/>
        <w:rPr>
          <w:rFonts w:eastAsia="Calibri" w:cs="Didot"/>
          <w:color w:val="000000" w:themeColor="text1"/>
        </w:rPr>
      </w:pPr>
      <w:r>
        <w:rPr>
          <w:rFonts w:eastAsia="Calibri" w:cs="Didot"/>
          <w:color w:val="000000" w:themeColor="text1"/>
        </w:rPr>
        <w:t xml:space="preserve">For participants that had multiple measures per MPH status, their score was averaged. </w:t>
      </w:r>
    </w:p>
    <w:p w14:paraId="0DCA7F25" w14:textId="77777777" w:rsidR="005A7AC7" w:rsidRDefault="005A7AC7" w:rsidP="00AC3CFE">
      <w:pPr>
        <w:snapToGrid w:val="0"/>
        <w:spacing w:before="120" w:after="240"/>
        <w:jc w:val="both"/>
        <w:rPr>
          <w:rFonts w:eastAsia="Calibri" w:cs="Didot"/>
          <w:color w:val="000000" w:themeColor="text1"/>
        </w:rPr>
      </w:pPr>
    </w:p>
    <w:tbl>
      <w:tblPr>
        <w:tblStyle w:val="PlainTable2"/>
        <w:tblW w:w="0" w:type="auto"/>
        <w:jc w:val="center"/>
        <w:tblLook w:val="04A0" w:firstRow="1" w:lastRow="0" w:firstColumn="1" w:lastColumn="0" w:noHBand="0" w:noVBand="1"/>
      </w:tblPr>
      <w:tblGrid>
        <w:gridCol w:w="776"/>
        <w:gridCol w:w="1496"/>
        <w:gridCol w:w="1791"/>
        <w:gridCol w:w="1791"/>
        <w:gridCol w:w="517"/>
        <w:gridCol w:w="546"/>
        <w:gridCol w:w="857"/>
      </w:tblGrid>
      <w:tr w:rsidR="002772A7" w:rsidRPr="002772A7" w14:paraId="22EEDDBE" w14:textId="77777777" w:rsidTr="002772A7">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7F7F7F" w:themeColor="text1" w:themeTint="80"/>
              <w:bottom w:val="single" w:sz="4" w:space="0" w:color="auto"/>
            </w:tcBorders>
            <w:hideMark/>
          </w:tcPr>
          <w:p w14:paraId="549247AA" w14:textId="56BC8761" w:rsidR="002772A7" w:rsidRPr="002772A7" w:rsidRDefault="002772A7" w:rsidP="002772A7">
            <w:pPr>
              <w:snapToGrid w:val="0"/>
              <w:spacing w:before="120" w:after="240"/>
              <w:jc w:val="center"/>
              <w:rPr>
                <w:rFonts w:eastAsia="Calibri" w:cs="Didot"/>
                <w:b/>
                <w:bCs/>
                <w:color w:val="000000" w:themeColor="text1"/>
                <w:sz w:val="18"/>
                <w:szCs w:val="18"/>
              </w:rPr>
            </w:pPr>
            <w:r w:rsidRPr="002772A7">
              <w:rPr>
                <w:rFonts w:eastAsia="Calibri" w:cs="Didot"/>
                <w:b/>
                <w:bCs/>
                <w:color w:val="000000" w:themeColor="text1"/>
                <w:sz w:val="18"/>
                <w:szCs w:val="18"/>
              </w:rPr>
              <w:t>S</w:t>
            </w:r>
            <w:r w:rsidRPr="002772A7">
              <w:rPr>
                <w:rFonts w:eastAsia="Calibri" w:cs="Didot"/>
                <w:b/>
                <w:bCs/>
                <w:color w:val="000000" w:themeColor="text1"/>
                <w:sz w:val="18"/>
                <w:szCs w:val="18"/>
              </w:rPr>
              <w:t>ex</w:t>
            </w:r>
          </w:p>
        </w:tc>
        <w:tc>
          <w:tcPr>
            <w:tcW w:w="1476" w:type="dxa"/>
            <w:tcBorders>
              <w:top w:val="single" w:sz="4" w:space="0" w:color="7F7F7F" w:themeColor="text1" w:themeTint="80"/>
              <w:bottom w:val="single" w:sz="4" w:space="0" w:color="auto"/>
            </w:tcBorders>
            <w:hideMark/>
          </w:tcPr>
          <w:p w14:paraId="0AD435B7" w14:textId="44E336BB"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D</w:t>
            </w:r>
            <w:r w:rsidRPr="002772A7">
              <w:rPr>
                <w:rFonts w:eastAsia="Calibri" w:cs="Didot"/>
                <w:color w:val="000000" w:themeColor="text1"/>
                <w:sz w:val="18"/>
                <w:szCs w:val="18"/>
              </w:rPr>
              <w:t>rug</w:t>
            </w:r>
          </w:p>
        </w:tc>
        <w:tc>
          <w:tcPr>
            <w:tcW w:w="1791" w:type="dxa"/>
            <w:tcBorders>
              <w:top w:val="single" w:sz="4" w:space="0" w:color="7F7F7F" w:themeColor="text1" w:themeTint="80"/>
              <w:bottom w:val="single" w:sz="4" w:space="0" w:color="auto"/>
            </w:tcBorders>
            <w:hideMark/>
          </w:tcPr>
          <w:p w14:paraId="0A1D6D66" w14:textId="632A0BE0"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 xml:space="preserve">Age </w:t>
            </w:r>
            <w:r w:rsidRPr="002772A7">
              <w:rPr>
                <w:rFonts w:eastAsia="Calibri" w:cs="Didot"/>
                <w:color w:val="000000" w:themeColor="text1"/>
                <w:sz w:val="18"/>
                <w:szCs w:val="18"/>
              </w:rPr>
              <w:t>avg</w:t>
            </w:r>
          </w:p>
        </w:tc>
        <w:tc>
          <w:tcPr>
            <w:tcW w:w="1791" w:type="dxa"/>
            <w:tcBorders>
              <w:top w:val="single" w:sz="4" w:space="0" w:color="7F7F7F" w:themeColor="text1" w:themeTint="80"/>
              <w:bottom w:val="single" w:sz="4" w:space="0" w:color="auto"/>
            </w:tcBorders>
            <w:hideMark/>
          </w:tcPr>
          <w:p w14:paraId="25FA9336" w14:textId="54BFB9A4"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 xml:space="preserve">Age </w:t>
            </w:r>
            <w:proofErr w:type="spellStart"/>
            <w:r w:rsidRPr="002772A7">
              <w:rPr>
                <w:rFonts w:eastAsia="Calibri" w:cs="Didot"/>
                <w:color w:val="000000" w:themeColor="text1"/>
                <w:sz w:val="18"/>
                <w:szCs w:val="18"/>
              </w:rPr>
              <w:t>sd</w:t>
            </w:r>
            <w:proofErr w:type="spellEnd"/>
          </w:p>
        </w:tc>
        <w:tc>
          <w:tcPr>
            <w:tcW w:w="507" w:type="dxa"/>
            <w:tcBorders>
              <w:top w:val="single" w:sz="4" w:space="0" w:color="7F7F7F" w:themeColor="text1" w:themeTint="80"/>
              <w:bottom w:val="single" w:sz="4" w:space="0" w:color="auto"/>
            </w:tcBorders>
            <w:hideMark/>
          </w:tcPr>
          <w:p w14:paraId="18EE3817" w14:textId="5EB1518B"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 xml:space="preserve">Age </w:t>
            </w:r>
            <w:r w:rsidRPr="002772A7">
              <w:rPr>
                <w:rFonts w:eastAsia="Calibri" w:cs="Didot"/>
                <w:color w:val="000000" w:themeColor="text1"/>
                <w:sz w:val="18"/>
                <w:szCs w:val="18"/>
              </w:rPr>
              <w:t>min</w:t>
            </w:r>
          </w:p>
        </w:tc>
        <w:tc>
          <w:tcPr>
            <w:tcW w:w="537" w:type="dxa"/>
            <w:tcBorders>
              <w:top w:val="single" w:sz="4" w:space="0" w:color="7F7F7F" w:themeColor="text1" w:themeTint="80"/>
              <w:bottom w:val="single" w:sz="4" w:space="0" w:color="auto"/>
            </w:tcBorders>
            <w:hideMark/>
          </w:tcPr>
          <w:p w14:paraId="05EA8A0C" w14:textId="47550B89"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 xml:space="preserve">Age </w:t>
            </w:r>
            <w:r w:rsidRPr="002772A7">
              <w:rPr>
                <w:rFonts w:eastAsia="Calibri" w:cs="Didot"/>
                <w:color w:val="000000" w:themeColor="text1"/>
                <w:sz w:val="18"/>
                <w:szCs w:val="18"/>
              </w:rPr>
              <w:t>max</w:t>
            </w:r>
          </w:p>
        </w:tc>
        <w:tc>
          <w:tcPr>
            <w:tcW w:w="837" w:type="dxa"/>
            <w:tcBorders>
              <w:top w:val="single" w:sz="4" w:space="0" w:color="7F7F7F" w:themeColor="text1" w:themeTint="80"/>
              <w:bottom w:val="single" w:sz="4" w:space="0" w:color="auto"/>
            </w:tcBorders>
            <w:hideMark/>
          </w:tcPr>
          <w:p w14:paraId="11BEB0F9" w14:textId="303F42EE"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 xml:space="preserve">Samples </w:t>
            </w:r>
            <w:r w:rsidRPr="002772A7">
              <w:rPr>
                <w:rFonts w:eastAsia="Calibri" w:cs="Didot"/>
                <w:color w:val="000000" w:themeColor="text1"/>
                <w:sz w:val="18"/>
                <w:szCs w:val="18"/>
              </w:rPr>
              <w:t>count</w:t>
            </w:r>
          </w:p>
        </w:tc>
      </w:tr>
      <w:tr w:rsidR="002772A7" w:rsidRPr="002772A7" w14:paraId="6663720B" w14:textId="77777777" w:rsidTr="002772A7">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auto"/>
              <w:bottom w:val="nil"/>
            </w:tcBorders>
            <w:hideMark/>
          </w:tcPr>
          <w:p w14:paraId="40BD78F2"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76" w:type="dxa"/>
            <w:tcBorders>
              <w:top w:val="single" w:sz="4" w:space="0" w:color="auto"/>
              <w:bottom w:val="nil"/>
            </w:tcBorders>
            <w:hideMark/>
          </w:tcPr>
          <w:p w14:paraId="3FD5BB3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mphetamine</w:t>
            </w:r>
          </w:p>
        </w:tc>
        <w:tc>
          <w:tcPr>
            <w:tcW w:w="1791" w:type="dxa"/>
            <w:tcBorders>
              <w:top w:val="single" w:sz="4" w:space="0" w:color="auto"/>
              <w:bottom w:val="nil"/>
            </w:tcBorders>
            <w:hideMark/>
          </w:tcPr>
          <w:p w14:paraId="057C555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7.13392857142900</w:t>
            </w:r>
          </w:p>
        </w:tc>
        <w:tc>
          <w:tcPr>
            <w:tcW w:w="1791" w:type="dxa"/>
            <w:tcBorders>
              <w:top w:val="single" w:sz="4" w:space="0" w:color="auto"/>
              <w:bottom w:val="nil"/>
            </w:tcBorders>
            <w:hideMark/>
          </w:tcPr>
          <w:p w14:paraId="0DE2F06E"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9.437817480140300</w:t>
            </w:r>
          </w:p>
        </w:tc>
        <w:tc>
          <w:tcPr>
            <w:tcW w:w="507" w:type="dxa"/>
            <w:tcBorders>
              <w:top w:val="single" w:sz="4" w:space="0" w:color="auto"/>
              <w:bottom w:val="nil"/>
            </w:tcBorders>
            <w:hideMark/>
          </w:tcPr>
          <w:p w14:paraId="562E6F2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single" w:sz="4" w:space="0" w:color="auto"/>
              <w:bottom w:val="nil"/>
            </w:tcBorders>
            <w:hideMark/>
          </w:tcPr>
          <w:p w14:paraId="4E6BC233"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837" w:type="dxa"/>
            <w:tcBorders>
              <w:top w:val="single" w:sz="4" w:space="0" w:color="auto"/>
              <w:bottom w:val="nil"/>
            </w:tcBorders>
            <w:hideMark/>
          </w:tcPr>
          <w:p w14:paraId="170608DA"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48</w:t>
            </w:r>
          </w:p>
        </w:tc>
      </w:tr>
      <w:tr w:rsidR="002772A7" w:rsidRPr="002772A7" w14:paraId="3C997FB9"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01AFA9F"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76" w:type="dxa"/>
            <w:tcBorders>
              <w:top w:val="nil"/>
              <w:bottom w:val="nil"/>
            </w:tcBorders>
            <w:hideMark/>
          </w:tcPr>
          <w:p w14:paraId="760D6B71"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tomoxetine</w:t>
            </w:r>
          </w:p>
        </w:tc>
        <w:tc>
          <w:tcPr>
            <w:tcW w:w="1791" w:type="dxa"/>
            <w:tcBorders>
              <w:top w:val="nil"/>
              <w:bottom w:val="nil"/>
            </w:tcBorders>
            <w:hideMark/>
          </w:tcPr>
          <w:p w14:paraId="7BDFCB67"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6.19354838709700</w:t>
            </w:r>
          </w:p>
        </w:tc>
        <w:tc>
          <w:tcPr>
            <w:tcW w:w="1791" w:type="dxa"/>
            <w:tcBorders>
              <w:top w:val="nil"/>
              <w:bottom w:val="nil"/>
            </w:tcBorders>
            <w:hideMark/>
          </w:tcPr>
          <w:p w14:paraId="538B2A4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0.645288978099800</w:t>
            </w:r>
          </w:p>
        </w:tc>
        <w:tc>
          <w:tcPr>
            <w:tcW w:w="507" w:type="dxa"/>
            <w:tcBorders>
              <w:top w:val="nil"/>
              <w:bottom w:val="nil"/>
            </w:tcBorders>
            <w:hideMark/>
          </w:tcPr>
          <w:p w14:paraId="1CE1A303"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nil"/>
              <w:bottom w:val="nil"/>
            </w:tcBorders>
            <w:hideMark/>
          </w:tcPr>
          <w:p w14:paraId="17376CEE"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78</w:t>
            </w:r>
          </w:p>
        </w:tc>
        <w:tc>
          <w:tcPr>
            <w:tcW w:w="837" w:type="dxa"/>
            <w:tcBorders>
              <w:top w:val="nil"/>
              <w:bottom w:val="nil"/>
            </w:tcBorders>
            <w:hideMark/>
          </w:tcPr>
          <w:p w14:paraId="445A9AD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w:t>
            </w:r>
          </w:p>
        </w:tc>
      </w:tr>
      <w:tr w:rsidR="002772A7" w:rsidRPr="002772A7" w14:paraId="2733A683"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7C5A410"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76" w:type="dxa"/>
            <w:tcBorders>
              <w:top w:val="nil"/>
              <w:bottom w:val="nil"/>
            </w:tcBorders>
            <w:hideMark/>
          </w:tcPr>
          <w:p w14:paraId="2433DB12"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clonidine</w:t>
            </w:r>
          </w:p>
        </w:tc>
        <w:tc>
          <w:tcPr>
            <w:tcW w:w="1791" w:type="dxa"/>
            <w:tcBorders>
              <w:top w:val="nil"/>
              <w:bottom w:val="nil"/>
            </w:tcBorders>
            <w:hideMark/>
          </w:tcPr>
          <w:p w14:paraId="7468128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9.0408163265310</w:t>
            </w:r>
          </w:p>
        </w:tc>
        <w:tc>
          <w:tcPr>
            <w:tcW w:w="1791" w:type="dxa"/>
            <w:tcBorders>
              <w:top w:val="nil"/>
              <w:bottom w:val="nil"/>
            </w:tcBorders>
            <w:hideMark/>
          </w:tcPr>
          <w:p w14:paraId="579BF92B"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0.483691870682400</w:t>
            </w:r>
          </w:p>
        </w:tc>
        <w:tc>
          <w:tcPr>
            <w:tcW w:w="507" w:type="dxa"/>
            <w:tcBorders>
              <w:top w:val="nil"/>
              <w:bottom w:val="nil"/>
            </w:tcBorders>
            <w:hideMark/>
          </w:tcPr>
          <w:p w14:paraId="15B2D9F0"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37" w:type="dxa"/>
            <w:tcBorders>
              <w:top w:val="nil"/>
              <w:bottom w:val="nil"/>
            </w:tcBorders>
            <w:hideMark/>
          </w:tcPr>
          <w:p w14:paraId="095F9492"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2</w:t>
            </w:r>
          </w:p>
        </w:tc>
        <w:tc>
          <w:tcPr>
            <w:tcW w:w="837" w:type="dxa"/>
            <w:tcBorders>
              <w:top w:val="nil"/>
              <w:bottom w:val="nil"/>
            </w:tcBorders>
            <w:hideMark/>
          </w:tcPr>
          <w:p w14:paraId="32D36A5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0</w:t>
            </w:r>
          </w:p>
        </w:tc>
      </w:tr>
      <w:tr w:rsidR="002772A7" w:rsidRPr="002772A7" w14:paraId="2CAD8595"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387C829"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76" w:type="dxa"/>
            <w:tcBorders>
              <w:top w:val="nil"/>
              <w:bottom w:val="nil"/>
            </w:tcBorders>
            <w:hideMark/>
          </w:tcPr>
          <w:p w14:paraId="0B1674D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concerta</w:t>
            </w:r>
            <w:proofErr w:type="spellEnd"/>
          </w:p>
        </w:tc>
        <w:tc>
          <w:tcPr>
            <w:tcW w:w="1791" w:type="dxa"/>
            <w:tcBorders>
              <w:top w:val="nil"/>
              <w:bottom w:val="nil"/>
            </w:tcBorders>
            <w:hideMark/>
          </w:tcPr>
          <w:p w14:paraId="778CE219"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8.86458333333300</w:t>
            </w:r>
          </w:p>
        </w:tc>
        <w:tc>
          <w:tcPr>
            <w:tcW w:w="1791" w:type="dxa"/>
            <w:tcBorders>
              <w:top w:val="nil"/>
              <w:bottom w:val="nil"/>
            </w:tcBorders>
            <w:hideMark/>
          </w:tcPr>
          <w:p w14:paraId="72CAC74C"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0.18525766971980</w:t>
            </w:r>
          </w:p>
        </w:tc>
        <w:tc>
          <w:tcPr>
            <w:tcW w:w="507" w:type="dxa"/>
            <w:tcBorders>
              <w:top w:val="nil"/>
              <w:bottom w:val="nil"/>
            </w:tcBorders>
            <w:hideMark/>
          </w:tcPr>
          <w:p w14:paraId="684CB64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37" w:type="dxa"/>
            <w:tcBorders>
              <w:top w:val="nil"/>
              <w:bottom w:val="nil"/>
            </w:tcBorders>
            <w:hideMark/>
          </w:tcPr>
          <w:p w14:paraId="61FAA660"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837" w:type="dxa"/>
            <w:tcBorders>
              <w:top w:val="nil"/>
              <w:bottom w:val="nil"/>
            </w:tcBorders>
            <w:hideMark/>
          </w:tcPr>
          <w:p w14:paraId="67CD9B1F"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40</w:t>
            </w:r>
          </w:p>
        </w:tc>
      </w:tr>
      <w:tr w:rsidR="002772A7" w:rsidRPr="002772A7" w14:paraId="5F99E1AC"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7EA6CFD"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76" w:type="dxa"/>
            <w:tcBorders>
              <w:top w:val="nil"/>
              <w:bottom w:val="nil"/>
            </w:tcBorders>
            <w:hideMark/>
          </w:tcPr>
          <w:p w14:paraId="1763E0CE"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guanfacine</w:t>
            </w:r>
          </w:p>
        </w:tc>
        <w:tc>
          <w:tcPr>
            <w:tcW w:w="1791" w:type="dxa"/>
            <w:tcBorders>
              <w:top w:val="nil"/>
              <w:bottom w:val="nil"/>
            </w:tcBorders>
            <w:hideMark/>
          </w:tcPr>
          <w:p w14:paraId="6DB40FD5"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7.17857142857100</w:t>
            </w:r>
          </w:p>
        </w:tc>
        <w:tc>
          <w:tcPr>
            <w:tcW w:w="1791" w:type="dxa"/>
            <w:tcBorders>
              <w:top w:val="nil"/>
              <w:bottom w:val="nil"/>
            </w:tcBorders>
            <w:hideMark/>
          </w:tcPr>
          <w:p w14:paraId="2FD045C8"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9.2515474163008</w:t>
            </w:r>
          </w:p>
        </w:tc>
        <w:tc>
          <w:tcPr>
            <w:tcW w:w="507" w:type="dxa"/>
            <w:tcBorders>
              <w:top w:val="nil"/>
              <w:bottom w:val="nil"/>
            </w:tcBorders>
            <w:hideMark/>
          </w:tcPr>
          <w:p w14:paraId="6411D69B"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nil"/>
              <w:bottom w:val="nil"/>
            </w:tcBorders>
            <w:hideMark/>
          </w:tcPr>
          <w:p w14:paraId="1B62E70E"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837" w:type="dxa"/>
            <w:tcBorders>
              <w:top w:val="nil"/>
              <w:bottom w:val="nil"/>
            </w:tcBorders>
            <w:hideMark/>
          </w:tcPr>
          <w:p w14:paraId="3C46C965"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5</w:t>
            </w:r>
          </w:p>
        </w:tc>
      </w:tr>
      <w:tr w:rsidR="002772A7" w:rsidRPr="002772A7" w14:paraId="72D187DB"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D736C16"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76" w:type="dxa"/>
            <w:tcBorders>
              <w:top w:val="nil"/>
              <w:bottom w:val="nil"/>
            </w:tcBorders>
            <w:hideMark/>
          </w:tcPr>
          <w:p w14:paraId="40065159"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lisdexamfetamine</w:t>
            </w:r>
            <w:proofErr w:type="spellEnd"/>
          </w:p>
        </w:tc>
        <w:tc>
          <w:tcPr>
            <w:tcW w:w="1791" w:type="dxa"/>
            <w:tcBorders>
              <w:top w:val="nil"/>
              <w:bottom w:val="nil"/>
            </w:tcBorders>
            <w:hideMark/>
          </w:tcPr>
          <w:p w14:paraId="4D6B9680"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5.15277777777800</w:t>
            </w:r>
          </w:p>
        </w:tc>
        <w:tc>
          <w:tcPr>
            <w:tcW w:w="1791" w:type="dxa"/>
            <w:tcBorders>
              <w:top w:val="nil"/>
              <w:bottom w:val="nil"/>
            </w:tcBorders>
            <w:hideMark/>
          </w:tcPr>
          <w:p w14:paraId="33799E2B"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9.49695514127550</w:t>
            </w:r>
          </w:p>
        </w:tc>
        <w:tc>
          <w:tcPr>
            <w:tcW w:w="507" w:type="dxa"/>
            <w:tcBorders>
              <w:top w:val="nil"/>
              <w:bottom w:val="nil"/>
            </w:tcBorders>
            <w:hideMark/>
          </w:tcPr>
          <w:p w14:paraId="5BB5A02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nil"/>
              <w:bottom w:val="nil"/>
            </w:tcBorders>
            <w:hideMark/>
          </w:tcPr>
          <w:p w14:paraId="61CDCB69"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837" w:type="dxa"/>
            <w:tcBorders>
              <w:top w:val="nil"/>
              <w:bottom w:val="nil"/>
            </w:tcBorders>
            <w:hideMark/>
          </w:tcPr>
          <w:p w14:paraId="2F0173C8"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31</w:t>
            </w:r>
          </w:p>
        </w:tc>
      </w:tr>
      <w:tr w:rsidR="002772A7" w:rsidRPr="002772A7" w14:paraId="0216151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B55D916"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76" w:type="dxa"/>
            <w:tcBorders>
              <w:top w:val="nil"/>
              <w:bottom w:val="nil"/>
            </w:tcBorders>
            <w:hideMark/>
          </w:tcPr>
          <w:p w14:paraId="57761CD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methylphenidate</w:t>
            </w:r>
          </w:p>
        </w:tc>
        <w:tc>
          <w:tcPr>
            <w:tcW w:w="1791" w:type="dxa"/>
            <w:tcBorders>
              <w:top w:val="nil"/>
              <w:bottom w:val="nil"/>
            </w:tcBorders>
            <w:hideMark/>
          </w:tcPr>
          <w:p w14:paraId="693D946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6.3227848101270</w:t>
            </w:r>
          </w:p>
        </w:tc>
        <w:tc>
          <w:tcPr>
            <w:tcW w:w="1791" w:type="dxa"/>
            <w:tcBorders>
              <w:top w:val="nil"/>
              <w:bottom w:val="nil"/>
            </w:tcBorders>
            <w:hideMark/>
          </w:tcPr>
          <w:p w14:paraId="7A736957"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894028641612800</w:t>
            </w:r>
          </w:p>
        </w:tc>
        <w:tc>
          <w:tcPr>
            <w:tcW w:w="507" w:type="dxa"/>
            <w:tcBorders>
              <w:top w:val="nil"/>
              <w:bottom w:val="nil"/>
            </w:tcBorders>
            <w:hideMark/>
          </w:tcPr>
          <w:p w14:paraId="389D2FB5"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37" w:type="dxa"/>
            <w:tcBorders>
              <w:top w:val="nil"/>
              <w:bottom w:val="nil"/>
            </w:tcBorders>
            <w:hideMark/>
          </w:tcPr>
          <w:p w14:paraId="013C0B6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837" w:type="dxa"/>
            <w:tcBorders>
              <w:top w:val="nil"/>
              <w:bottom w:val="nil"/>
            </w:tcBorders>
            <w:hideMark/>
          </w:tcPr>
          <w:p w14:paraId="778DF6F5"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70</w:t>
            </w:r>
          </w:p>
        </w:tc>
      </w:tr>
      <w:tr w:rsidR="002772A7" w:rsidRPr="002772A7" w14:paraId="0240FE46"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434587E"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76" w:type="dxa"/>
            <w:tcBorders>
              <w:top w:val="nil"/>
              <w:bottom w:val="nil"/>
            </w:tcBorders>
            <w:hideMark/>
          </w:tcPr>
          <w:p w14:paraId="0733AFA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mphetamine</w:t>
            </w:r>
          </w:p>
        </w:tc>
        <w:tc>
          <w:tcPr>
            <w:tcW w:w="1791" w:type="dxa"/>
            <w:tcBorders>
              <w:top w:val="nil"/>
              <w:bottom w:val="nil"/>
            </w:tcBorders>
            <w:hideMark/>
          </w:tcPr>
          <w:p w14:paraId="64E61D90"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8.27906976744200</w:t>
            </w:r>
          </w:p>
        </w:tc>
        <w:tc>
          <w:tcPr>
            <w:tcW w:w="1791" w:type="dxa"/>
            <w:tcBorders>
              <w:top w:val="nil"/>
              <w:bottom w:val="nil"/>
            </w:tcBorders>
            <w:hideMark/>
          </w:tcPr>
          <w:p w14:paraId="6B09083C"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9.893286020747900</w:t>
            </w:r>
          </w:p>
        </w:tc>
        <w:tc>
          <w:tcPr>
            <w:tcW w:w="507" w:type="dxa"/>
            <w:tcBorders>
              <w:top w:val="nil"/>
              <w:bottom w:val="nil"/>
            </w:tcBorders>
            <w:hideMark/>
          </w:tcPr>
          <w:p w14:paraId="548DC75A"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nil"/>
              <w:bottom w:val="nil"/>
            </w:tcBorders>
            <w:hideMark/>
          </w:tcPr>
          <w:p w14:paraId="5E25B491"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837" w:type="dxa"/>
            <w:tcBorders>
              <w:top w:val="nil"/>
              <w:bottom w:val="nil"/>
            </w:tcBorders>
            <w:hideMark/>
          </w:tcPr>
          <w:p w14:paraId="678CF597"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6</w:t>
            </w:r>
          </w:p>
        </w:tc>
      </w:tr>
      <w:tr w:rsidR="002772A7" w:rsidRPr="002772A7" w14:paraId="5397932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2677F13"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76" w:type="dxa"/>
            <w:tcBorders>
              <w:top w:val="nil"/>
              <w:bottom w:val="nil"/>
            </w:tcBorders>
            <w:hideMark/>
          </w:tcPr>
          <w:p w14:paraId="2782C5D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tomoxetine</w:t>
            </w:r>
          </w:p>
        </w:tc>
        <w:tc>
          <w:tcPr>
            <w:tcW w:w="1791" w:type="dxa"/>
            <w:tcBorders>
              <w:top w:val="nil"/>
              <w:bottom w:val="nil"/>
            </w:tcBorders>
            <w:hideMark/>
          </w:tcPr>
          <w:p w14:paraId="5EED5E1D"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7.81690140845100</w:t>
            </w:r>
          </w:p>
        </w:tc>
        <w:tc>
          <w:tcPr>
            <w:tcW w:w="1791" w:type="dxa"/>
            <w:tcBorders>
              <w:top w:val="nil"/>
              <w:bottom w:val="nil"/>
            </w:tcBorders>
            <w:hideMark/>
          </w:tcPr>
          <w:p w14:paraId="53406C87"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1.020608839323700</w:t>
            </w:r>
          </w:p>
        </w:tc>
        <w:tc>
          <w:tcPr>
            <w:tcW w:w="507" w:type="dxa"/>
            <w:tcBorders>
              <w:top w:val="nil"/>
              <w:bottom w:val="nil"/>
            </w:tcBorders>
            <w:hideMark/>
          </w:tcPr>
          <w:p w14:paraId="699069C2"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nil"/>
              <w:bottom w:val="nil"/>
            </w:tcBorders>
            <w:hideMark/>
          </w:tcPr>
          <w:p w14:paraId="643614D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837" w:type="dxa"/>
            <w:tcBorders>
              <w:top w:val="nil"/>
              <w:bottom w:val="nil"/>
            </w:tcBorders>
            <w:hideMark/>
          </w:tcPr>
          <w:p w14:paraId="09CA3C0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9</w:t>
            </w:r>
          </w:p>
        </w:tc>
      </w:tr>
      <w:tr w:rsidR="002772A7" w:rsidRPr="002772A7" w14:paraId="350DE067"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78F5C198"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76" w:type="dxa"/>
            <w:tcBorders>
              <w:top w:val="nil"/>
              <w:bottom w:val="nil"/>
            </w:tcBorders>
            <w:hideMark/>
          </w:tcPr>
          <w:p w14:paraId="0710D06B"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clonidine</w:t>
            </w:r>
          </w:p>
        </w:tc>
        <w:tc>
          <w:tcPr>
            <w:tcW w:w="1791" w:type="dxa"/>
            <w:tcBorders>
              <w:top w:val="nil"/>
              <w:bottom w:val="nil"/>
            </w:tcBorders>
            <w:hideMark/>
          </w:tcPr>
          <w:p w14:paraId="2B185770"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8.65853658536600</w:t>
            </w:r>
          </w:p>
        </w:tc>
        <w:tc>
          <w:tcPr>
            <w:tcW w:w="1791" w:type="dxa"/>
            <w:tcBorders>
              <w:top w:val="nil"/>
              <w:bottom w:val="nil"/>
            </w:tcBorders>
            <w:hideMark/>
          </w:tcPr>
          <w:p w14:paraId="5FDF30D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9.15577436855890</w:t>
            </w:r>
          </w:p>
        </w:tc>
        <w:tc>
          <w:tcPr>
            <w:tcW w:w="507" w:type="dxa"/>
            <w:tcBorders>
              <w:top w:val="nil"/>
              <w:bottom w:val="nil"/>
            </w:tcBorders>
            <w:hideMark/>
          </w:tcPr>
          <w:p w14:paraId="10626B93"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nil"/>
              <w:bottom w:val="nil"/>
            </w:tcBorders>
            <w:hideMark/>
          </w:tcPr>
          <w:p w14:paraId="2AC59F59"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837" w:type="dxa"/>
            <w:tcBorders>
              <w:top w:val="nil"/>
              <w:bottom w:val="nil"/>
            </w:tcBorders>
            <w:hideMark/>
          </w:tcPr>
          <w:p w14:paraId="7A7EF4F7"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35</w:t>
            </w:r>
          </w:p>
        </w:tc>
      </w:tr>
      <w:tr w:rsidR="002772A7" w:rsidRPr="002772A7" w14:paraId="5947E438"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70669A58"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76" w:type="dxa"/>
            <w:tcBorders>
              <w:top w:val="nil"/>
              <w:bottom w:val="nil"/>
            </w:tcBorders>
            <w:hideMark/>
          </w:tcPr>
          <w:p w14:paraId="2B3C1463"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concerta</w:t>
            </w:r>
            <w:proofErr w:type="spellEnd"/>
          </w:p>
        </w:tc>
        <w:tc>
          <w:tcPr>
            <w:tcW w:w="1791" w:type="dxa"/>
            <w:tcBorders>
              <w:top w:val="nil"/>
              <w:bottom w:val="nil"/>
            </w:tcBorders>
            <w:hideMark/>
          </w:tcPr>
          <w:p w14:paraId="3AE6DB87"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0.0557768924300</w:t>
            </w:r>
          </w:p>
        </w:tc>
        <w:tc>
          <w:tcPr>
            <w:tcW w:w="1791" w:type="dxa"/>
            <w:tcBorders>
              <w:top w:val="nil"/>
              <w:bottom w:val="nil"/>
            </w:tcBorders>
            <w:hideMark/>
          </w:tcPr>
          <w:p w14:paraId="4580A16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0.020711188517400</w:t>
            </w:r>
          </w:p>
        </w:tc>
        <w:tc>
          <w:tcPr>
            <w:tcW w:w="507" w:type="dxa"/>
            <w:tcBorders>
              <w:top w:val="nil"/>
              <w:bottom w:val="nil"/>
            </w:tcBorders>
            <w:hideMark/>
          </w:tcPr>
          <w:p w14:paraId="72BD0B0A"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37" w:type="dxa"/>
            <w:tcBorders>
              <w:top w:val="nil"/>
              <w:bottom w:val="nil"/>
            </w:tcBorders>
            <w:hideMark/>
          </w:tcPr>
          <w:p w14:paraId="595D6CED"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837" w:type="dxa"/>
            <w:tcBorders>
              <w:top w:val="nil"/>
              <w:bottom w:val="nil"/>
            </w:tcBorders>
            <w:hideMark/>
          </w:tcPr>
          <w:p w14:paraId="7028A852"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3</w:t>
            </w:r>
          </w:p>
        </w:tc>
      </w:tr>
      <w:tr w:rsidR="002772A7" w:rsidRPr="002772A7" w14:paraId="044CB96C"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60B127C"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76" w:type="dxa"/>
            <w:tcBorders>
              <w:top w:val="nil"/>
              <w:bottom w:val="nil"/>
            </w:tcBorders>
            <w:hideMark/>
          </w:tcPr>
          <w:p w14:paraId="61D0E63A"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guanfacine</w:t>
            </w:r>
          </w:p>
        </w:tc>
        <w:tc>
          <w:tcPr>
            <w:tcW w:w="1791" w:type="dxa"/>
            <w:tcBorders>
              <w:top w:val="nil"/>
              <w:bottom w:val="nil"/>
            </w:tcBorders>
            <w:hideMark/>
          </w:tcPr>
          <w:p w14:paraId="261D2E57"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9.28494623655900</w:t>
            </w:r>
          </w:p>
        </w:tc>
        <w:tc>
          <w:tcPr>
            <w:tcW w:w="1791" w:type="dxa"/>
            <w:tcBorders>
              <w:top w:val="nil"/>
              <w:bottom w:val="nil"/>
            </w:tcBorders>
            <w:hideMark/>
          </w:tcPr>
          <w:p w14:paraId="48878F54"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0.086017437102400</w:t>
            </w:r>
          </w:p>
        </w:tc>
        <w:tc>
          <w:tcPr>
            <w:tcW w:w="507" w:type="dxa"/>
            <w:tcBorders>
              <w:top w:val="nil"/>
              <w:bottom w:val="nil"/>
            </w:tcBorders>
            <w:hideMark/>
          </w:tcPr>
          <w:p w14:paraId="13926D8C"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37" w:type="dxa"/>
            <w:tcBorders>
              <w:top w:val="nil"/>
              <w:bottom w:val="nil"/>
            </w:tcBorders>
            <w:hideMark/>
          </w:tcPr>
          <w:p w14:paraId="73815A24"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3</w:t>
            </w:r>
          </w:p>
        </w:tc>
        <w:tc>
          <w:tcPr>
            <w:tcW w:w="837" w:type="dxa"/>
            <w:tcBorders>
              <w:top w:val="nil"/>
              <w:bottom w:val="nil"/>
            </w:tcBorders>
            <w:hideMark/>
          </w:tcPr>
          <w:p w14:paraId="446BFF74"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77</w:t>
            </w:r>
          </w:p>
        </w:tc>
      </w:tr>
      <w:tr w:rsidR="002772A7" w:rsidRPr="002772A7" w14:paraId="4D545D67"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E721158"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76" w:type="dxa"/>
            <w:tcBorders>
              <w:top w:val="nil"/>
              <w:bottom w:val="nil"/>
            </w:tcBorders>
            <w:hideMark/>
          </w:tcPr>
          <w:p w14:paraId="49101DC8"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lisdexamfetamine</w:t>
            </w:r>
            <w:proofErr w:type="spellEnd"/>
          </w:p>
        </w:tc>
        <w:tc>
          <w:tcPr>
            <w:tcW w:w="1791" w:type="dxa"/>
            <w:tcBorders>
              <w:top w:val="nil"/>
              <w:bottom w:val="nil"/>
            </w:tcBorders>
            <w:hideMark/>
          </w:tcPr>
          <w:p w14:paraId="0A536012"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0.4267782426780</w:t>
            </w:r>
          </w:p>
        </w:tc>
        <w:tc>
          <w:tcPr>
            <w:tcW w:w="1791" w:type="dxa"/>
            <w:tcBorders>
              <w:top w:val="nil"/>
              <w:bottom w:val="nil"/>
            </w:tcBorders>
            <w:hideMark/>
          </w:tcPr>
          <w:p w14:paraId="3B9940E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1.24907003592850</w:t>
            </w:r>
          </w:p>
        </w:tc>
        <w:tc>
          <w:tcPr>
            <w:tcW w:w="507" w:type="dxa"/>
            <w:tcBorders>
              <w:top w:val="nil"/>
              <w:bottom w:val="nil"/>
            </w:tcBorders>
            <w:hideMark/>
          </w:tcPr>
          <w:p w14:paraId="015C61E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37" w:type="dxa"/>
            <w:tcBorders>
              <w:top w:val="nil"/>
              <w:bottom w:val="nil"/>
            </w:tcBorders>
            <w:hideMark/>
          </w:tcPr>
          <w:p w14:paraId="50255973"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8</w:t>
            </w:r>
          </w:p>
        </w:tc>
        <w:tc>
          <w:tcPr>
            <w:tcW w:w="837" w:type="dxa"/>
            <w:tcBorders>
              <w:top w:val="nil"/>
              <w:bottom w:val="nil"/>
            </w:tcBorders>
            <w:hideMark/>
          </w:tcPr>
          <w:p w14:paraId="43E56BE4"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95</w:t>
            </w:r>
          </w:p>
        </w:tc>
      </w:tr>
      <w:tr w:rsidR="002772A7" w:rsidRPr="002772A7" w14:paraId="22A210C6"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single" w:sz="4" w:space="0" w:color="auto"/>
            </w:tcBorders>
            <w:hideMark/>
          </w:tcPr>
          <w:p w14:paraId="389027FD"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76" w:type="dxa"/>
            <w:tcBorders>
              <w:top w:val="nil"/>
              <w:bottom w:val="single" w:sz="4" w:space="0" w:color="auto"/>
            </w:tcBorders>
            <w:hideMark/>
          </w:tcPr>
          <w:p w14:paraId="0D5ADA2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methylphenidate</w:t>
            </w:r>
          </w:p>
        </w:tc>
        <w:tc>
          <w:tcPr>
            <w:tcW w:w="1791" w:type="dxa"/>
            <w:tcBorders>
              <w:top w:val="nil"/>
              <w:bottom w:val="single" w:sz="4" w:space="0" w:color="auto"/>
            </w:tcBorders>
            <w:hideMark/>
          </w:tcPr>
          <w:p w14:paraId="716F90FC"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8.05026455026500</w:t>
            </w:r>
          </w:p>
        </w:tc>
        <w:tc>
          <w:tcPr>
            <w:tcW w:w="1791" w:type="dxa"/>
            <w:tcBorders>
              <w:top w:val="nil"/>
              <w:bottom w:val="single" w:sz="4" w:space="0" w:color="auto"/>
            </w:tcBorders>
            <w:hideMark/>
          </w:tcPr>
          <w:p w14:paraId="601A01B1"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9.287717190289400</w:t>
            </w:r>
          </w:p>
        </w:tc>
        <w:tc>
          <w:tcPr>
            <w:tcW w:w="507" w:type="dxa"/>
            <w:tcBorders>
              <w:top w:val="nil"/>
              <w:bottom w:val="single" w:sz="4" w:space="0" w:color="auto"/>
            </w:tcBorders>
            <w:hideMark/>
          </w:tcPr>
          <w:p w14:paraId="60BFBD9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37" w:type="dxa"/>
            <w:tcBorders>
              <w:top w:val="nil"/>
              <w:bottom w:val="single" w:sz="4" w:space="0" w:color="auto"/>
            </w:tcBorders>
            <w:hideMark/>
          </w:tcPr>
          <w:p w14:paraId="36D91EFA"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837" w:type="dxa"/>
            <w:tcBorders>
              <w:top w:val="nil"/>
              <w:bottom w:val="single" w:sz="4" w:space="0" w:color="auto"/>
            </w:tcBorders>
            <w:hideMark/>
          </w:tcPr>
          <w:p w14:paraId="42861D7C"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61</w:t>
            </w:r>
          </w:p>
        </w:tc>
      </w:tr>
    </w:tbl>
    <w:p w14:paraId="3D156B67" w14:textId="77777777" w:rsidR="005A7AC7" w:rsidRPr="00AD3C41" w:rsidRDefault="005A7AC7" w:rsidP="00AC3CFE">
      <w:pPr>
        <w:snapToGrid w:val="0"/>
        <w:spacing w:before="120" w:after="240"/>
        <w:jc w:val="both"/>
        <w:rPr>
          <w:rFonts w:eastAsia="Calibri" w:cs="Didot"/>
          <w:color w:val="000000" w:themeColor="text1"/>
        </w:rPr>
      </w:pPr>
    </w:p>
    <w:p w14:paraId="0F34D0B2" w14:textId="0E108358" w:rsidR="451918C9" w:rsidRPr="00AD3C41" w:rsidRDefault="451918C9" w:rsidP="00EA535E">
      <w:pPr>
        <w:pStyle w:val="Heading3"/>
        <w:snapToGrid w:val="0"/>
        <w:spacing w:before="120" w:after="240"/>
        <w:jc w:val="both"/>
        <w:rPr>
          <w:rFonts w:cs="Didot"/>
          <w:szCs w:val="22"/>
        </w:rPr>
      </w:pPr>
      <w:r w:rsidRPr="00AD3C41">
        <w:rPr>
          <w:rFonts w:eastAsia="Calibri" w:cs="Didot" w:hint="cs"/>
          <w:szCs w:val="22"/>
        </w:rPr>
        <w:lastRenderedPageBreak/>
        <w:t>5.</w:t>
      </w:r>
      <w:r w:rsidR="25D5187C" w:rsidRPr="00AD3C41">
        <w:rPr>
          <w:rFonts w:eastAsia="Calibri" w:cs="Didot" w:hint="cs"/>
          <w:szCs w:val="22"/>
        </w:rPr>
        <w:t>3</w:t>
      </w:r>
      <w:r w:rsidRPr="00AD3C41">
        <w:rPr>
          <w:rFonts w:eastAsia="Calibri" w:cs="Didot" w:hint="cs"/>
          <w:szCs w:val="22"/>
        </w:rPr>
        <w:t xml:space="preserve">.2. </w:t>
      </w:r>
      <w:r w:rsidR="00F47874">
        <w:rPr>
          <w:rFonts w:eastAsia="Calibri" w:cs="Didot"/>
          <w:szCs w:val="22"/>
        </w:rPr>
        <w:t>Child Behavior Checklist (CBCL)</w:t>
      </w:r>
    </w:p>
    <w:p w14:paraId="467D3B36" w14:textId="44D73898" w:rsidR="00F47874" w:rsidRDefault="00465457" w:rsidP="00465457">
      <w:pPr>
        <w:snapToGrid w:val="0"/>
        <w:spacing w:before="120" w:after="240"/>
        <w:jc w:val="both"/>
        <w:rPr>
          <w:rFonts w:eastAsia="Calibri" w:cs="Didot"/>
          <w:color w:val="000000" w:themeColor="text1"/>
        </w:rPr>
      </w:pPr>
      <w:r w:rsidRPr="00465457">
        <w:rPr>
          <w:rFonts w:eastAsia="Calibri" w:cs="Didot"/>
          <w:color w:val="000000" w:themeColor="text1"/>
        </w:rPr>
        <w:t>In addition to the Stop Signal fMRI Task (SST), the ABCD dataset includes parent-reported data on their child's behavior using the Child Behavior Checklist (CBCL). The CBCL is a widely used questionnaire that assesses various behavioral and emotional problems in children and adolescents. Parents provide ratings on a range of behavioral items, allowing for the assessment of different behavioral domains.</w:t>
      </w:r>
    </w:p>
    <w:p w14:paraId="7B9F2B60" w14:textId="7F03CF70" w:rsidR="00465457" w:rsidRDefault="00465457" w:rsidP="00465457">
      <w:pPr>
        <w:snapToGrid w:val="0"/>
        <w:spacing w:before="120" w:after="240"/>
        <w:jc w:val="both"/>
        <w:rPr>
          <w:rFonts w:eastAsia="Calibri" w:cs="Didot"/>
          <w:color w:val="000000" w:themeColor="text1"/>
        </w:rPr>
      </w:pPr>
      <w:r w:rsidRPr="00465457">
        <w:rPr>
          <w:rFonts w:eastAsia="Calibri" w:cs="Didot"/>
          <w:color w:val="000000" w:themeColor="text1"/>
        </w:rPr>
        <w:t xml:space="preserve">To investigate the effects of methylphenidate on behavior, we calculated the change (delta) in CBCL subscale scores based on the status of taking MPH or not. </w:t>
      </w:r>
      <w:proofErr w:type="gramStart"/>
      <w:r w:rsidRPr="00465457">
        <w:rPr>
          <w:rFonts w:eastAsia="Calibri" w:cs="Didot"/>
          <w:color w:val="000000" w:themeColor="text1"/>
        </w:rPr>
        <w:t>Similar to</w:t>
      </w:r>
      <w:proofErr w:type="gramEnd"/>
      <w:r w:rsidRPr="00465457">
        <w:rPr>
          <w:rFonts w:eastAsia="Calibri" w:cs="Didot"/>
          <w:color w:val="000000" w:themeColor="text1"/>
        </w:rPr>
        <w:t xml:space="preserve"> the SST analysis, the delta was defined as: (participant's CBCL subscale score on MPH) - (participant's CBCL subscale score off MPH)</w:t>
      </w:r>
    </w:p>
    <w:p w14:paraId="70D67636" w14:textId="69D0CE0A" w:rsidR="00465457" w:rsidRDefault="00465457" w:rsidP="00465457">
      <w:pPr>
        <w:snapToGrid w:val="0"/>
        <w:spacing w:before="120" w:after="240"/>
        <w:jc w:val="both"/>
        <w:rPr>
          <w:rFonts w:eastAsia="Calibri" w:cs="Didot"/>
          <w:color w:val="000000" w:themeColor="text1"/>
        </w:rPr>
      </w:pPr>
      <w:r w:rsidRPr="00465457">
        <w:rPr>
          <w:rFonts w:eastAsia="Calibri" w:cs="Didot"/>
          <w:color w:val="000000" w:themeColor="text1"/>
        </w:rPr>
        <w:t xml:space="preserve">As some participants had multiple measures per MPH status, their scores were averaged. To account for age and sex, which are known to influence behavioral outcomes, we conducted a regression analysis using the </w:t>
      </w:r>
      <w:proofErr w:type="gramStart"/>
      <w:r w:rsidRPr="00465457">
        <w:rPr>
          <w:rFonts w:eastAsia="Calibri" w:cs="Didot"/>
          <w:color w:val="000000" w:themeColor="text1"/>
        </w:rPr>
        <w:t>glm(</w:t>
      </w:r>
      <w:proofErr w:type="gramEnd"/>
      <w:r w:rsidRPr="00465457">
        <w:rPr>
          <w:rFonts w:eastAsia="Calibri" w:cs="Didot"/>
          <w:color w:val="000000" w:themeColor="text1"/>
        </w:rPr>
        <w:t xml:space="preserve">) function in R. The formula </w:t>
      </w:r>
      <w:proofErr w:type="gramStart"/>
      <w:r w:rsidRPr="00465457">
        <w:rPr>
          <w:rFonts w:eastAsia="Calibri" w:cs="Didot"/>
          <w:color w:val="000000" w:themeColor="text1"/>
        </w:rPr>
        <w:t>glm(</w:t>
      </w:r>
      <w:proofErr w:type="gramEnd"/>
      <w:r w:rsidRPr="00465457">
        <w:rPr>
          <w:rFonts w:eastAsia="Calibri" w:cs="Didot"/>
          <w:color w:val="000000" w:themeColor="text1"/>
        </w:rPr>
        <w:t xml:space="preserve">y ~ </w:t>
      </w:r>
      <w:r w:rsidR="00016B44">
        <w:rPr>
          <w:rFonts w:eastAsia="Calibri" w:cs="Didot"/>
          <w:color w:val="000000" w:themeColor="text1"/>
        </w:rPr>
        <w:t>interview_</w:t>
      </w:r>
      <w:r w:rsidRPr="00465457">
        <w:rPr>
          <w:rFonts w:eastAsia="Calibri" w:cs="Didot"/>
          <w:color w:val="000000" w:themeColor="text1"/>
        </w:rPr>
        <w:t xml:space="preserve">age + sex + </w:t>
      </w:r>
      <w:proofErr w:type="spellStart"/>
      <w:r w:rsidR="00016B44">
        <w:rPr>
          <w:rFonts w:eastAsia="Calibri" w:cs="Didot"/>
          <w:color w:val="000000" w:themeColor="text1"/>
        </w:rPr>
        <w:t>interview_</w:t>
      </w:r>
      <w:r w:rsidRPr="00465457">
        <w:rPr>
          <w:rFonts w:eastAsia="Calibri" w:cs="Didot"/>
          <w:color w:val="000000" w:themeColor="text1"/>
        </w:rPr>
        <w:t>age:sex</w:t>
      </w:r>
      <w:proofErr w:type="spellEnd"/>
      <w:r w:rsidRPr="00465457">
        <w:rPr>
          <w:rFonts w:eastAsia="Calibri" w:cs="Didot"/>
          <w:color w:val="000000" w:themeColor="text1"/>
        </w:rPr>
        <w:t xml:space="preserve">, family = </w:t>
      </w:r>
      <w:proofErr w:type="spellStart"/>
      <w:r w:rsidRPr="00465457">
        <w:rPr>
          <w:rFonts w:eastAsia="Calibri" w:cs="Didot"/>
          <w:color w:val="000000" w:themeColor="text1"/>
        </w:rPr>
        <w:t>poisson</w:t>
      </w:r>
      <w:proofErr w:type="spellEnd"/>
      <w:r w:rsidRPr="00465457">
        <w:rPr>
          <w:rFonts w:eastAsia="Calibri" w:cs="Didot"/>
          <w:color w:val="000000" w:themeColor="text1"/>
        </w:rPr>
        <w:t>()) was used to obtain the residuals. These residuals represent the change in CBCL subscale scores, adjusted for age and sex, which allowed us to examine the effect of taking MPH on behavioral outcomes independently of age and sex influences.</w:t>
      </w:r>
    </w:p>
    <w:p w14:paraId="0F6A9CCB" w14:textId="77777777" w:rsidR="005A7AC7" w:rsidRPr="002772A7" w:rsidRDefault="005A7AC7" w:rsidP="002772A7">
      <w:pPr>
        <w:snapToGrid w:val="0"/>
        <w:spacing w:before="120" w:after="240"/>
        <w:jc w:val="center"/>
        <w:cnfStyle w:val="101000000000" w:firstRow="1" w:lastRow="0" w:firstColumn="1" w:lastColumn="0" w:oddVBand="0" w:evenVBand="0" w:oddHBand="0" w:evenHBand="0" w:firstRowFirstColumn="0" w:firstRowLastColumn="0" w:lastRowFirstColumn="0" w:lastRowLastColumn="0"/>
        <w:rPr>
          <w:rFonts w:eastAsia="Calibri" w:cs="Didot"/>
          <w:b/>
          <w:bCs/>
          <w:color w:val="000000" w:themeColor="text1"/>
          <w:sz w:val="18"/>
          <w:szCs w:val="18"/>
        </w:rPr>
      </w:pPr>
    </w:p>
    <w:tbl>
      <w:tblPr>
        <w:tblStyle w:val="PlainTable2"/>
        <w:tblW w:w="0" w:type="auto"/>
        <w:jc w:val="center"/>
        <w:tblLook w:val="04A0" w:firstRow="1" w:lastRow="0" w:firstColumn="1" w:lastColumn="0" w:noHBand="0" w:noVBand="1"/>
      </w:tblPr>
      <w:tblGrid>
        <w:gridCol w:w="776"/>
        <w:gridCol w:w="1496"/>
        <w:gridCol w:w="1791"/>
        <w:gridCol w:w="1791"/>
        <w:gridCol w:w="517"/>
        <w:gridCol w:w="546"/>
        <w:gridCol w:w="857"/>
      </w:tblGrid>
      <w:tr w:rsidR="002772A7" w:rsidRPr="002772A7" w14:paraId="11F4530E" w14:textId="77777777" w:rsidTr="002772A7">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7F7F7F" w:themeColor="text1" w:themeTint="80"/>
              <w:bottom w:val="single" w:sz="4" w:space="0" w:color="auto"/>
            </w:tcBorders>
            <w:hideMark/>
          </w:tcPr>
          <w:p w14:paraId="1267480E" w14:textId="3CA39E0D" w:rsidR="002772A7" w:rsidRPr="002772A7" w:rsidRDefault="002772A7" w:rsidP="002772A7">
            <w:pPr>
              <w:snapToGrid w:val="0"/>
              <w:spacing w:before="120" w:after="240"/>
              <w:jc w:val="center"/>
              <w:rPr>
                <w:rFonts w:eastAsia="Calibri" w:cs="Didot"/>
                <w:b/>
                <w:bCs/>
                <w:color w:val="000000" w:themeColor="text1"/>
                <w:sz w:val="18"/>
                <w:szCs w:val="18"/>
              </w:rPr>
            </w:pPr>
            <w:r w:rsidRPr="002772A7">
              <w:rPr>
                <w:rFonts w:eastAsia="Calibri" w:cs="Didot"/>
                <w:b/>
                <w:bCs/>
                <w:color w:val="000000" w:themeColor="text1"/>
                <w:sz w:val="18"/>
                <w:szCs w:val="18"/>
              </w:rPr>
              <w:t>S</w:t>
            </w:r>
            <w:r w:rsidRPr="002772A7">
              <w:rPr>
                <w:rFonts w:eastAsia="Calibri" w:cs="Didot"/>
                <w:b/>
                <w:bCs/>
                <w:color w:val="000000" w:themeColor="text1"/>
                <w:sz w:val="18"/>
                <w:szCs w:val="18"/>
              </w:rPr>
              <w:t>ex</w:t>
            </w:r>
          </w:p>
        </w:tc>
        <w:tc>
          <w:tcPr>
            <w:tcW w:w="1496" w:type="dxa"/>
            <w:tcBorders>
              <w:top w:val="single" w:sz="4" w:space="0" w:color="7F7F7F" w:themeColor="text1" w:themeTint="80"/>
              <w:bottom w:val="single" w:sz="4" w:space="0" w:color="auto"/>
            </w:tcBorders>
            <w:hideMark/>
          </w:tcPr>
          <w:p w14:paraId="1F440353" w14:textId="019305E3"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D</w:t>
            </w:r>
            <w:r w:rsidRPr="002772A7">
              <w:rPr>
                <w:rFonts w:eastAsia="Calibri" w:cs="Didot"/>
                <w:color w:val="000000" w:themeColor="text1"/>
                <w:sz w:val="18"/>
                <w:szCs w:val="18"/>
              </w:rPr>
              <w:t>rug</w:t>
            </w:r>
          </w:p>
        </w:tc>
        <w:tc>
          <w:tcPr>
            <w:tcW w:w="1791" w:type="dxa"/>
            <w:tcBorders>
              <w:top w:val="single" w:sz="4" w:space="0" w:color="7F7F7F" w:themeColor="text1" w:themeTint="80"/>
              <w:bottom w:val="single" w:sz="4" w:space="0" w:color="auto"/>
            </w:tcBorders>
            <w:hideMark/>
          </w:tcPr>
          <w:p w14:paraId="0F405083" w14:textId="6393B3C7"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Pr>
                <w:rFonts w:eastAsia="Calibri" w:cs="Didot"/>
                <w:color w:val="000000" w:themeColor="text1"/>
                <w:sz w:val="18"/>
                <w:szCs w:val="18"/>
              </w:rPr>
              <w:t xml:space="preserve">Age </w:t>
            </w:r>
            <w:r w:rsidRPr="002772A7">
              <w:rPr>
                <w:rFonts w:eastAsia="Calibri" w:cs="Didot"/>
                <w:color w:val="000000" w:themeColor="text1"/>
                <w:sz w:val="18"/>
                <w:szCs w:val="18"/>
              </w:rPr>
              <w:t>avg</w:t>
            </w:r>
          </w:p>
        </w:tc>
        <w:tc>
          <w:tcPr>
            <w:tcW w:w="1791" w:type="dxa"/>
            <w:tcBorders>
              <w:top w:val="single" w:sz="4" w:space="0" w:color="7F7F7F" w:themeColor="text1" w:themeTint="80"/>
              <w:bottom w:val="single" w:sz="4" w:space="0" w:color="auto"/>
            </w:tcBorders>
            <w:hideMark/>
          </w:tcPr>
          <w:p w14:paraId="315D5E66" w14:textId="42C30313"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Pr>
                <w:rFonts w:eastAsia="Calibri" w:cs="Didot"/>
                <w:color w:val="000000" w:themeColor="text1"/>
                <w:sz w:val="18"/>
                <w:szCs w:val="18"/>
              </w:rPr>
              <w:t xml:space="preserve">Age </w:t>
            </w:r>
            <w:proofErr w:type="spellStart"/>
            <w:r w:rsidRPr="002772A7">
              <w:rPr>
                <w:rFonts w:eastAsia="Calibri" w:cs="Didot"/>
                <w:color w:val="000000" w:themeColor="text1"/>
                <w:sz w:val="18"/>
                <w:szCs w:val="18"/>
              </w:rPr>
              <w:t>sd</w:t>
            </w:r>
            <w:proofErr w:type="spellEnd"/>
          </w:p>
        </w:tc>
        <w:tc>
          <w:tcPr>
            <w:tcW w:w="517" w:type="dxa"/>
            <w:tcBorders>
              <w:top w:val="single" w:sz="4" w:space="0" w:color="7F7F7F" w:themeColor="text1" w:themeTint="80"/>
              <w:bottom w:val="single" w:sz="4" w:space="0" w:color="auto"/>
            </w:tcBorders>
            <w:hideMark/>
          </w:tcPr>
          <w:p w14:paraId="65FB3A5B" w14:textId="370F8820"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Pr>
                <w:rFonts w:eastAsia="Calibri" w:cs="Didot"/>
                <w:color w:val="000000" w:themeColor="text1"/>
                <w:sz w:val="18"/>
                <w:szCs w:val="18"/>
              </w:rPr>
              <w:t xml:space="preserve">Age </w:t>
            </w:r>
            <w:r w:rsidRPr="002772A7">
              <w:rPr>
                <w:rFonts w:eastAsia="Calibri" w:cs="Didot"/>
                <w:color w:val="000000" w:themeColor="text1"/>
                <w:sz w:val="18"/>
                <w:szCs w:val="18"/>
              </w:rPr>
              <w:t>min</w:t>
            </w:r>
          </w:p>
        </w:tc>
        <w:tc>
          <w:tcPr>
            <w:tcW w:w="546" w:type="dxa"/>
            <w:tcBorders>
              <w:top w:val="single" w:sz="4" w:space="0" w:color="7F7F7F" w:themeColor="text1" w:themeTint="80"/>
              <w:bottom w:val="single" w:sz="4" w:space="0" w:color="auto"/>
            </w:tcBorders>
            <w:hideMark/>
          </w:tcPr>
          <w:p w14:paraId="71FAA3F3" w14:textId="365FED96"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Pr>
                <w:rFonts w:eastAsia="Calibri" w:cs="Didot"/>
                <w:color w:val="000000" w:themeColor="text1"/>
                <w:sz w:val="18"/>
                <w:szCs w:val="18"/>
              </w:rPr>
              <w:t xml:space="preserve">Age </w:t>
            </w:r>
            <w:r w:rsidRPr="002772A7">
              <w:rPr>
                <w:rFonts w:eastAsia="Calibri" w:cs="Didot"/>
                <w:color w:val="000000" w:themeColor="text1"/>
                <w:sz w:val="18"/>
                <w:szCs w:val="18"/>
              </w:rPr>
              <w:t>max</w:t>
            </w:r>
          </w:p>
        </w:tc>
        <w:tc>
          <w:tcPr>
            <w:tcW w:w="647" w:type="dxa"/>
            <w:tcBorders>
              <w:top w:val="single" w:sz="4" w:space="0" w:color="7F7F7F" w:themeColor="text1" w:themeTint="80"/>
              <w:bottom w:val="single" w:sz="4" w:space="0" w:color="auto"/>
            </w:tcBorders>
            <w:hideMark/>
          </w:tcPr>
          <w:p w14:paraId="37709AE3" w14:textId="07BFD655" w:rsidR="002772A7" w:rsidRPr="002772A7" w:rsidRDefault="002772A7" w:rsidP="002772A7">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Pr>
                <w:rFonts w:eastAsia="Calibri" w:cs="Didot"/>
                <w:color w:val="000000" w:themeColor="text1"/>
                <w:sz w:val="18"/>
                <w:szCs w:val="18"/>
              </w:rPr>
              <w:t xml:space="preserve">Samples </w:t>
            </w:r>
            <w:r w:rsidRPr="002772A7">
              <w:rPr>
                <w:rFonts w:eastAsia="Calibri" w:cs="Didot"/>
                <w:color w:val="000000" w:themeColor="text1"/>
                <w:sz w:val="18"/>
                <w:szCs w:val="18"/>
              </w:rPr>
              <w:t>count</w:t>
            </w:r>
          </w:p>
        </w:tc>
      </w:tr>
      <w:tr w:rsidR="002772A7" w:rsidRPr="002772A7" w14:paraId="2011567B" w14:textId="77777777" w:rsidTr="002772A7">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4" w:space="0" w:color="auto"/>
              <w:bottom w:val="nil"/>
            </w:tcBorders>
            <w:hideMark/>
          </w:tcPr>
          <w:p w14:paraId="6522E8EB"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96" w:type="dxa"/>
            <w:tcBorders>
              <w:top w:val="single" w:sz="4" w:space="0" w:color="auto"/>
              <w:bottom w:val="nil"/>
            </w:tcBorders>
            <w:hideMark/>
          </w:tcPr>
          <w:p w14:paraId="074E7F5A"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mphetamine</w:t>
            </w:r>
          </w:p>
        </w:tc>
        <w:tc>
          <w:tcPr>
            <w:tcW w:w="1791" w:type="dxa"/>
            <w:tcBorders>
              <w:top w:val="single" w:sz="4" w:space="0" w:color="auto"/>
              <w:bottom w:val="nil"/>
            </w:tcBorders>
            <w:hideMark/>
          </w:tcPr>
          <w:p w14:paraId="69785C7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9.28938906752400</w:t>
            </w:r>
          </w:p>
        </w:tc>
        <w:tc>
          <w:tcPr>
            <w:tcW w:w="1791" w:type="dxa"/>
            <w:tcBorders>
              <w:top w:val="single" w:sz="4" w:space="0" w:color="auto"/>
              <w:bottom w:val="nil"/>
            </w:tcBorders>
            <w:hideMark/>
          </w:tcPr>
          <w:p w14:paraId="4980009F"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304234921929100</w:t>
            </w:r>
          </w:p>
        </w:tc>
        <w:tc>
          <w:tcPr>
            <w:tcW w:w="517" w:type="dxa"/>
            <w:tcBorders>
              <w:top w:val="single" w:sz="4" w:space="0" w:color="auto"/>
              <w:bottom w:val="nil"/>
            </w:tcBorders>
            <w:hideMark/>
          </w:tcPr>
          <w:p w14:paraId="4EA4A0DD"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46" w:type="dxa"/>
            <w:tcBorders>
              <w:top w:val="single" w:sz="4" w:space="0" w:color="auto"/>
              <w:bottom w:val="nil"/>
            </w:tcBorders>
            <w:hideMark/>
          </w:tcPr>
          <w:p w14:paraId="1CBC149B"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647" w:type="dxa"/>
            <w:tcBorders>
              <w:top w:val="single" w:sz="4" w:space="0" w:color="auto"/>
              <w:bottom w:val="nil"/>
            </w:tcBorders>
            <w:hideMark/>
          </w:tcPr>
          <w:p w14:paraId="766F3B5F"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77</w:t>
            </w:r>
          </w:p>
        </w:tc>
      </w:tr>
      <w:tr w:rsidR="002772A7" w:rsidRPr="002772A7" w14:paraId="22917EF4"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542F8207"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96" w:type="dxa"/>
            <w:tcBorders>
              <w:top w:val="nil"/>
              <w:bottom w:val="nil"/>
            </w:tcBorders>
            <w:hideMark/>
          </w:tcPr>
          <w:p w14:paraId="3D9C1C1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tomoxetine</w:t>
            </w:r>
          </w:p>
        </w:tc>
        <w:tc>
          <w:tcPr>
            <w:tcW w:w="1791" w:type="dxa"/>
            <w:tcBorders>
              <w:top w:val="nil"/>
              <w:bottom w:val="nil"/>
            </w:tcBorders>
            <w:hideMark/>
          </w:tcPr>
          <w:p w14:paraId="28EF48A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9.16666666666700</w:t>
            </w:r>
          </w:p>
        </w:tc>
        <w:tc>
          <w:tcPr>
            <w:tcW w:w="1791" w:type="dxa"/>
            <w:tcBorders>
              <w:top w:val="nil"/>
              <w:bottom w:val="nil"/>
            </w:tcBorders>
            <w:hideMark/>
          </w:tcPr>
          <w:p w14:paraId="7EC2C00C"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15915802234020</w:t>
            </w:r>
          </w:p>
        </w:tc>
        <w:tc>
          <w:tcPr>
            <w:tcW w:w="517" w:type="dxa"/>
            <w:tcBorders>
              <w:top w:val="nil"/>
              <w:bottom w:val="nil"/>
            </w:tcBorders>
            <w:hideMark/>
          </w:tcPr>
          <w:p w14:paraId="104E91F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46" w:type="dxa"/>
            <w:tcBorders>
              <w:top w:val="nil"/>
              <w:bottom w:val="nil"/>
            </w:tcBorders>
            <w:hideMark/>
          </w:tcPr>
          <w:p w14:paraId="314238C0"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79</w:t>
            </w:r>
          </w:p>
        </w:tc>
        <w:tc>
          <w:tcPr>
            <w:tcW w:w="647" w:type="dxa"/>
            <w:tcBorders>
              <w:top w:val="nil"/>
              <w:bottom w:val="nil"/>
            </w:tcBorders>
            <w:hideMark/>
          </w:tcPr>
          <w:p w14:paraId="5487E1EF"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0</w:t>
            </w:r>
          </w:p>
        </w:tc>
      </w:tr>
      <w:tr w:rsidR="002772A7" w:rsidRPr="002772A7" w14:paraId="1FF260C9"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42C01056"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96" w:type="dxa"/>
            <w:tcBorders>
              <w:top w:val="nil"/>
              <w:bottom w:val="nil"/>
            </w:tcBorders>
            <w:hideMark/>
          </w:tcPr>
          <w:p w14:paraId="5D3F87D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clonidine</w:t>
            </w:r>
          </w:p>
        </w:tc>
        <w:tc>
          <w:tcPr>
            <w:tcW w:w="1791" w:type="dxa"/>
            <w:tcBorders>
              <w:top w:val="nil"/>
              <w:bottom w:val="nil"/>
            </w:tcBorders>
            <w:hideMark/>
          </w:tcPr>
          <w:p w14:paraId="694AF95A"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8.26168224299100</w:t>
            </w:r>
          </w:p>
        </w:tc>
        <w:tc>
          <w:tcPr>
            <w:tcW w:w="1791" w:type="dxa"/>
            <w:tcBorders>
              <w:top w:val="nil"/>
              <w:bottom w:val="nil"/>
            </w:tcBorders>
            <w:hideMark/>
          </w:tcPr>
          <w:p w14:paraId="7C4CDF03"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10313037070750</w:t>
            </w:r>
          </w:p>
        </w:tc>
        <w:tc>
          <w:tcPr>
            <w:tcW w:w="517" w:type="dxa"/>
            <w:tcBorders>
              <w:top w:val="nil"/>
              <w:bottom w:val="nil"/>
            </w:tcBorders>
            <w:hideMark/>
          </w:tcPr>
          <w:p w14:paraId="2C1476D1"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bottom w:val="nil"/>
            </w:tcBorders>
            <w:hideMark/>
          </w:tcPr>
          <w:p w14:paraId="281F0C04"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2</w:t>
            </w:r>
          </w:p>
        </w:tc>
        <w:tc>
          <w:tcPr>
            <w:tcW w:w="647" w:type="dxa"/>
            <w:tcBorders>
              <w:top w:val="nil"/>
              <w:bottom w:val="nil"/>
            </w:tcBorders>
            <w:hideMark/>
          </w:tcPr>
          <w:p w14:paraId="4A1CB1FF"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7</w:t>
            </w:r>
          </w:p>
        </w:tc>
      </w:tr>
      <w:tr w:rsidR="002772A7" w:rsidRPr="002772A7" w14:paraId="092A2D14"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077C6BA"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96" w:type="dxa"/>
            <w:tcBorders>
              <w:top w:val="nil"/>
              <w:bottom w:val="nil"/>
            </w:tcBorders>
            <w:hideMark/>
          </w:tcPr>
          <w:p w14:paraId="7E0FA0E3"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concerta</w:t>
            </w:r>
            <w:proofErr w:type="spellEnd"/>
          </w:p>
        </w:tc>
        <w:tc>
          <w:tcPr>
            <w:tcW w:w="1791" w:type="dxa"/>
            <w:tcBorders>
              <w:top w:val="nil"/>
              <w:bottom w:val="nil"/>
            </w:tcBorders>
            <w:hideMark/>
          </w:tcPr>
          <w:p w14:paraId="389C2412"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1.5191637630660</w:t>
            </w:r>
          </w:p>
        </w:tc>
        <w:tc>
          <w:tcPr>
            <w:tcW w:w="1791" w:type="dxa"/>
            <w:tcBorders>
              <w:top w:val="nil"/>
              <w:bottom w:val="nil"/>
            </w:tcBorders>
            <w:hideMark/>
          </w:tcPr>
          <w:p w14:paraId="592086E7"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238670647571100</w:t>
            </w:r>
          </w:p>
        </w:tc>
        <w:tc>
          <w:tcPr>
            <w:tcW w:w="517" w:type="dxa"/>
            <w:tcBorders>
              <w:top w:val="nil"/>
              <w:bottom w:val="nil"/>
            </w:tcBorders>
            <w:hideMark/>
          </w:tcPr>
          <w:p w14:paraId="4FE426E1"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bottom w:val="nil"/>
            </w:tcBorders>
            <w:hideMark/>
          </w:tcPr>
          <w:p w14:paraId="7EB47334"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647" w:type="dxa"/>
            <w:tcBorders>
              <w:top w:val="nil"/>
              <w:bottom w:val="nil"/>
            </w:tcBorders>
            <w:hideMark/>
          </w:tcPr>
          <w:p w14:paraId="6BB4A08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66</w:t>
            </w:r>
          </w:p>
        </w:tc>
      </w:tr>
      <w:tr w:rsidR="002772A7" w:rsidRPr="002772A7" w14:paraId="0C2D460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2100466"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96" w:type="dxa"/>
            <w:tcBorders>
              <w:top w:val="nil"/>
              <w:bottom w:val="nil"/>
            </w:tcBorders>
            <w:hideMark/>
          </w:tcPr>
          <w:p w14:paraId="2B85965F"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guanfacine</w:t>
            </w:r>
          </w:p>
        </w:tc>
        <w:tc>
          <w:tcPr>
            <w:tcW w:w="1791" w:type="dxa"/>
            <w:tcBorders>
              <w:top w:val="nil"/>
              <w:bottom w:val="nil"/>
            </w:tcBorders>
            <w:hideMark/>
          </w:tcPr>
          <w:p w14:paraId="3EE681C5"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9.06201550387600</w:t>
            </w:r>
          </w:p>
        </w:tc>
        <w:tc>
          <w:tcPr>
            <w:tcW w:w="1791" w:type="dxa"/>
            <w:tcBorders>
              <w:top w:val="nil"/>
              <w:bottom w:val="nil"/>
            </w:tcBorders>
            <w:hideMark/>
          </w:tcPr>
          <w:p w14:paraId="2C0D3271"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7.638625911079600</w:t>
            </w:r>
          </w:p>
        </w:tc>
        <w:tc>
          <w:tcPr>
            <w:tcW w:w="517" w:type="dxa"/>
            <w:tcBorders>
              <w:top w:val="nil"/>
              <w:bottom w:val="nil"/>
            </w:tcBorders>
            <w:hideMark/>
          </w:tcPr>
          <w:p w14:paraId="1154E4A8"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46" w:type="dxa"/>
            <w:tcBorders>
              <w:top w:val="nil"/>
              <w:bottom w:val="nil"/>
            </w:tcBorders>
            <w:hideMark/>
          </w:tcPr>
          <w:p w14:paraId="00D4BF13"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647" w:type="dxa"/>
            <w:tcBorders>
              <w:top w:val="nil"/>
              <w:bottom w:val="nil"/>
            </w:tcBorders>
            <w:hideMark/>
          </w:tcPr>
          <w:p w14:paraId="7CB2FEA9"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33</w:t>
            </w:r>
          </w:p>
        </w:tc>
      </w:tr>
      <w:tr w:rsidR="002772A7" w:rsidRPr="002772A7" w14:paraId="52DC439A"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FE3F633"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96" w:type="dxa"/>
            <w:tcBorders>
              <w:top w:val="nil"/>
              <w:bottom w:val="nil"/>
            </w:tcBorders>
            <w:hideMark/>
          </w:tcPr>
          <w:p w14:paraId="2768C7D6"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lisdexamfetamine</w:t>
            </w:r>
            <w:proofErr w:type="spellEnd"/>
          </w:p>
        </w:tc>
        <w:tc>
          <w:tcPr>
            <w:tcW w:w="1791" w:type="dxa"/>
            <w:tcBorders>
              <w:top w:val="nil"/>
              <w:bottom w:val="nil"/>
            </w:tcBorders>
            <w:hideMark/>
          </w:tcPr>
          <w:p w14:paraId="79C73741"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6.1898148148150</w:t>
            </w:r>
          </w:p>
        </w:tc>
        <w:tc>
          <w:tcPr>
            <w:tcW w:w="1791" w:type="dxa"/>
            <w:tcBorders>
              <w:top w:val="nil"/>
              <w:bottom w:val="nil"/>
            </w:tcBorders>
            <w:hideMark/>
          </w:tcPr>
          <w:p w14:paraId="6A9FA2A2"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7.401312112061</w:t>
            </w:r>
          </w:p>
        </w:tc>
        <w:tc>
          <w:tcPr>
            <w:tcW w:w="517" w:type="dxa"/>
            <w:tcBorders>
              <w:top w:val="nil"/>
              <w:bottom w:val="nil"/>
            </w:tcBorders>
            <w:hideMark/>
          </w:tcPr>
          <w:p w14:paraId="092F21F5"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46" w:type="dxa"/>
            <w:tcBorders>
              <w:top w:val="nil"/>
              <w:bottom w:val="nil"/>
            </w:tcBorders>
            <w:hideMark/>
          </w:tcPr>
          <w:p w14:paraId="70366634"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5</w:t>
            </w:r>
          </w:p>
        </w:tc>
        <w:tc>
          <w:tcPr>
            <w:tcW w:w="647" w:type="dxa"/>
            <w:tcBorders>
              <w:top w:val="nil"/>
              <w:bottom w:val="nil"/>
            </w:tcBorders>
            <w:hideMark/>
          </w:tcPr>
          <w:p w14:paraId="71FBCD8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54</w:t>
            </w:r>
          </w:p>
        </w:tc>
      </w:tr>
      <w:tr w:rsidR="002772A7" w:rsidRPr="002772A7" w14:paraId="159BC68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71A5E8F"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Female</w:t>
            </w:r>
          </w:p>
        </w:tc>
        <w:tc>
          <w:tcPr>
            <w:tcW w:w="1496" w:type="dxa"/>
            <w:tcBorders>
              <w:top w:val="nil"/>
              <w:bottom w:val="nil"/>
            </w:tcBorders>
            <w:hideMark/>
          </w:tcPr>
          <w:p w14:paraId="79AA7833"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methylphenidate</w:t>
            </w:r>
          </w:p>
        </w:tc>
        <w:tc>
          <w:tcPr>
            <w:tcW w:w="1791" w:type="dxa"/>
            <w:tcBorders>
              <w:top w:val="nil"/>
              <w:bottom w:val="nil"/>
            </w:tcBorders>
            <w:hideMark/>
          </w:tcPr>
          <w:p w14:paraId="1BD23E15"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0.38307349665900</w:t>
            </w:r>
          </w:p>
        </w:tc>
        <w:tc>
          <w:tcPr>
            <w:tcW w:w="1791" w:type="dxa"/>
            <w:tcBorders>
              <w:top w:val="nil"/>
              <w:bottom w:val="nil"/>
            </w:tcBorders>
            <w:hideMark/>
          </w:tcPr>
          <w:p w14:paraId="6BA4615A"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09499433536300</w:t>
            </w:r>
          </w:p>
        </w:tc>
        <w:tc>
          <w:tcPr>
            <w:tcW w:w="517" w:type="dxa"/>
            <w:tcBorders>
              <w:top w:val="nil"/>
              <w:bottom w:val="nil"/>
            </w:tcBorders>
            <w:hideMark/>
          </w:tcPr>
          <w:p w14:paraId="1C379C9A"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bottom w:val="nil"/>
            </w:tcBorders>
            <w:hideMark/>
          </w:tcPr>
          <w:p w14:paraId="1C7F90C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647" w:type="dxa"/>
            <w:tcBorders>
              <w:top w:val="nil"/>
              <w:bottom w:val="nil"/>
            </w:tcBorders>
            <w:hideMark/>
          </w:tcPr>
          <w:p w14:paraId="64E29535"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9</w:t>
            </w:r>
          </w:p>
        </w:tc>
      </w:tr>
      <w:tr w:rsidR="002772A7" w:rsidRPr="002772A7" w14:paraId="7065A553"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141B9351"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96" w:type="dxa"/>
            <w:tcBorders>
              <w:top w:val="nil"/>
              <w:bottom w:val="nil"/>
            </w:tcBorders>
            <w:hideMark/>
          </w:tcPr>
          <w:p w14:paraId="00EF4A58"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mphetamine</w:t>
            </w:r>
          </w:p>
        </w:tc>
        <w:tc>
          <w:tcPr>
            <w:tcW w:w="1791" w:type="dxa"/>
            <w:tcBorders>
              <w:top w:val="nil"/>
              <w:bottom w:val="nil"/>
            </w:tcBorders>
            <w:hideMark/>
          </w:tcPr>
          <w:p w14:paraId="7703C31E"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9.775204359673</w:t>
            </w:r>
          </w:p>
        </w:tc>
        <w:tc>
          <w:tcPr>
            <w:tcW w:w="1791" w:type="dxa"/>
            <w:tcBorders>
              <w:top w:val="nil"/>
              <w:bottom w:val="nil"/>
            </w:tcBorders>
            <w:hideMark/>
          </w:tcPr>
          <w:p w14:paraId="66615C18"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060603930962200</w:t>
            </w:r>
          </w:p>
        </w:tc>
        <w:tc>
          <w:tcPr>
            <w:tcW w:w="517" w:type="dxa"/>
            <w:tcBorders>
              <w:top w:val="nil"/>
              <w:bottom w:val="nil"/>
            </w:tcBorders>
            <w:hideMark/>
          </w:tcPr>
          <w:p w14:paraId="4016F63C"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bottom w:val="nil"/>
            </w:tcBorders>
            <w:hideMark/>
          </w:tcPr>
          <w:p w14:paraId="4BF13CC1"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647" w:type="dxa"/>
            <w:tcBorders>
              <w:top w:val="nil"/>
              <w:bottom w:val="nil"/>
            </w:tcBorders>
            <w:hideMark/>
          </w:tcPr>
          <w:p w14:paraId="00B4939B"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1</w:t>
            </w:r>
          </w:p>
        </w:tc>
      </w:tr>
      <w:tr w:rsidR="002772A7" w:rsidRPr="002772A7" w14:paraId="3D5E32F5"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6846135"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96" w:type="dxa"/>
            <w:tcBorders>
              <w:top w:val="nil"/>
              <w:bottom w:val="nil"/>
            </w:tcBorders>
            <w:hideMark/>
          </w:tcPr>
          <w:p w14:paraId="1F91F211"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atomoxetine</w:t>
            </w:r>
          </w:p>
        </w:tc>
        <w:tc>
          <w:tcPr>
            <w:tcW w:w="1791" w:type="dxa"/>
            <w:tcBorders>
              <w:top w:val="nil"/>
              <w:bottom w:val="nil"/>
            </w:tcBorders>
            <w:hideMark/>
          </w:tcPr>
          <w:p w14:paraId="3D00386A"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0.57731958762900</w:t>
            </w:r>
          </w:p>
        </w:tc>
        <w:tc>
          <w:tcPr>
            <w:tcW w:w="1791" w:type="dxa"/>
            <w:tcBorders>
              <w:top w:val="nil"/>
              <w:bottom w:val="nil"/>
            </w:tcBorders>
            <w:hideMark/>
          </w:tcPr>
          <w:p w14:paraId="4C8103DD"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9.02130523601870</w:t>
            </w:r>
          </w:p>
        </w:tc>
        <w:tc>
          <w:tcPr>
            <w:tcW w:w="517" w:type="dxa"/>
            <w:tcBorders>
              <w:top w:val="nil"/>
              <w:bottom w:val="nil"/>
            </w:tcBorders>
            <w:hideMark/>
          </w:tcPr>
          <w:p w14:paraId="0C7E087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46" w:type="dxa"/>
            <w:tcBorders>
              <w:top w:val="nil"/>
              <w:bottom w:val="nil"/>
            </w:tcBorders>
            <w:hideMark/>
          </w:tcPr>
          <w:p w14:paraId="5A173BCE"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647" w:type="dxa"/>
            <w:tcBorders>
              <w:top w:val="nil"/>
              <w:bottom w:val="nil"/>
            </w:tcBorders>
            <w:hideMark/>
          </w:tcPr>
          <w:p w14:paraId="485E3CBB"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46</w:t>
            </w:r>
          </w:p>
        </w:tc>
      </w:tr>
      <w:tr w:rsidR="002772A7" w:rsidRPr="002772A7" w14:paraId="7B6F84AF"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61D5B49F"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96" w:type="dxa"/>
            <w:tcBorders>
              <w:top w:val="nil"/>
              <w:bottom w:val="nil"/>
            </w:tcBorders>
            <w:hideMark/>
          </w:tcPr>
          <w:p w14:paraId="5E7F2CE0"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clonidine</w:t>
            </w:r>
          </w:p>
        </w:tc>
        <w:tc>
          <w:tcPr>
            <w:tcW w:w="1791" w:type="dxa"/>
            <w:tcBorders>
              <w:top w:val="nil"/>
              <w:bottom w:val="nil"/>
            </w:tcBorders>
            <w:hideMark/>
          </w:tcPr>
          <w:p w14:paraId="4FE9638B"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9.875</w:t>
            </w:r>
          </w:p>
        </w:tc>
        <w:tc>
          <w:tcPr>
            <w:tcW w:w="1791" w:type="dxa"/>
            <w:tcBorders>
              <w:top w:val="nil"/>
              <w:bottom w:val="nil"/>
            </w:tcBorders>
            <w:hideMark/>
          </w:tcPr>
          <w:p w14:paraId="479CA0F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7.13121747475350</w:t>
            </w:r>
          </w:p>
        </w:tc>
        <w:tc>
          <w:tcPr>
            <w:tcW w:w="517" w:type="dxa"/>
            <w:tcBorders>
              <w:top w:val="nil"/>
              <w:bottom w:val="nil"/>
            </w:tcBorders>
            <w:hideMark/>
          </w:tcPr>
          <w:p w14:paraId="5ED8ED6A"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8</w:t>
            </w:r>
          </w:p>
        </w:tc>
        <w:tc>
          <w:tcPr>
            <w:tcW w:w="546" w:type="dxa"/>
            <w:tcBorders>
              <w:top w:val="nil"/>
              <w:bottom w:val="nil"/>
            </w:tcBorders>
            <w:hideMark/>
          </w:tcPr>
          <w:p w14:paraId="4318DDB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647" w:type="dxa"/>
            <w:tcBorders>
              <w:top w:val="nil"/>
              <w:bottom w:val="nil"/>
            </w:tcBorders>
            <w:hideMark/>
          </w:tcPr>
          <w:p w14:paraId="2BFF7A85"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69</w:t>
            </w:r>
          </w:p>
        </w:tc>
      </w:tr>
      <w:tr w:rsidR="002772A7" w:rsidRPr="002772A7" w14:paraId="71A3EDFD"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004230EC"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96" w:type="dxa"/>
            <w:tcBorders>
              <w:top w:val="nil"/>
              <w:bottom w:val="nil"/>
            </w:tcBorders>
            <w:hideMark/>
          </w:tcPr>
          <w:p w14:paraId="065B899B"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concerta</w:t>
            </w:r>
            <w:proofErr w:type="spellEnd"/>
          </w:p>
        </w:tc>
        <w:tc>
          <w:tcPr>
            <w:tcW w:w="1791" w:type="dxa"/>
            <w:tcBorders>
              <w:top w:val="nil"/>
              <w:bottom w:val="nil"/>
            </w:tcBorders>
            <w:hideMark/>
          </w:tcPr>
          <w:p w14:paraId="00BAB7CF"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1.61668839634900</w:t>
            </w:r>
          </w:p>
        </w:tc>
        <w:tc>
          <w:tcPr>
            <w:tcW w:w="1791" w:type="dxa"/>
            <w:tcBorders>
              <w:top w:val="nil"/>
              <w:bottom w:val="nil"/>
            </w:tcBorders>
            <w:hideMark/>
          </w:tcPr>
          <w:p w14:paraId="162A4067"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282284166518600</w:t>
            </w:r>
          </w:p>
        </w:tc>
        <w:tc>
          <w:tcPr>
            <w:tcW w:w="517" w:type="dxa"/>
            <w:tcBorders>
              <w:top w:val="nil"/>
              <w:bottom w:val="nil"/>
            </w:tcBorders>
            <w:hideMark/>
          </w:tcPr>
          <w:p w14:paraId="6DF5658F"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bottom w:val="nil"/>
            </w:tcBorders>
            <w:hideMark/>
          </w:tcPr>
          <w:p w14:paraId="7A4601C2"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647" w:type="dxa"/>
            <w:tcBorders>
              <w:top w:val="nil"/>
              <w:bottom w:val="nil"/>
            </w:tcBorders>
            <w:hideMark/>
          </w:tcPr>
          <w:p w14:paraId="6ABE679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0</w:t>
            </w:r>
          </w:p>
        </w:tc>
      </w:tr>
      <w:tr w:rsidR="002772A7" w:rsidRPr="002772A7" w14:paraId="29835410"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38EDF22E"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lastRenderedPageBreak/>
              <w:t>Male</w:t>
            </w:r>
          </w:p>
        </w:tc>
        <w:tc>
          <w:tcPr>
            <w:tcW w:w="1496" w:type="dxa"/>
            <w:tcBorders>
              <w:top w:val="nil"/>
              <w:bottom w:val="nil"/>
            </w:tcBorders>
            <w:hideMark/>
          </w:tcPr>
          <w:p w14:paraId="1B709E83"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guanfacine</w:t>
            </w:r>
          </w:p>
        </w:tc>
        <w:tc>
          <w:tcPr>
            <w:tcW w:w="1791" w:type="dxa"/>
            <w:tcBorders>
              <w:top w:val="nil"/>
              <w:bottom w:val="nil"/>
            </w:tcBorders>
            <w:hideMark/>
          </w:tcPr>
          <w:p w14:paraId="4A7DCC39"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0.506993006993</w:t>
            </w:r>
          </w:p>
        </w:tc>
        <w:tc>
          <w:tcPr>
            <w:tcW w:w="1791" w:type="dxa"/>
            <w:tcBorders>
              <w:top w:val="nil"/>
              <w:bottom w:val="nil"/>
            </w:tcBorders>
            <w:hideMark/>
          </w:tcPr>
          <w:p w14:paraId="57108F3B"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019884523148900</w:t>
            </w:r>
          </w:p>
        </w:tc>
        <w:tc>
          <w:tcPr>
            <w:tcW w:w="517" w:type="dxa"/>
            <w:tcBorders>
              <w:top w:val="nil"/>
              <w:bottom w:val="nil"/>
            </w:tcBorders>
            <w:hideMark/>
          </w:tcPr>
          <w:p w14:paraId="3153B32F"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bottom w:val="nil"/>
            </w:tcBorders>
            <w:hideMark/>
          </w:tcPr>
          <w:p w14:paraId="730DE95D"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3</w:t>
            </w:r>
          </w:p>
        </w:tc>
        <w:tc>
          <w:tcPr>
            <w:tcW w:w="647" w:type="dxa"/>
            <w:tcBorders>
              <w:top w:val="nil"/>
              <w:bottom w:val="nil"/>
            </w:tcBorders>
            <w:hideMark/>
          </w:tcPr>
          <w:p w14:paraId="77BE8613"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2</w:t>
            </w:r>
          </w:p>
        </w:tc>
      </w:tr>
      <w:tr w:rsidR="002772A7" w:rsidRPr="002772A7" w14:paraId="4C741AFB" w14:textId="77777777" w:rsidTr="002772A7">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bottom w:val="nil"/>
            </w:tcBorders>
            <w:hideMark/>
          </w:tcPr>
          <w:p w14:paraId="2E3CBBB6"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96" w:type="dxa"/>
            <w:tcBorders>
              <w:top w:val="nil"/>
              <w:bottom w:val="nil"/>
            </w:tcBorders>
            <w:hideMark/>
          </w:tcPr>
          <w:p w14:paraId="6AF9FD0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proofErr w:type="spellStart"/>
            <w:r w:rsidRPr="002772A7">
              <w:rPr>
                <w:rFonts w:eastAsia="Calibri" w:cs="Didot"/>
                <w:color w:val="000000" w:themeColor="text1"/>
                <w:sz w:val="18"/>
                <w:szCs w:val="18"/>
              </w:rPr>
              <w:t>lisdexamfetamine</w:t>
            </w:r>
            <w:proofErr w:type="spellEnd"/>
          </w:p>
        </w:tc>
        <w:tc>
          <w:tcPr>
            <w:tcW w:w="1791" w:type="dxa"/>
            <w:tcBorders>
              <w:top w:val="nil"/>
              <w:bottom w:val="nil"/>
            </w:tcBorders>
            <w:hideMark/>
          </w:tcPr>
          <w:p w14:paraId="136D9D96"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1.64948453608200</w:t>
            </w:r>
          </w:p>
        </w:tc>
        <w:tc>
          <w:tcPr>
            <w:tcW w:w="1791" w:type="dxa"/>
            <w:tcBorders>
              <w:top w:val="nil"/>
              <w:bottom w:val="nil"/>
            </w:tcBorders>
            <w:hideMark/>
          </w:tcPr>
          <w:p w14:paraId="6F435071"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72725217206960</w:t>
            </w:r>
          </w:p>
        </w:tc>
        <w:tc>
          <w:tcPr>
            <w:tcW w:w="517" w:type="dxa"/>
            <w:tcBorders>
              <w:top w:val="nil"/>
              <w:bottom w:val="nil"/>
            </w:tcBorders>
            <w:hideMark/>
          </w:tcPr>
          <w:p w14:paraId="0471EDC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bottom w:val="nil"/>
            </w:tcBorders>
            <w:hideMark/>
          </w:tcPr>
          <w:p w14:paraId="21BC706C"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8</w:t>
            </w:r>
          </w:p>
        </w:tc>
        <w:tc>
          <w:tcPr>
            <w:tcW w:w="647" w:type="dxa"/>
            <w:tcBorders>
              <w:top w:val="nil"/>
              <w:bottom w:val="nil"/>
            </w:tcBorders>
            <w:hideMark/>
          </w:tcPr>
          <w:p w14:paraId="55319362" w14:textId="77777777" w:rsidR="002772A7" w:rsidRPr="002772A7" w:rsidRDefault="002772A7" w:rsidP="002772A7">
            <w:pPr>
              <w:snapToGrid w:val="0"/>
              <w:spacing w:before="120" w:after="240"/>
              <w:jc w:val="center"/>
              <w:cnfStyle w:val="000000100000" w:firstRow="0" w:lastRow="0" w:firstColumn="0" w:lastColumn="0" w:oddVBand="0" w:evenVBand="0" w:oddHBand="1"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37</w:t>
            </w:r>
          </w:p>
        </w:tc>
      </w:tr>
      <w:tr w:rsidR="002772A7" w:rsidRPr="002772A7" w14:paraId="467F7969" w14:textId="77777777" w:rsidTr="002772A7">
        <w:trPr>
          <w:trHeight w:val="165"/>
          <w:jc w:val="center"/>
        </w:trPr>
        <w:tc>
          <w:tcPr>
            <w:cnfStyle w:val="001000000000" w:firstRow="0" w:lastRow="0" w:firstColumn="1" w:lastColumn="0" w:oddVBand="0" w:evenVBand="0" w:oddHBand="0" w:evenHBand="0" w:firstRowFirstColumn="0" w:firstRowLastColumn="0" w:lastRowFirstColumn="0" w:lastRowLastColumn="0"/>
            <w:tcW w:w="776" w:type="dxa"/>
            <w:tcBorders>
              <w:top w:val="nil"/>
            </w:tcBorders>
            <w:hideMark/>
          </w:tcPr>
          <w:p w14:paraId="1D3BE19B" w14:textId="77777777" w:rsidR="002772A7" w:rsidRPr="002772A7" w:rsidRDefault="002772A7" w:rsidP="002772A7">
            <w:pPr>
              <w:snapToGrid w:val="0"/>
              <w:spacing w:before="120" w:after="240"/>
              <w:jc w:val="center"/>
              <w:rPr>
                <w:rFonts w:eastAsia="Calibri" w:cs="Didot"/>
                <w:color w:val="000000" w:themeColor="text1"/>
                <w:sz w:val="18"/>
                <w:szCs w:val="18"/>
              </w:rPr>
            </w:pPr>
            <w:r w:rsidRPr="002772A7">
              <w:rPr>
                <w:rFonts w:eastAsia="Calibri" w:cs="Didot"/>
                <w:color w:val="000000" w:themeColor="text1"/>
                <w:sz w:val="18"/>
                <w:szCs w:val="18"/>
              </w:rPr>
              <w:t>Male</w:t>
            </w:r>
          </w:p>
        </w:tc>
        <w:tc>
          <w:tcPr>
            <w:tcW w:w="1496" w:type="dxa"/>
            <w:tcBorders>
              <w:top w:val="nil"/>
            </w:tcBorders>
            <w:hideMark/>
          </w:tcPr>
          <w:p w14:paraId="1D4AC9A8"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methylphenidate</w:t>
            </w:r>
          </w:p>
        </w:tc>
        <w:tc>
          <w:tcPr>
            <w:tcW w:w="1791" w:type="dxa"/>
            <w:tcBorders>
              <w:top w:val="nil"/>
            </w:tcBorders>
            <w:hideMark/>
          </w:tcPr>
          <w:p w14:paraId="5926FD68"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40.65599268069500</w:t>
            </w:r>
          </w:p>
        </w:tc>
        <w:tc>
          <w:tcPr>
            <w:tcW w:w="1791" w:type="dxa"/>
            <w:tcBorders>
              <w:top w:val="nil"/>
            </w:tcBorders>
            <w:hideMark/>
          </w:tcPr>
          <w:p w14:paraId="47D474A5"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120542984852300</w:t>
            </w:r>
          </w:p>
        </w:tc>
        <w:tc>
          <w:tcPr>
            <w:tcW w:w="517" w:type="dxa"/>
            <w:tcBorders>
              <w:top w:val="nil"/>
            </w:tcBorders>
            <w:hideMark/>
          </w:tcPr>
          <w:p w14:paraId="3C8BAD11"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07</w:t>
            </w:r>
          </w:p>
        </w:tc>
        <w:tc>
          <w:tcPr>
            <w:tcW w:w="546" w:type="dxa"/>
            <w:tcBorders>
              <w:top w:val="nil"/>
            </w:tcBorders>
            <w:hideMark/>
          </w:tcPr>
          <w:p w14:paraId="557B37D2"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186</w:t>
            </w:r>
          </w:p>
        </w:tc>
        <w:tc>
          <w:tcPr>
            <w:tcW w:w="647" w:type="dxa"/>
            <w:tcBorders>
              <w:top w:val="nil"/>
            </w:tcBorders>
            <w:hideMark/>
          </w:tcPr>
          <w:p w14:paraId="73195A8A" w14:textId="77777777" w:rsidR="002772A7" w:rsidRPr="002772A7" w:rsidRDefault="002772A7" w:rsidP="002772A7">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2772A7">
              <w:rPr>
                <w:rFonts w:eastAsia="Calibri" w:cs="Didot"/>
                <w:color w:val="000000" w:themeColor="text1"/>
                <w:sz w:val="18"/>
                <w:szCs w:val="18"/>
              </w:rPr>
              <w:t>266</w:t>
            </w:r>
          </w:p>
        </w:tc>
      </w:tr>
    </w:tbl>
    <w:p w14:paraId="16F1BC16" w14:textId="77777777" w:rsidR="005A7AC7" w:rsidRPr="002772A7" w:rsidRDefault="005A7AC7" w:rsidP="002772A7">
      <w:pPr>
        <w:snapToGrid w:val="0"/>
        <w:spacing w:before="120" w:after="240"/>
        <w:jc w:val="center"/>
        <w:cnfStyle w:val="101000000000" w:firstRow="1" w:lastRow="0" w:firstColumn="1" w:lastColumn="0" w:oddVBand="0" w:evenVBand="0" w:oddHBand="0" w:evenHBand="0" w:firstRowFirstColumn="0" w:firstRowLastColumn="0" w:lastRowFirstColumn="0" w:lastRowLastColumn="0"/>
        <w:rPr>
          <w:rFonts w:eastAsia="Calibri" w:cs="Didot"/>
          <w:b/>
          <w:bCs/>
          <w:color w:val="000000" w:themeColor="text1"/>
          <w:sz w:val="18"/>
          <w:szCs w:val="18"/>
        </w:rPr>
      </w:pPr>
    </w:p>
    <w:p w14:paraId="54C064A8" w14:textId="48187947" w:rsidR="61C1C9BE" w:rsidRPr="00AD3C41" w:rsidRDefault="61C1C9BE" w:rsidP="00EA535E">
      <w:pPr>
        <w:pStyle w:val="Heading3"/>
        <w:snapToGrid w:val="0"/>
        <w:spacing w:before="120" w:after="240"/>
        <w:jc w:val="both"/>
        <w:rPr>
          <w:rFonts w:cs="Didot"/>
          <w:szCs w:val="22"/>
        </w:rPr>
      </w:pPr>
      <w:r w:rsidRPr="00AD3C41">
        <w:rPr>
          <w:rFonts w:cs="Didot" w:hint="cs"/>
          <w:szCs w:val="22"/>
        </w:rPr>
        <w:t xml:space="preserve">5.3.3. </w:t>
      </w:r>
      <w:r w:rsidR="451918C9" w:rsidRPr="00AD3C41">
        <w:rPr>
          <w:rFonts w:cs="Didot" w:hint="cs"/>
          <w:szCs w:val="22"/>
        </w:rPr>
        <w:t>Polygenic scores</w:t>
      </w:r>
    </w:p>
    <w:p w14:paraId="498F31BD" w14:textId="35F6097A" w:rsidR="00AC3CFE" w:rsidRDefault="00A76CA9" w:rsidP="00EA535E">
      <w:pPr>
        <w:snapToGrid w:val="0"/>
        <w:spacing w:before="120" w:after="240"/>
        <w:jc w:val="both"/>
        <w:rPr>
          <w:rFonts w:eastAsia="Calibri" w:cs="Didot"/>
          <w:color w:val="000000" w:themeColor="text1"/>
        </w:rPr>
      </w:pPr>
      <w:r w:rsidRPr="00AD3C41">
        <w:rPr>
          <w:rFonts w:eastAsia="Calibri" w:cs="Didot" w:hint="cs"/>
          <w:color w:val="000000" w:themeColor="text1"/>
        </w:rPr>
        <w:t xml:space="preserve">After adjusting the polygenic scores (PGS) for all participants in the SPARK and ABCD cohorts using the first five genetic principal components, we focused on participants from the ABCD dataset who had reported performance data in the first run of the SST. We then examined the correlation between the </w:t>
      </w:r>
      <w:r w:rsidR="00574FF4" w:rsidRPr="00AD3C41">
        <w:rPr>
          <w:rFonts w:eastAsia="Calibri" w:cs="Didot" w:hint="cs"/>
          <w:color w:val="000000" w:themeColor="text1"/>
        </w:rPr>
        <w:t>PGS</w:t>
      </w:r>
      <w:r w:rsidR="00AC3CFE">
        <w:rPr>
          <w:rFonts w:eastAsia="Calibri" w:cs="Didot"/>
          <w:color w:val="000000" w:themeColor="text1"/>
        </w:rPr>
        <w:t xml:space="preserve"> and the calculated deltas for both: the SST, and the CBCL. The correlation was performed in R, using the ‘</w:t>
      </w:r>
      <w:proofErr w:type="gramStart"/>
      <w:r w:rsidR="00AC3CFE">
        <w:rPr>
          <w:rFonts w:eastAsia="Calibri" w:cs="Didot"/>
          <w:color w:val="000000" w:themeColor="text1"/>
        </w:rPr>
        <w:t>cor(</w:t>
      </w:r>
      <w:proofErr w:type="gramEnd"/>
      <w:r w:rsidR="00AC3CFE">
        <w:rPr>
          <w:rFonts w:eastAsia="Calibri" w:cs="Didot"/>
          <w:color w:val="000000" w:themeColor="text1"/>
        </w:rPr>
        <w:t xml:space="preserve">)’ function with specifying the method to be Spearman rank-based correlation. </w:t>
      </w:r>
    </w:p>
    <w:p w14:paraId="6C33863A" w14:textId="02B457A1" w:rsidR="451918C9" w:rsidRPr="00AD3C41" w:rsidRDefault="451918C9" w:rsidP="00DA5697">
      <w:pPr>
        <w:pStyle w:val="Heading2"/>
      </w:pPr>
      <w:r w:rsidRPr="00AD3C41">
        <w:rPr>
          <w:rFonts w:eastAsia="Calibri Light" w:hint="cs"/>
        </w:rPr>
        <w:t>5.4.</w:t>
      </w:r>
      <w:r w:rsidR="00EA535E">
        <w:rPr>
          <w:rFonts w:eastAsia="Times New Roman"/>
        </w:rPr>
        <w:t xml:space="preserve"> </w:t>
      </w:r>
      <w:r w:rsidRPr="00AD3C41">
        <w:rPr>
          <w:rFonts w:eastAsia="Calibri Light" w:hint="cs"/>
        </w:rPr>
        <w:t xml:space="preserve">Transcriptome imputation </w:t>
      </w:r>
    </w:p>
    <w:p w14:paraId="0E286DB3" w14:textId="01243679" w:rsidR="001C3F36" w:rsidRPr="00EA535E" w:rsidRDefault="008C181A" w:rsidP="00EA535E">
      <w:pPr>
        <w:snapToGrid w:val="0"/>
        <w:spacing w:before="120" w:after="240"/>
        <w:jc w:val="both"/>
        <w:rPr>
          <w:rFonts w:cs="Didot"/>
        </w:rPr>
      </w:pPr>
      <w:r w:rsidRPr="00AD3C41">
        <w:rPr>
          <w:rFonts w:cs="Didot"/>
        </w:rPr>
        <w:t>To</w:t>
      </w:r>
      <w:r w:rsidR="00A76CA9" w:rsidRPr="00AD3C41">
        <w:rPr>
          <w:rFonts w:cs="Didot" w:hint="cs"/>
        </w:rPr>
        <w:t xml:space="preserve"> investigate how different genetic variants influence gene expression in specific cell types, we utilized cis-eQTL weights obtained from  </w:t>
      </w:r>
      <w:r w:rsidR="00A76CA9"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AD3C41">
        <w:rPr>
          <w:rFonts w:cs="Didot" w:hint="cs"/>
        </w:rPr>
        <w:instrText xml:space="preserve"> ADDIN EN.CITE </w:instrText>
      </w:r>
      <w:r w:rsidR="00A76CA9"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A76CA9" w:rsidRPr="00AD3C41">
        <w:rPr>
          <w:rFonts w:cs="Didot" w:hint="cs"/>
        </w:rPr>
        <w:instrText xml:space="preserve"> ADDIN EN.CITE.DATA </w:instrText>
      </w:r>
      <w:r w:rsidR="00A76CA9" w:rsidRPr="00AD3C41">
        <w:rPr>
          <w:rFonts w:cs="Didot" w:hint="cs"/>
        </w:rPr>
      </w:r>
      <w:r w:rsidR="00A76CA9" w:rsidRPr="00AD3C41">
        <w:rPr>
          <w:rFonts w:cs="Didot" w:hint="cs"/>
        </w:rPr>
        <w:fldChar w:fldCharType="end"/>
      </w:r>
      <w:r w:rsidR="00A76CA9" w:rsidRPr="00AD3C41">
        <w:rPr>
          <w:rFonts w:cs="Didot" w:hint="cs"/>
        </w:rPr>
      </w:r>
      <w:r w:rsidR="00A76CA9" w:rsidRPr="00AD3C41">
        <w:rPr>
          <w:rFonts w:cs="Didot" w:hint="cs"/>
        </w:rPr>
        <w:fldChar w:fldCharType="separate"/>
      </w:r>
      <w:r w:rsidR="00A76CA9" w:rsidRPr="00AD3C41">
        <w:rPr>
          <w:rFonts w:cs="Didot" w:hint="cs"/>
        </w:rPr>
        <w:t>(Bryois et al., 2022)</w:t>
      </w:r>
      <w:r w:rsidR="00A76CA9" w:rsidRPr="00AD3C41">
        <w:rPr>
          <w:rFonts w:cs="Didot" w:hint="cs"/>
        </w:rPr>
        <w:fldChar w:fldCharType="end"/>
      </w:r>
      <w:r w:rsidR="00A76CA9" w:rsidRPr="00AD3C41">
        <w:rPr>
          <w:rFonts w:cs="Didot" w:hint="cs"/>
        </w:rPr>
        <w:t>. These weights were assigned to each variant-gene pair and were derived using a specific statistical model that accounted for various factors such as genotype, cell type, principal components, study, disease status, and individual-specific random effects.</w:t>
      </w:r>
      <w:r w:rsidR="00D329F2" w:rsidRPr="00AD3C41">
        <w:rPr>
          <w:rFonts w:cs="Didot" w:hint="cs"/>
        </w:rPr>
        <w:t xml:space="preserve"> The eQTLs were derived by the following model as defined by the authors: </w:t>
      </w:r>
    </w:p>
    <w:p w14:paraId="64B9B4FF" w14:textId="2CD7AF7D" w:rsidR="001C3F36" w:rsidRPr="00EA535E" w:rsidRDefault="00F4715F" w:rsidP="00EA535E">
      <w:pPr>
        <w:snapToGrid w:val="0"/>
        <w:spacing w:before="120" w:after="240"/>
        <w:jc w:val="both"/>
        <w:rPr>
          <w:rFonts w:cs="Didot"/>
        </w:rPr>
      </w:pPr>
      <m:oMath>
        <m:r>
          <w:rPr>
            <w:rFonts w:ascii="Cambria Math" w:hAnsi="Cambria Math" w:cs="Didot" w:hint="cs"/>
          </w:rPr>
          <m:t xml:space="preserve">raw counts (each gene)~ </m:t>
        </m:r>
        <m:r>
          <m:rPr>
            <m:sty m:val="p"/>
          </m:rPr>
          <w:rPr>
            <w:rFonts w:ascii="Cambria Math" w:hAnsi="Cambria Math" w:cs="Didot" w:hint="cs"/>
          </w:rPr>
          <m:t>genotype (0,1,2)+ cell_type+  genotype:cell_type_eqtl (cell type in which the eQTL was discovered, coded as 0,1)+ PC 1-3 genotype matrix + PC 1-5 expression matrix + study + disease_status+ (1│individual)(random effect)</m:t>
        </m:r>
      </m:oMath>
      <w:r w:rsidR="001C3F36" w:rsidRPr="00AD3C41">
        <w:rPr>
          <w:rFonts w:cs="Didot" w:hint="cs"/>
        </w:rPr>
        <w:t xml:space="preserve"> </w:t>
      </w:r>
    </w:p>
    <w:p w14:paraId="74326BE0" w14:textId="697421E1" w:rsidR="00D329F2" w:rsidRPr="00AD3C41" w:rsidRDefault="00A76CA9" w:rsidP="00EA535E">
      <w:pPr>
        <w:snapToGrid w:val="0"/>
        <w:spacing w:before="120" w:after="240"/>
        <w:jc w:val="both"/>
        <w:rPr>
          <w:rFonts w:cs="Didot"/>
        </w:rPr>
      </w:pPr>
      <w:r w:rsidRPr="00AD3C41">
        <w:rPr>
          <w:rFonts w:cs="Didot" w:hint="cs"/>
        </w:rPr>
        <w:t>The study provided cis-eQTL weights for eight different cell types, including astrocytes, endothelial cells, excitatory neurons, inhibitory neurons, microglia, oligodendrocytes, OPCs (oligodendrocyte progenitor cells), and pericytes. However, for our investigation into methylphenidate response, we focused solely on excitatory neurons. To narrow down the list of eQTLs, we filtered them based on a false discovery rate (FDR) threshold of less than 0.05, resulting in a final set of 328,061 unique significant eQTLs out of the original 2,438,542 eQTLs.</w:t>
      </w:r>
    </w:p>
    <w:p w14:paraId="47D0A720" w14:textId="77777777" w:rsidR="00A76CA9" w:rsidRPr="00AD3C41" w:rsidRDefault="00A76CA9" w:rsidP="00EA535E">
      <w:pPr>
        <w:snapToGrid w:val="0"/>
        <w:spacing w:before="120" w:after="240"/>
        <w:jc w:val="both"/>
        <w:rPr>
          <w:rFonts w:cs="Didot"/>
        </w:rPr>
      </w:pPr>
      <w:r w:rsidRPr="00AD3C41">
        <w:rPr>
          <w:rFonts w:cs="Didot" w:hint="cs"/>
        </w:rPr>
        <w:t>To impute gene expression in excitatory neurons for individuals, we performed a simple matrix multiplication using the following formula:</w:t>
      </w:r>
    </w:p>
    <w:p w14:paraId="34DFF995" w14:textId="3A2F838F" w:rsidR="00407808" w:rsidRPr="00AD3C41" w:rsidRDefault="00F4715F" w:rsidP="00EA535E">
      <w:pPr>
        <w:pStyle w:val="Caption"/>
        <w:snapToGrid w:val="0"/>
        <w:spacing w:before="120" w:after="240"/>
        <w:jc w:val="both"/>
        <w:rPr>
          <w:rFonts w:cs="Didot"/>
          <w:sz w:val="22"/>
          <w:szCs w:val="22"/>
        </w:rPr>
      </w:pPr>
      <m:oMath>
        <m:r>
          <w:rPr>
            <w:rFonts w:ascii="Cambria Math" w:hAnsi="Cambria Math" w:cs="Didot" w:hint="cs"/>
            <w:sz w:val="22"/>
            <w:szCs w:val="22"/>
          </w:rPr>
          <m:t>Imputed_tx= Genotypes_Matrix x cell_type_Weights_Matrix</m:t>
        </m:r>
      </m:oMath>
      <w:r w:rsidR="00407808" w:rsidRPr="00AD3C41">
        <w:rPr>
          <w:rFonts w:cs="Didot" w:hint="cs"/>
          <w:sz w:val="22"/>
          <w:szCs w:val="22"/>
        </w:rPr>
        <w:t xml:space="preserve">  </w:t>
      </w:r>
    </w:p>
    <w:p w14:paraId="1AA99790" w14:textId="27449BEB" w:rsidR="00EA535E" w:rsidRPr="00AD3C41" w:rsidRDefault="00A76CA9" w:rsidP="00EA535E">
      <w:pPr>
        <w:snapToGrid w:val="0"/>
        <w:spacing w:before="120" w:after="240"/>
        <w:jc w:val="both"/>
        <w:rPr>
          <w:rFonts w:cs="Didot"/>
        </w:rPr>
      </w:pPr>
      <w:r w:rsidRPr="00AD3C41">
        <w:rPr>
          <w:rFonts w:cs="Didot" w:hint="cs"/>
        </w:rPr>
        <w:t xml:space="preserve">The cell_type_Weights_Matrix represents the weights matrix derived from </w:t>
      </w:r>
      <w:r w:rsidR="00675D00"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AD3C41">
        <w:rPr>
          <w:rFonts w:cs="Didot" w:hint="cs"/>
        </w:rPr>
        <w:instrText xml:space="preserve"> ADDIN EN.CITE </w:instrText>
      </w:r>
      <w:r w:rsidR="003F54B6" w:rsidRPr="00AD3C41">
        <w:rPr>
          <w:rFonts w:cs="Didot" w:hint="cs"/>
        </w:rPr>
        <w:fldChar w:fldCharType="begin">
          <w:fldData xml:space="preserve">PEVuZE5vdGU+PENpdGU+PEF1dGhvcj5CcnlvaXM8L0F1dGhvcj48WWVhcj4yMDIyPC9ZZWFyPjxS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</w:fldData>
        </w:fldChar>
      </w:r>
      <w:r w:rsidR="003F54B6" w:rsidRPr="00AD3C41">
        <w:rPr>
          <w:rFonts w:cs="Didot" w:hint="cs"/>
        </w:rPr>
        <w:instrText xml:space="preserve"> ADDIN EN.CITE.DATA </w:instrText>
      </w:r>
      <w:r w:rsidR="003F54B6" w:rsidRPr="00AD3C41">
        <w:rPr>
          <w:rFonts w:cs="Didot" w:hint="cs"/>
        </w:rPr>
      </w:r>
      <w:r w:rsidR="003F54B6" w:rsidRPr="00AD3C41">
        <w:rPr>
          <w:rFonts w:cs="Didot" w:hint="cs"/>
        </w:rPr>
        <w:fldChar w:fldCharType="end"/>
      </w:r>
      <w:r w:rsidR="00675D00" w:rsidRPr="00AD3C41">
        <w:rPr>
          <w:rFonts w:cs="Didot" w:hint="cs"/>
        </w:rPr>
      </w:r>
      <w:r w:rsidR="00675D00" w:rsidRPr="00AD3C41">
        <w:rPr>
          <w:rFonts w:cs="Didot" w:hint="cs"/>
        </w:rPr>
        <w:fldChar w:fldCharType="separate"/>
      </w:r>
      <w:r w:rsidR="00675D00" w:rsidRPr="00AD3C41">
        <w:rPr>
          <w:rFonts w:cs="Didot" w:hint="cs"/>
        </w:rPr>
        <w:t>(Bryois et al., 2022)</w:t>
      </w:r>
      <w:r w:rsidR="00675D00" w:rsidRPr="00AD3C41">
        <w:rPr>
          <w:rFonts w:cs="Didot" w:hint="cs"/>
        </w:rPr>
        <w:fldChar w:fldCharType="end"/>
      </w:r>
      <w:r w:rsidR="00407808" w:rsidRPr="00AD3C41">
        <w:rPr>
          <w:rFonts w:cs="Didot" w:hint="cs"/>
        </w:rPr>
        <w:t xml:space="preserve">. </w:t>
      </w:r>
      <w:r w:rsidRPr="00AD3C41">
        <w:rPr>
          <w:rFonts w:cs="Didot" w:hint="cs"/>
        </w:rPr>
        <w:t xml:space="preserve">It has dimensions MxN, where M represents the number of variants and N represents the number of genes. The Genotypes_Matrix, on the other hand, has rows representing individuals and columns representing genotypes. The values in this matrix indicate the type of genotype alleles </w:t>
      </w:r>
      <w:r w:rsidRPr="00AD3C41">
        <w:rPr>
          <w:rFonts w:cs="Didot" w:hint="cs"/>
        </w:rPr>
        <w:lastRenderedPageBreak/>
        <w:t xml:space="preserve">found for </w:t>
      </w:r>
      <w:proofErr w:type="gramStart"/>
      <w:r w:rsidRPr="00AD3C41">
        <w:rPr>
          <w:rFonts w:cs="Didot" w:hint="cs"/>
        </w:rPr>
        <w:t>each individual</w:t>
      </w:r>
      <w:proofErr w:type="gramEnd"/>
      <w:r w:rsidRPr="00AD3C41">
        <w:rPr>
          <w:rFonts w:cs="Didot" w:hint="cs"/>
        </w:rPr>
        <w:t xml:space="preserve"> (0 for homozygous reference, 1 for heterozygous, and 2 for homozygous alternate).</w:t>
      </w:r>
    </w:p>
    <w:p w14:paraId="5DBC63A9" w14:textId="0E1E3E6C" w:rsidR="00EA535E" w:rsidRPr="00AD3C41" w:rsidRDefault="00A76CA9" w:rsidP="00EA535E">
      <w:pPr>
        <w:snapToGrid w:val="0"/>
        <w:spacing w:before="120" w:after="240"/>
        <w:jc w:val="both"/>
        <w:rPr>
          <w:rFonts w:cs="Didot"/>
        </w:rPr>
      </w:pPr>
      <w:r w:rsidRPr="00AD3C41">
        <w:rPr>
          <w:rFonts w:cs="Didot" w:hint="cs"/>
        </w:rPr>
        <w:t>For our analysis, we used the Genotypes_Matrix specific to participants from the Adolescent Brain Cognitive Development (ABCD) study. The ABCD study is one of the largest long-term studies funded by the National Institutes of Health (NIH) that focuses on brain development and child health in the United States. It includes approximately 11,000 children aged 9-10 years at the beginning of the study.</w:t>
      </w:r>
      <w:r w:rsidR="00407808" w:rsidRPr="00AD3C41">
        <w:rPr>
          <w:rFonts w:cs="Didot" w:hint="cs"/>
        </w:rPr>
        <w:t xml:space="preserve"> </w:t>
      </w:r>
    </w:p>
    <w:p w14:paraId="2F469097" w14:textId="394D639E" w:rsidR="00EA535E" w:rsidRPr="00AD3C41" w:rsidRDefault="00A76CA9" w:rsidP="00EA535E">
      <w:pPr>
        <w:snapToGrid w:val="0"/>
        <w:spacing w:before="120" w:after="240"/>
        <w:jc w:val="both"/>
        <w:rPr>
          <w:rFonts w:cs="Didot"/>
        </w:rPr>
      </w:pPr>
      <w:r w:rsidRPr="00AD3C41">
        <w:rPr>
          <w:rFonts w:cs="Didot" w:hint="cs"/>
        </w:rPr>
        <w:t xml:space="preserve">After imputing transcriptome data for the ABCD participants, we further standardized the imputed values on a gene level by z-scaling them, ensuring a mean of 0 and a standard deviation </w:t>
      </w:r>
      <w:r w:rsidR="001C3F36" w:rsidRPr="00AD3C41">
        <w:rPr>
          <w:rFonts w:cs="Didot" w:hint="cs"/>
        </w:rPr>
        <w:t>(</w:t>
      </w:r>
      <w:r w:rsidR="001C3F36" w:rsidRPr="00AD3C41">
        <w:rPr>
          <w:rFonts w:cs="Didot" w:hint="cs"/>
        </w:rPr>
        <w:sym w:font="Symbol" w:char="F073"/>
      </w:r>
      <w:r w:rsidR="001C3F36" w:rsidRPr="00AD3C41">
        <w:rPr>
          <w:rFonts w:cs="Didot" w:hint="cs"/>
        </w:rPr>
        <w:t xml:space="preserve">) </w:t>
      </w:r>
      <w:r w:rsidRPr="00AD3C41">
        <w:rPr>
          <w:rFonts w:cs="Didot" w:hint="cs"/>
        </w:rPr>
        <w:t>of 1. This normalization step allows for easier interpretation and comparison of gene expression levels across individuals.</w:t>
      </w:r>
      <w:r w:rsidR="451918C9" w:rsidRPr="00AD3C41">
        <w:rPr>
          <w:rFonts w:cs="Didot" w:hint="cs"/>
        </w:rPr>
        <w:t xml:space="preserve"> </w:t>
      </w:r>
    </w:p>
    <w:p w14:paraId="7B4D3116" w14:textId="46CEB2E7" w:rsidR="451918C9" w:rsidRPr="00AD3C41" w:rsidRDefault="451918C9" w:rsidP="00DA5697">
      <w:pPr>
        <w:pStyle w:val="Heading2"/>
        <w:rPr>
          <w:rFonts w:eastAsia="Calibri Light"/>
        </w:rPr>
      </w:pPr>
      <w:r w:rsidRPr="00AD3C41">
        <w:rPr>
          <w:rFonts w:eastAsia="Calibri Light" w:hint="cs"/>
        </w:rPr>
        <w:t>5.5.</w:t>
      </w:r>
      <w:r w:rsidRPr="00AD3C41">
        <w:rPr>
          <w:rFonts w:eastAsia="Times New Roman" w:hint="cs"/>
        </w:rPr>
        <w:t xml:space="preserve">    </w:t>
      </w:r>
      <w:r w:rsidRPr="00AD3C41">
        <w:rPr>
          <w:rFonts w:eastAsia="Calibri Light" w:hint="cs"/>
        </w:rPr>
        <w:t>Drug response</w:t>
      </w:r>
    </w:p>
    <w:p w14:paraId="797BFCF1" w14:textId="28DFC5A8" w:rsidR="00F4715F" w:rsidRPr="00AD3C41" w:rsidRDefault="00F4715F" w:rsidP="00EA535E">
      <w:pPr>
        <w:pStyle w:val="Heading3"/>
        <w:snapToGrid w:val="0"/>
        <w:spacing w:before="120" w:after="240"/>
        <w:jc w:val="both"/>
        <w:rPr>
          <w:rFonts w:cs="Didot"/>
          <w:szCs w:val="22"/>
        </w:rPr>
      </w:pPr>
      <w:r w:rsidRPr="00AD3C41">
        <w:rPr>
          <w:rFonts w:cs="Didot" w:hint="cs"/>
          <w:szCs w:val="22"/>
        </w:rPr>
        <w:t>5.5.1. calculating polygenic drug response</w:t>
      </w:r>
    </w:p>
    <w:p w14:paraId="5DDE8E60" w14:textId="52220A55" w:rsidR="00EA535E" w:rsidRPr="00AD3C41" w:rsidRDefault="0061719E" w:rsidP="00EA535E">
      <w:pPr>
        <w:snapToGrid w:val="0"/>
        <w:spacing w:before="120" w:after="240"/>
        <w:jc w:val="both"/>
        <w:rPr>
          <w:rFonts w:cs="Didot"/>
        </w:rPr>
      </w:pPr>
      <w:r w:rsidRPr="00AD3C41">
        <w:rPr>
          <w:rFonts w:cs="Didot" w:hint="cs"/>
        </w:rPr>
        <w:t xml:space="preserve">To assess individuals' response to methylphenidate (MPH), we calculated the correlation between their imputed transcriptome in excitatory neurons and the drug signature obtained from the connectivity map </w:t>
      </w:r>
      <w:r w:rsidR="00932578" w:rsidRPr="00AD3C41">
        <w:rPr>
          <w:rFonts w:cs="Didot" w:hint="cs"/>
        </w:rPr>
        <w:t>(CMap)</w:t>
      </w:r>
      <w:r w:rsidR="00932578" w:rsidRPr="00AD3C41">
        <w:rPr>
          <w:rStyle w:val="FootnoteReference"/>
          <w:rFonts w:cs="Didot" w:hint="cs"/>
        </w:rPr>
        <w:footnoteReference w:id="3"/>
      </w:r>
      <w:r w:rsidRPr="00AD3C41">
        <w:rPr>
          <w:rFonts w:cs="Didot" w:hint="cs"/>
        </w:rPr>
        <w:t xml:space="preserve"> database developed by the BROAD Institute. The CMap database provides a measure of cellular response to different perturbagens (including drugs) in various cell lines.</w:t>
      </w:r>
      <w:r w:rsidR="00932578" w:rsidRPr="00AD3C41">
        <w:rPr>
          <w:rFonts w:cs="Didot" w:hint="cs"/>
        </w:rPr>
        <w:t xml:space="preserve"> </w:t>
      </w:r>
    </w:p>
    <w:p w14:paraId="74DBB8E4" w14:textId="7EF33DF6" w:rsidR="00EA535E" w:rsidRPr="00AD3C41" w:rsidRDefault="0061719E" w:rsidP="00C54BB9">
      <w:pPr>
        <w:snapToGrid w:val="0"/>
        <w:spacing w:before="120" w:after="240"/>
        <w:jc w:val="both"/>
        <w:rPr>
          <w:rFonts w:cs="Didot"/>
        </w:rPr>
      </w:pPr>
      <w:r w:rsidRPr="00AD3C41">
        <w:rPr>
          <w:rFonts w:cs="Didot" w:hint="cs"/>
        </w:rPr>
        <w:t>The drug signature matrix for each drug is a 1xG matrix, where G represents the total number of genes with measured gene expression after introducing the drug to the cell line. The gene expression values in the signature matrix range from 0 to 1, representing fluorescence intensity. For our analysis, we used the fitted data from the CMap, which controls for the cell line and drug dose, ensuring that the signature reflects the drug effect specifically.</w:t>
      </w:r>
    </w:p>
    <w:p w14:paraId="36FA492D" w14:textId="549CF376" w:rsidR="00EA535E" w:rsidRPr="00AD3C41" w:rsidRDefault="00B000F7" w:rsidP="00C54BB9">
      <w:pPr>
        <w:snapToGrid w:val="0"/>
        <w:spacing w:before="120" w:after="240"/>
        <w:jc w:val="both"/>
        <w:rPr>
          <w:rFonts w:cs="Didot"/>
        </w:rPr>
      </w:pPr>
      <w:r w:rsidRPr="00AD3C41">
        <w:rPr>
          <w:rFonts w:cs="Didot" w:hint="cs"/>
        </w:rPr>
        <w:t xml:space="preserve">To calculate the correlation, we employed the </w:t>
      </w:r>
      <w:proofErr w:type="gramStart"/>
      <w:r w:rsidRPr="00AD3C41">
        <w:rPr>
          <w:rFonts w:cs="Didot" w:hint="cs"/>
        </w:rPr>
        <w:t>cor(</w:t>
      </w:r>
      <w:proofErr w:type="gramEnd"/>
      <w:r w:rsidRPr="00AD3C41">
        <w:rPr>
          <w:rFonts w:cs="Didot" w:hint="cs"/>
        </w:rPr>
        <w:t>) function in R, specifically using Spearman rank-based correlation. This correlation measures how different an individual's imputed gene expression is compared to the drug signature.</w:t>
      </w:r>
      <w:r w:rsidR="00932578" w:rsidRPr="00AD3C41">
        <w:rPr>
          <w:rFonts w:cs="Didot" w:hint="cs"/>
        </w:rPr>
        <w:t xml:space="preserve"> </w:t>
      </w:r>
      <w:r w:rsidRPr="00AD3C41">
        <w:rPr>
          <w:rFonts w:cs="Didot" w:hint="cs"/>
        </w:rPr>
        <w:t>Before calculating the correlation, we accounted for genes that had a measured change in the drug signature but did not have imputed transcriptome values (either due to a lack of eQTLs found in the sample or the gene not having significant eQTLs with weights). In these cases, we added those genes to the imputed transcriptome vector with a value of 0.</w:t>
      </w:r>
    </w:p>
    <w:p w14:paraId="4310AD46" w14:textId="2434E1B1" w:rsidR="00EA535E" w:rsidRPr="00AD3C41" w:rsidRDefault="00B000F7" w:rsidP="00C54BB9">
      <w:pPr>
        <w:snapToGrid w:val="0"/>
        <w:spacing w:before="120" w:after="240"/>
        <w:jc w:val="both"/>
        <w:rPr>
          <w:rFonts w:cs="Didot"/>
        </w:rPr>
      </w:pPr>
      <w:r w:rsidRPr="00AD3C41">
        <w:rPr>
          <w:rFonts w:cs="Didot" w:hint="cs"/>
        </w:rPr>
        <w:t>The calculated correlations serve as a measure of how an individual's imputed gene expression differs from the drug signature. Based on these correlations, individuals were categorized as positive responders to the drug if their imputed tissue expression had a negative correlation with the drug perturbation signature. Conversely, individuals were categorized as negative responders if they had a positive correlation. In this context, a negative correlation indicates that the drug is expected to reverse the imputed transcriptome, thereby normalizing the gene expression.</w:t>
      </w:r>
      <w:r w:rsidR="00932578" w:rsidRPr="00AD3C41">
        <w:rPr>
          <w:rFonts w:cs="Didot" w:hint="cs"/>
        </w:rPr>
        <w:t xml:space="preserve"> </w:t>
      </w:r>
    </w:p>
    <w:p w14:paraId="740A7BB6" w14:textId="4354406A" w:rsidR="00EA535E" w:rsidRDefault="00B000F7" w:rsidP="001D4703">
      <w:pPr>
        <w:snapToGrid w:val="0"/>
        <w:spacing w:before="120" w:after="240"/>
        <w:jc w:val="both"/>
        <w:rPr>
          <w:rFonts w:cs="Didot"/>
        </w:rPr>
      </w:pPr>
      <w:r w:rsidRPr="00AD3C41">
        <w:rPr>
          <w:rFonts w:cs="Didot" w:hint="cs"/>
        </w:rPr>
        <w:lastRenderedPageBreak/>
        <w:t>To ensure consistency in the interpretation, we multiplied the calculated correlations by -1 to reverse the sign. Thus, a positive value in the correlation indicates that an individual is predicted to be a responder to methylphenidate (MPH).</w:t>
      </w:r>
      <w:r w:rsidR="00932578" w:rsidRPr="00AD3C41">
        <w:rPr>
          <w:rFonts w:cs="Didot" w:hint="cs"/>
        </w:rPr>
        <w:t xml:space="preserve"> </w:t>
      </w:r>
    </w:p>
    <w:p w14:paraId="4590B295" w14:textId="02B2AEAF" w:rsidR="00D502A8" w:rsidRDefault="00222EEB" w:rsidP="00222EEB">
      <w:pPr>
        <w:snapToGrid w:val="0"/>
        <w:spacing w:before="120" w:after="240"/>
        <w:jc w:val="both"/>
        <w:rPr>
          <w:rFonts w:cs="Didot"/>
        </w:rPr>
      </w:pPr>
      <w:r w:rsidRPr="00222EEB">
        <w:rPr>
          <w:rFonts w:cs="Didot"/>
        </w:rPr>
        <w:t>5.5.2. comparing predicted polygenic MPH response to participants’ performance on SST and their CBCL deltas</w:t>
      </w:r>
    </w:p>
    <w:p w14:paraId="6ECFCC2F" w14:textId="7683F76A" w:rsidR="00D502A8" w:rsidRDefault="00222EEB" w:rsidP="001D4703">
      <w:pPr>
        <w:snapToGrid w:val="0"/>
        <w:spacing w:before="120" w:after="240"/>
        <w:jc w:val="both"/>
        <w:rPr>
          <w:rFonts w:cs="Didot"/>
        </w:rPr>
      </w:pPr>
      <w:r w:rsidRPr="00222EEB">
        <w:rPr>
          <w:rFonts w:cs="Didot"/>
        </w:rPr>
        <w:t xml:space="preserve">To assess the relationship between the predicted polygenic response to methylphenidate (MPH) and participants' performance in the Stop Signal fMRI Task (SST) as well as their CBCL deltas, we conducted </w:t>
      </w:r>
      <w:r>
        <w:rPr>
          <w:rFonts w:cs="Didot"/>
        </w:rPr>
        <w:t>Spearman’s rank-based correlation</w:t>
      </w:r>
      <w:r w:rsidRPr="00222EEB">
        <w:rPr>
          <w:rFonts w:cs="Didot"/>
        </w:rPr>
        <w:t xml:space="preserve"> analyses using the </w:t>
      </w:r>
      <w:proofErr w:type="gramStart"/>
      <w:r>
        <w:rPr>
          <w:rFonts w:cs="Didot"/>
        </w:rPr>
        <w:t>cor</w:t>
      </w:r>
      <w:r w:rsidRPr="00222EEB">
        <w:rPr>
          <w:rFonts w:cs="Didot"/>
        </w:rPr>
        <w:t>(</w:t>
      </w:r>
      <w:proofErr w:type="gramEnd"/>
      <w:r w:rsidRPr="00222EEB">
        <w:rPr>
          <w:rFonts w:cs="Didot"/>
        </w:rPr>
        <w:t>) function in R.</w:t>
      </w:r>
    </w:p>
    <w:p w14:paraId="35544C29" w14:textId="598A8F1B" w:rsidR="00F5677F" w:rsidRDefault="00F5677F" w:rsidP="003A5113">
      <w:pPr>
        <w:snapToGrid w:val="0"/>
        <w:spacing w:before="120" w:after="240"/>
        <w:jc w:val="both"/>
        <w:rPr>
          <w:rFonts w:eastAsia="Calibri Light" w:cs="Didot"/>
        </w:rPr>
      </w:pPr>
    </w:p>
    <w:p w14:paraId="7DE2265F" w14:textId="7384C143" w:rsidR="0097728C" w:rsidRPr="00AD3C41" w:rsidRDefault="0097728C" w:rsidP="00EA535E">
      <w:pPr>
        <w:snapToGrid w:val="0"/>
        <w:spacing w:before="120" w:after="240"/>
        <w:jc w:val="both"/>
        <w:rPr>
          <w:rFonts w:eastAsia="Calibri Light" w:cs="Didot"/>
          <w:color w:val="2F5496" w:themeColor="accent1" w:themeShade="BF"/>
        </w:rPr>
      </w:pPr>
      <w:r w:rsidRPr="00AD3C41">
        <w:rPr>
          <w:rFonts w:eastAsia="Calibri Light" w:cs="Didot" w:hint="cs"/>
        </w:rPr>
        <w:br w:type="page"/>
      </w:r>
    </w:p>
    <w:p w14:paraId="24EE4786" w14:textId="232D2300" w:rsidR="00765B0A" w:rsidRPr="00AD3C41" w:rsidRDefault="00765B0A" w:rsidP="007A759A">
      <w:pPr>
        <w:pStyle w:val="Heading1"/>
      </w:pPr>
      <w:r w:rsidRPr="00AD3C41">
        <w:rPr>
          <w:rFonts w:hint="cs"/>
        </w:rPr>
        <w:lastRenderedPageBreak/>
        <w:t xml:space="preserve">6. Limitations </w:t>
      </w:r>
    </w:p>
    <w:p w14:paraId="6B5BFF1C" w14:textId="74447103" w:rsidR="00EA535E" w:rsidRPr="00AD3C41" w:rsidRDefault="00413228" w:rsidP="00EA535E">
      <w:pPr>
        <w:pStyle w:val="BodyText"/>
        <w:snapToGrid w:val="0"/>
        <w:spacing w:before="120" w:after="240"/>
        <w:jc w:val="both"/>
        <w:rPr>
          <w:rFonts w:cs="Didot"/>
          <w:szCs w:val="22"/>
        </w:rPr>
      </w:pPr>
      <w:r w:rsidRPr="00AD3C41">
        <w:rPr>
          <w:rFonts w:cs="Didot" w:hint="cs"/>
          <w:szCs w:val="22"/>
        </w:rPr>
        <w:t xml:space="preserve">Several limitations should be considered when interpreting the findings of this study. Firstly, the use of subjective reporting for MPH effectiveness and social communication abilities relies on the accuracy of parent reports, which can be influenced by various factors such as recall bias or subjective perceptions. Objective measures, although employed in the validation stage, still have inherent </w:t>
      </w:r>
      <w:r w:rsidR="008C181A" w:rsidRPr="00AD3C41">
        <w:rPr>
          <w:rFonts w:cs="Didot"/>
          <w:szCs w:val="22"/>
        </w:rPr>
        <w:t>limitations,</w:t>
      </w:r>
      <w:r w:rsidRPr="00AD3C41">
        <w:rPr>
          <w:rFonts w:cs="Didot" w:hint="cs"/>
          <w:szCs w:val="22"/>
        </w:rPr>
        <w:t xml:space="preserve"> and may not fully capture the complexity of drug response in real-world settings.</w:t>
      </w:r>
    </w:p>
    <w:p w14:paraId="0A3002C2" w14:textId="3F435E9E" w:rsidR="00D33FF8" w:rsidRPr="00AD3C41" w:rsidRDefault="00D33FF8" w:rsidP="00EA535E">
      <w:pPr>
        <w:pStyle w:val="BodyText"/>
        <w:snapToGrid w:val="0"/>
        <w:spacing w:before="120" w:after="240"/>
        <w:jc w:val="both"/>
        <w:rPr>
          <w:rFonts w:cs="Didot"/>
          <w:szCs w:val="22"/>
        </w:rPr>
      </w:pPr>
      <w:r w:rsidRPr="00AD3C41">
        <w:rPr>
          <w:rFonts w:cs="Didot" w:hint="cs"/>
          <w:szCs w:val="22"/>
        </w:rPr>
        <w:t>Another limitation is the reliance on transcriptomic imputation for predicting drug response. While this approach provides valuable insights into gene expression patterns, it relies on the assumption that imputed values accurately represent the true transcriptomic profile of the individual. It is also worth noting that the eQTL weights were derived from postmortem samples. The imputation process itself introduces inherent uncertainty and potential biases, which may affect the accuracy of the predicted drug response.</w:t>
      </w:r>
    </w:p>
    <w:p w14:paraId="65F3D0B9" w14:textId="742EDEB1" w:rsidR="00D33FF8" w:rsidRPr="00AD3C41" w:rsidRDefault="00D33FF8" w:rsidP="00EA535E">
      <w:pPr>
        <w:pStyle w:val="BodyText"/>
        <w:snapToGrid w:val="0"/>
        <w:spacing w:before="120" w:after="240"/>
        <w:jc w:val="both"/>
        <w:rPr>
          <w:rFonts w:cs="Didot"/>
          <w:szCs w:val="22"/>
        </w:rPr>
      </w:pPr>
      <w:r w:rsidRPr="00AD3C41">
        <w:rPr>
          <w:rFonts w:cs="Didot" w:hint="cs"/>
          <w:szCs w:val="22"/>
        </w:rPr>
        <w:t>Furthermore, the study's sample size, although representative of the targeted populations, may limit the generalizability of the findings. The SPARK and ABCD cohorts, while providing valuable data, may not fully capture the diversity and heterogeneity present in the broader population of individuals with neurodevelopmental disorders.</w:t>
      </w:r>
    </w:p>
    <w:p w14:paraId="658E4E95" w14:textId="04316A40" w:rsidR="00D33FF8" w:rsidRPr="00AD3C41" w:rsidRDefault="00D33FF8" w:rsidP="00EA535E">
      <w:pPr>
        <w:pStyle w:val="BodyText"/>
        <w:snapToGrid w:val="0"/>
        <w:spacing w:before="120" w:after="240"/>
        <w:jc w:val="both"/>
        <w:rPr>
          <w:rFonts w:cs="Didot"/>
          <w:szCs w:val="22"/>
        </w:rPr>
      </w:pPr>
      <w:r w:rsidRPr="00AD3C41">
        <w:rPr>
          <w:rFonts w:cs="Didot" w:hint="cs"/>
          <w:szCs w:val="22"/>
        </w:rPr>
        <w:t>Additionally, the regression models used in this study are based on associations and correlations and do not establish causality. Other factors beyond the genetic and transcriptomic profiles, such as environmental influences or individual-specific physiological processes, could contribute to the observed drug response variations.</w:t>
      </w:r>
    </w:p>
    <w:p w14:paraId="313A2D43" w14:textId="76C5CD2C" w:rsidR="00D33FF8" w:rsidRPr="00AD3C41" w:rsidRDefault="00D33FF8" w:rsidP="00EA535E">
      <w:pPr>
        <w:pStyle w:val="BodyText"/>
        <w:snapToGrid w:val="0"/>
        <w:spacing w:before="120" w:after="240"/>
        <w:jc w:val="both"/>
        <w:rPr>
          <w:rFonts w:cs="Didot"/>
          <w:szCs w:val="22"/>
        </w:rPr>
      </w:pPr>
      <w:r w:rsidRPr="00AD3C41">
        <w:rPr>
          <w:rFonts w:cs="Didot" w:hint="cs"/>
          <w:szCs w:val="22"/>
        </w:rPr>
        <w:t>Lastly, it is worth noting that the study focused specifically on methylphenidate response in individuals with neurodevelopmental disorders. The generalizability of the findings to other medications or different patient populations requires further investigation.</w:t>
      </w:r>
    </w:p>
    <w:p w14:paraId="4654D096" w14:textId="1FE736E3" w:rsidR="00D33FF8" w:rsidRPr="00AD3C41" w:rsidRDefault="00D33FF8" w:rsidP="00EA535E">
      <w:pPr>
        <w:pStyle w:val="BodyText"/>
        <w:snapToGrid w:val="0"/>
        <w:spacing w:before="120" w:after="240"/>
        <w:jc w:val="both"/>
        <w:rPr>
          <w:rFonts w:cs="Didot"/>
          <w:szCs w:val="22"/>
        </w:rPr>
      </w:pPr>
      <w:r w:rsidRPr="00AD3C41">
        <w:rPr>
          <w:rFonts w:cs="Didot" w:hint="cs"/>
          <w:szCs w:val="22"/>
        </w:rPr>
        <w:t>These limitations highlight the need for caution when interpreting the results and suggest avenues for future research. Larger and more diverse cohorts, rigorous validation of predictive models, and longitudinal studies assessing the long-term effects of predicted drug response are essential to further refine and validate the proposed method for personalized pharmacological management in neurodevelopmental disorders.</w:t>
      </w:r>
    </w:p>
    <w:p w14:paraId="5CF6FC63" w14:textId="77777777" w:rsidR="00765B0A" w:rsidRPr="00AD3C41" w:rsidRDefault="00765B0A" w:rsidP="007A759A">
      <w:pPr>
        <w:pStyle w:val="Heading1"/>
      </w:pPr>
      <w:r w:rsidRPr="00AD3C41">
        <w:rPr>
          <w:rFonts w:hint="cs"/>
        </w:rPr>
        <w:t xml:space="preserve">7. Acknowledgements </w:t>
      </w:r>
    </w:p>
    <w:p w14:paraId="6E25B1B9" w14:textId="2B5B17C0" w:rsidR="00765B0A" w:rsidRPr="00AD3C41" w:rsidRDefault="00EB76DC" w:rsidP="00EA535E">
      <w:pPr>
        <w:pStyle w:val="BodyText"/>
        <w:snapToGrid w:val="0"/>
        <w:spacing w:before="120" w:after="240"/>
        <w:jc w:val="both"/>
        <w:rPr>
          <w:rFonts w:cs="Didot"/>
          <w:szCs w:val="22"/>
        </w:rPr>
      </w:pPr>
      <w:r w:rsidRPr="00AD3C41">
        <w:rPr>
          <w:rFonts w:cs="Didot" w:hint="cs"/>
          <w:szCs w:val="22"/>
        </w:rPr>
        <w:t>Data used in the preparation of this article were obtained from the Adolescent Brain Cognitive Development</w:t>
      </w:r>
      <w:r w:rsidRPr="00AD3C41">
        <w:rPr>
          <w:rFonts w:cs="Didot" w:hint="cs"/>
          <w:szCs w:val="22"/>
          <w:vertAlign w:val="superscript"/>
        </w:rPr>
        <w:t>SM</w:t>
      </w:r>
      <w:r w:rsidRPr="00AD3C41">
        <w:rPr>
          <w:rFonts w:cs="Didot" w:hint="cs"/>
          <w:szCs w:val="22"/>
        </w:rPr>
        <w:t xml:space="preserve"> (ABCD) Study (https://abcdstudy.org), held in the NIMH Data Archive (NDA). This is a multisite, longitudinal study designed to recruit more than 10,000 children </w:t>
      </w:r>
      <w:proofErr w:type="gramStart"/>
      <w:r w:rsidRPr="00AD3C41">
        <w:rPr>
          <w:rFonts w:cs="Didot" w:hint="cs"/>
          <w:szCs w:val="22"/>
        </w:rPr>
        <w:t>age</w:t>
      </w:r>
      <w:proofErr w:type="gramEnd"/>
      <w:r w:rsidRPr="00AD3C41">
        <w:rPr>
          <w:rFonts w:cs="Didot" w:hint="cs"/>
          <w:szCs w:val="22"/>
        </w:rPr>
        <w:t xml:space="preserve"> 9-10 and follow them over 10 years into early adulthood. The ABCD Study® is supported by the National Institutes of Health and additional federal partners under award numbers U01DA041048, U01DA050989, U01DA051016, U01DA041022, U01DA051018, U01DA051037, U01DA050987, U01DA041174, U01DA041106, U01DA041117, U01DA041028, U01DA041134, U01DA050988, U01DA051039, U01DA041156, U01DA041025, U01DA041120, U01DA051038, U01DA041148, U01DA041093, U01DA041089, U24DA041123, U24DA041147. A full list of supporters is available </w:t>
      </w:r>
      <w:r w:rsidRPr="00AD3C41">
        <w:rPr>
          <w:rFonts w:cs="Didot" w:hint="cs"/>
          <w:szCs w:val="22"/>
        </w:rPr>
        <w:lastRenderedPageBreak/>
        <w:t>at </w:t>
      </w:r>
      <w:hyperlink r:id="rId41" w:history="1">
        <w:r w:rsidRPr="00AD3C41">
          <w:rPr>
            <w:rFonts w:cs="Didot" w:hint="cs"/>
            <w:szCs w:val="22"/>
          </w:rPr>
          <w:t>https://abcdstudy.org/federal-partners.html</w:t>
        </w:r>
      </w:hyperlink>
      <w:r w:rsidRPr="00AD3C41">
        <w:rPr>
          <w:rFonts w:cs="Didot" w:hint="cs"/>
          <w:szCs w:val="22"/>
        </w:rPr>
        <w:t>. A listing of participating sites and a complete listing of the study investigators can be found at</w:t>
      </w:r>
      <w:hyperlink r:id="rId42" w:history="1">
        <w:r w:rsidRPr="00AD3C41">
          <w:rPr>
            <w:rFonts w:cs="Didot" w:hint="cs"/>
            <w:szCs w:val="22"/>
          </w:rPr>
          <w:t>https://abcdstudy.org/consortium_members/</w:t>
        </w:r>
      </w:hyperlink>
      <w:r w:rsidRPr="00AD3C41">
        <w:rPr>
          <w:rFonts w:cs="Didot" w:hint="cs"/>
          <w:szCs w:val="22"/>
        </w:rPr>
        <w:t>. ABCD consortium investigators designed and implemented the study and/or provided data but did not necessarily participate in the analysis or writing of this report. This manuscript reflects the views of the authors and may not reflect the opinions or views of the NIH or ABCD consortium investigators.</w:t>
      </w:r>
    </w:p>
    <w:p w14:paraId="70177422" w14:textId="2B20AB2D" w:rsidR="00EB76DC" w:rsidRPr="00AD3C41" w:rsidRDefault="00EB76DC" w:rsidP="008F2FC9">
      <w:pPr>
        <w:pStyle w:val="BodyText"/>
        <w:snapToGrid w:val="0"/>
        <w:spacing w:before="120" w:after="240"/>
        <w:jc w:val="both"/>
        <w:rPr>
          <w:rFonts w:cs="Didot"/>
          <w:szCs w:val="22"/>
        </w:rPr>
      </w:pPr>
      <w:r w:rsidRPr="00AD3C41">
        <w:rPr>
          <w:rFonts w:cs="Didot" w:hint="cs"/>
          <w:szCs w:val="22"/>
        </w:rPr>
        <w:t xml:space="preserve">The ABCD data repository grows and changes over time. </w:t>
      </w:r>
      <w:r w:rsidR="00E61CC1" w:rsidRPr="00AD3C41">
        <w:rPr>
          <w:rFonts w:cs="Didot" w:hint="cs"/>
          <w:szCs w:val="22"/>
        </w:rPr>
        <w:t xml:space="preserve">The ABCD data used in this report came from [NIMH Data Archive Digital Object Identifier </w:t>
      </w:r>
      <w:hyperlink r:id="rId43" w:tgtFrame="_blank" w:tooltip="Open in new window" w:history="1">
        <w:r w:rsidR="008F2FC9" w:rsidRPr="008F2FC9">
          <w:rPr>
            <w:rStyle w:val="Hyperlink"/>
            <w:rFonts w:cs="Didot"/>
            <w:szCs w:val="22"/>
          </w:rPr>
          <w:t>10.15154/8873-zj65</w:t>
        </w:r>
      </w:hyperlink>
      <w:r w:rsidR="00E61CC1" w:rsidRPr="00AD3C41">
        <w:rPr>
          <w:rFonts w:cs="Didot" w:hint="cs"/>
          <w:szCs w:val="22"/>
        </w:rPr>
        <w:t>]. DOIs can be found at https://nda.nih.gov/abcd.</w:t>
      </w:r>
    </w:p>
    <w:p w14:paraId="31A842C1" w14:textId="60AAEE73" w:rsidR="00E61CC1" w:rsidRPr="00AD3C41" w:rsidRDefault="00E61CC1" w:rsidP="00EA535E">
      <w:pPr>
        <w:pStyle w:val="BodyText"/>
        <w:snapToGrid w:val="0"/>
        <w:spacing w:before="120" w:after="240"/>
        <w:jc w:val="both"/>
        <w:rPr>
          <w:rFonts w:cs="Didot"/>
          <w:szCs w:val="22"/>
        </w:rPr>
      </w:pPr>
      <w:r w:rsidRPr="00AD3C41">
        <w:rPr>
          <w:rFonts w:cs="Didot" w:hint="cs"/>
          <w:szCs w:val="22"/>
        </w:rPr>
        <w:t xml:space="preserve">The SPARK data can be obtained at SFARI Base: </w:t>
      </w:r>
      <w:hyperlink r:id="rId44" w:history="1">
        <w:r w:rsidRPr="00AD3C41">
          <w:rPr>
            <w:rStyle w:val="Hyperlink"/>
            <w:rFonts w:cs="Didot" w:hint="cs"/>
            <w:szCs w:val="22"/>
          </w:rPr>
          <w:t>https://base.sfari.org</w:t>
        </w:r>
      </w:hyperlink>
      <w:r w:rsidRPr="00AD3C41">
        <w:rPr>
          <w:rFonts w:cs="Didot" w:hint="cs"/>
          <w:szCs w:val="22"/>
        </w:rPr>
        <w:t xml:space="preserve">. </w:t>
      </w:r>
    </w:p>
    <w:p w14:paraId="60118D1E" w14:textId="477FBDB0" w:rsidR="00134410" w:rsidRPr="00AD3C41" w:rsidRDefault="00134410" w:rsidP="007A759A">
      <w:pPr>
        <w:pStyle w:val="Heading1"/>
      </w:pPr>
      <w:r w:rsidRPr="00AD3C41">
        <w:rPr>
          <w:rFonts w:hint="cs"/>
        </w:rPr>
        <w:t>8. Data availability</w:t>
      </w:r>
    </w:p>
    <w:p w14:paraId="5BB1633A" w14:textId="743B7B0A" w:rsidR="00D33FF8" w:rsidRPr="00AD3C41" w:rsidRDefault="00D33FF8" w:rsidP="00EA535E">
      <w:pPr>
        <w:pStyle w:val="BodyText"/>
        <w:snapToGrid w:val="0"/>
        <w:spacing w:before="120" w:after="240"/>
        <w:jc w:val="both"/>
        <w:rPr>
          <w:rFonts w:cs="Didot"/>
          <w:szCs w:val="22"/>
        </w:rPr>
      </w:pPr>
      <w:r w:rsidRPr="00AD3C41">
        <w:rPr>
          <w:rFonts w:cs="Didot" w:hint="cs"/>
          <w:szCs w:val="22"/>
        </w:rPr>
        <w:t>The data used in this study is subject to data access and sharing policies set forth by the respective cohorts and databases. The SPARK (Simons Foundation Powering Autism Research for Knowledge) cohort data can be accessed through an application process via the SPARK website (https://sparkforautism.org/). Researchers interested in accessing the ABCD (Adolescent Brain Cognitive Development) cohort data can submit data access requests to the ABCD Study Data Repository (https://nda.nih.gov/abcd).</w:t>
      </w:r>
    </w:p>
    <w:p w14:paraId="75A8DBA4" w14:textId="5BF33C03" w:rsidR="00D33FF8" w:rsidRPr="00AD3C41" w:rsidRDefault="00D33FF8" w:rsidP="00EA535E">
      <w:pPr>
        <w:pStyle w:val="BodyText"/>
        <w:snapToGrid w:val="0"/>
        <w:spacing w:before="120" w:after="240"/>
        <w:jc w:val="both"/>
        <w:rPr>
          <w:rFonts w:cs="Didot"/>
          <w:szCs w:val="22"/>
        </w:rPr>
      </w:pPr>
      <w:r w:rsidRPr="00AD3C41">
        <w:rPr>
          <w:rFonts w:cs="Didot" w:hint="cs"/>
          <w:szCs w:val="22"/>
        </w:rPr>
        <w:t>The imputation weights used in this study are derived from publicly available resources. The specific sources and versions of the genetic data are detailed in the Methods section. Researchers can access these resources directly to obtain the necessary genetic information.</w:t>
      </w:r>
    </w:p>
    <w:p w14:paraId="7B732993" w14:textId="7392DD1C" w:rsidR="00D33FF8" w:rsidRPr="00AD3C41" w:rsidRDefault="00D33FF8" w:rsidP="00EA535E">
      <w:pPr>
        <w:pStyle w:val="BodyText"/>
        <w:snapToGrid w:val="0"/>
        <w:spacing w:before="120" w:after="240"/>
        <w:jc w:val="both"/>
        <w:rPr>
          <w:rFonts w:cs="Didot"/>
          <w:szCs w:val="22"/>
        </w:rPr>
      </w:pPr>
      <w:r w:rsidRPr="00AD3C41">
        <w:rPr>
          <w:rFonts w:cs="Didot" w:hint="cs"/>
          <w:szCs w:val="22"/>
        </w:rPr>
        <w:t xml:space="preserve">The connectivity map (CMap) drug perturbation signature data used to compute drug response correlations can be obtained from the BROAD Institute's CMap website (https://clue.io/). </w:t>
      </w:r>
    </w:p>
    <w:p w14:paraId="30870B4A" w14:textId="64397647" w:rsidR="00D33FF8" w:rsidRPr="00AD3C41" w:rsidRDefault="00D33FF8" w:rsidP="00EA535E">
      <w:pPr>
        <w:pStyle w:val="BodyText"/>
        <w:snapToGrid w:val="0"/>
        <w:spacing w:before="120" w:after="240"/>
        <w:jc w:val="both"/>
        <w:rPr>
          <w:rFonts w:cs="Didot"/>
          <w:szCs w:val="22"/>
        </w:rPr>
      </w:pPr>
      <w:r w:rsidRPr="00AD3C41">
        <w:rPr>
          <w:rFonts w:cs="Didot" w:hint="cs"/>
          <w:szCs w:val="22"/>
        </w:rPr>
        <w:t>Due to the sensitive nature of the participant data, including clinical and behavioral information, access to individual-level data from the SPARK and ABCD cohorts may require adherence to ethical and privacy considerations. Researchers interested in accessing the individual-level data should consult the respective cohort data access policies and procedures, ensuring compliance with relevant legal and ethical guidelines.</w:t>
      </w:r>
    </w:p>
    <w:p w14:paraId="406CB5B0" w14:textId="51102A81" w:rsidR="00134410" w:rsidRDefault="00D33FF8" w:rsidP="00EA535E">
      <w:pPr>
        <w:pStyle w:val="BodyText"/>
        <w:snapToGrid w:val="0"/>
        <w:spacing w:before="120" w:after="240"/>
        <w:jc w:val="both"/>
        <w:rPr>
          <w:rFonts w:cs="Didot"/>
          <w:szCs w:val="22"/>
        </w:rPr>
      </w:pPr>
      <w:r w:rsidRPr="00AD3C41">
        <w:rPr>
          <w:rFonts w:cs="Didot" w:hint="cs"/>
          <w:szCs w:val="22"/>
        </w:rPr>
        <w:t>In summary, access to the data used in this study is subject to the policies and procedures of the SPARK and ABCD cohorts, as well as the availability of publicly accessible resources. Researchers can refer to the cohort websites and associated repositories for detailed information on data access and availability.</w:t>
      </w:r>
    </w:p>
    <w:p w14:paraId="70FFE912" w14:textId="37D3B57A" w:rsidR="00AB7DAD" w:rsidRPr="009412CF" w:rsidRDefault="00AB7DAD" w:rsidP="00EA535E">
      <w:pPr>
        <w:pStyle w:val="BodyText"/>
        <w:snapToGrid w:val="0"/>
        <w:spacing w:before="120" w:after="240"/>
        <w:jc w:val="both"/>
        <w:rPr>
          <w:rFonts w:cs="Didot"/>
          <w:b/>
          <w:bCs/>
          <w:szCs w:val="22"/>
        </w:rPr>
      </w:pPr>
      <w:r w:rsidRPr="009412CF">
        <w:rPr>
          <w:rFonts w:cs="Didot"/>
          <w:b/>
          <w:bCs/>
          <w:szCs w:val="22"/>
        </w:rPr>
        <w:t>9. Code availability</w:t>
      </w:r>
    </w:p>
    <w:p w14:paraId="3DC4B60C" w14:textId="75C596E7" w:rsidR="00AB7DAD" w:rsidRPr="00AD3C41" w:rsidRDefault="00AB7DAD" w:rsidP="00AB7DAD">
      <w:pPr>
        <w:pStyle w:val="BodyText"/>
        <w:snapToGrid w:val="0"/>
        <w:spacing w:before="120" w:after="240"/>
        <w:jc w:val="both"/>
        <w:rPr>
          <w:rFonts w:cs="Didot"/>
          <w:szCs w:val="22"/>
        </w:rPr>
      </w:pPr>
      <w:r w:rsidRPr="00AD3C41">
        <w:rPr>
          <w:rFonts w:cs="Didot" w:hint="cs"/>
          <w:szCs w:val="22"/>
        </w:rPr>
        <w:t xml:space="preserve">To promote transparency and reproducibility, the code used for data analysis, statistical modeling, and generation of results and figures can be found here </w:t>
      </w:r>
      <w:r w:rsidRPr="00AD3C41">
        <w:rPr>
          <w:rFonts w:cs="Didot" w:hint="cs"/>
          <w:color w:val="FF0000"/>
          <w:szCs w:val="22"/>
        </w:rPr>
        <w:t>[link]</w:t>
      </w:r>
      <w:r w:rsidRPr="00AD3C41">
        <w:rPr>
          <w:rFonts w:cs="Didot" w:hint="cs"/>
          <w:szCs w:val="22"/>
        </w:rPr>
        <w:t xml:space="preserve">. </w:t>
      </w:r>
    </w:p>
    <w:p w14:paraId="5324A71C" w14:textId="1B0776C4" w:rsidR="00765B0A" w:rsidRPr="00AD3C41" w:rsidRDefault="00AB7DAD" w:rsidP="007A759A">
      <w:pPr>
        <w:pStyle w:val="Heading1"/>
      </w:pPr>
      <w:r>
        <w:t>10</w:t>
      </w:r>
      <w:r w:rsidR="00765B0A" w:rsidRPr="00AD3C41">
        <w:rPr>
          <w:rFonts w:hint="cs"/>
        </w:rPr>
        <w:t>. Funding</w:t>
      </w:r>
    </w:p>
    <w:p w14:paraId="6DE065CE" w14:textId="6CD5ECD3" w:rsidR="00765B0A" w:rsidRPr="00C54BB9" w:rsidRDefault="00C54BB9" w:rsidP="00EA535E">
      <w:pPr>
        <w:pStyle w:val="BodyText"/>
        <w:snapToGrid w:val="0"/>
        <w:spacing w:before="120" w:after="240"/>
        <w:jc w:val="both"/>
        <w:rPr>
          <w:rFonts w:cs="Didot"/>
          <w:color w:val="FF0000"/>
          <w:szCs w:val="22"/>
        </w:rPr>
      </w:pPr>
      <w:r w:rsidRPr="00C54BB9">
        <w:rPr>
          <w:rFonts w:cs="Didot"/>
          <w:color w:val="FF0000"/>
          <w:szCs w:val="22"/>
        </w:rPr>
        <w:t>[ask Jake]</w:t>
      </w:r>
    </w:p>
    <w:p w14:paraId="7827C5B7" w14:textId="7E45C72C" w:rsidR="00765B0A" w:rsidRPr="00AD3C41" w:rsidRDefault="00134410" w:rsidP="007A759A">
      <w:pPr>
        <w:pStyle w:val="Heading1"/>
      </w:pPr>
      <w:r w:rsidRPr="00AD3C41">
        <w:rPr>
          <w:rFonts w:hint="cs"/>
        </w:rPr>
        <w:lastRenderedPageBreak/>
        <w:t>1</w:t>
      </w:r>
      <w:r w:rsidR="00AB7DAD">
        <w:t>1</w:t>
      </w:r>
      <w:r w:rsidR="00765B0A" w:rsidRPr="00AD3C41">
        <w:rPr>
          <w:rFonts w:hint="cs"/>
        </w:rPr>
        <w:t>. Conflicts of interest</w:t>
      </w:r>
    </w:p>
    <w:p w14:paraId="68F69D5C" w14:textId="40294139" w:rsidR="00765B0A" w:rsidRPr="00AD3C41" w:rsidRDefault="00E61CC1" w:rsidP="00EA535E">
      <w:pPr>
        <w:pStyle w:val="BodyText"/>
        <w:snapToGrid w:val="0"/>
        <w:spacing w:before="120" w:after="240"/>
        <w:jc w:val="both"/>
        <w:rPr>
          <w:rFonts w:cs="Didot"/>
          <w:szCs w:val="22"/>
        </w:rPr>
      </w:pPr>
      <w:r w:rsidRPr="00AD3C41">
        <w:rPr>
          <w:rFonts w:cs="Didot" w:hint="cs"/>
          <w:szCs w:val="22"/>
        </w:rPr>
        <w:t>The authors declare that the research was conducted in the absence of any commercial or financial relationships that could be construed as a potential conflict of interest.</w:t>
      </w:r>
    </w:p>
    <w:p w14:paraId="4FA745FA" w14:textId="792C1490" w:rsidR="00E61CC1" w:rsidRPr="00AD3C41" w:rsidRDefault="00765B0A" w:rsidP="007A759A">
      <w:pPr>
        <w:pStyle w:val="Heading1"/>
      </w:pPr>
      <w:r w:rsidRPr="00AD3C41">
        <w:rPr>
          <w:rFonts w:hint="cs"/>
        </w:rPr>
        <w:t>1</w:t>
      </w:r>
      <w:r w:rsidR="00AB7DAD">
        <w:t>2</w:t>
      </w:r>
      <w:r w:rsidRPr="00AD3C41">
        <w:rPr>
          <w:rFonts w:hint="cs"/>
        </w:rPr>
        <w:t>. Author contributions</w:t>
      </w:r>
    </w:p>
    <w:p w14:paraId="24AB7490" w14:textId="52F6D966" w:rsidR="00765B0A" w:rsidRPr="00AD3C41" w:rsidRDefault="00E61CC1" w:rsidP="00EA535E">
      <w:pPr>
        <w:pStyle w:val="BodyText"/>
        <w:snapToGrid w:val="0"/>
        <w:spacing w:before="120" w:after="240"/>
        <w:jc w:val="both"/>
        <w:rPr>
          <w:rFonts w:cs="Didot"/>
          <w:szCs w:val="22"/>
        </w:rPr>
      </w:pPr>
      <w:r w:rsidRPr="00AD3C41">
        <w:rPr>
          <w:rFonts w:cs="Didot" w:hint="cs"/>
          <w:szCs w:val="22"/>
        </w:rPr>
        <w:t xml:space="preserve">ME contributed to the study design, generating the imputed transcriptome, predicting drug response, processing the data, performing the statistical analyses, and writing the manuscript. TRT contributed to processing the data, genotype imputations, generating the polygenic scores, and writing the manuscript. </w:t>
      </w:r>
      <w:r w:rsidR="00707A60" w:rsidRPr="00AD3C41">
        <w:rPr>
          <w:rFonts w:cs="Didot" w:hint="cs"/>
          <w:szCs w:val="22"/>
        </w:rPr>
        <w:t>LCG contributed to processing the data</w:t>
      </w:r>
      <w:r w:rsidRPr="00AD3C41">
        <w:rPr>
          <w:rFonts w:cs="Didot" w:hint="cs"/>
          <w:szCs w:val="22"/>
        </w:rPr>
        <w:t>. JJM contributed to study design and writing the manuscript.</w:t>
      </w:r>
      <w:r w:rsidR="00765B0A" w:rsidRPr="00AD3C41">
        <w:rPr>
          <w:rFonts w:cs="Didot" w:hint="cs"/>
          <w:szCs w:val="22"/>
        </w:rPr>
        <w:br w:type="page"/>
      </w:r>
    </w:p>
    <w:p w14:paraId="50166B44" w14:textId="3383AC11" w:rsidR="451918C9" w:rsidRPr="00AD3C41" w:rsidRDefault="00765B0A" w:rsidP="007A759A">
      <w:pPr>
        <w:pStyle w:val="Heading1"/>
      </w:pPr>
      <w:r w:rsidRPr="00AD3C41">
        <w:rPr>
          <w:rFonts w:hint="cs"/>
        </w:rPr>
        <w:lastRenderedPageBreak/>
        <w:t>1</w:t>
      </w:r>
      <w:r w:rsidR="00AB7DAD">
        <w:t>3</w:t>
      </w:r>
      <w:r w:rsidR="451918C9" w:rsidRPr="00AD3C41">
        <w:rPr>
          <w:rFonts w:hint="cs"/>
        </w:rPr>
        <w:t>.</w:t>
      </w:r>
      <w:r w:rsidR="451918C9" w:rsidRPr="00AD3C41">
        <w:rPr>
          <w:rFonts w:eastAsia="Times New Roman" w:hint="cs"/>
        </w:rPr>
        <w:t xml:space="preserve">        </w:t>
      </w:r>
      <w:r w:rsidR="451918C9" w:rsidRPr="00AD3C41">
        <w:rPr>
          <w:rFonts w:hint="cs"/>
        </w:rPr>
        <w:t xml:space="preserve">References </w:t>
      </w:r>
    </w:p>
    <w:p w14:paraId="3EE47206" w14:textId="22D327C8" w:rsidR="008D2732" w:rsidRPr="008D2732" w:rsidRDefault="004C0EAA" w:rsidP="008D2732">
      <w:pPr>
        <w:pStyle w:val="EndNoteBibliography"/>
        <w:ind w:left="720" w:hanging="720"/>
        <w:rPr>
          <w:noProof/>
        </w:rPr>
      </w:pPr>
      <w:r w:rsidRPr="00AD3C41">
        <w:rPr>
          <w:rFonts w:ascii="Didot" w:hAnsi="Didot" w:cs="Didot" w:hint="cs"/>
        </w:rPr>
        <w:fldChar w:fldCharType="begin"/>
      </w:r>
      <w:r w:rsidRPr="00AD3C41">
        <w:rPr>
          <w:rFonts w:ascii="Didot" w:hAnsi="Didot" w:cs="Didot" w:hint="cs"/>
        </w:rPr>
        <w:instrText xml:space="preserve"> ADDIN EN.REFLIST </w:instrText>
      </w:r>
      <w:r w:rsidRPr="00AD3C41">
        <w:rPr>
          <w:rFonts w:ascii="Didot" w:hAnsi="Didot" w:cs="Didot" w:hint="cs"/>
        </w:rPr>
        <w:fldChar w:fldCharType="separate"/>
      </w:r>
      <w:r w:rsidR="008D2732" w:rsidRPr="008D2732">
        <w:rPr>
          <w:noProof/>
        </w:rPr>
        <w:t xml:space="preserve">American-Academy-of-Pediatrics. (2022). Common ADHD Medications &amp; Treatments for Children. Retrieved 06/19/2023, from </w:t>
      </w:r>
      <w:hyperlink r:id="rId45" w:history="1">
        <w:r w:rsidR="008D2732" w:rsidRPr="008D2732">
          <w:rPr>
            <w:rStyle w:val="Hyperlink"/>
            <w:noProof/>
          </w:rPr>
          <w:t>https://www.healthychildren.org/English/health-issues/conditions/adhd/Pages/Determining-ADHD-Medication-Treatments.aspx</w:t>
        </w:r>
      </w:hyperlink>
      <w:r w:rsidR="008D2732" w:rsidRPr="008D2732">
        <w:rPr>
          <w:noProof/>
        </w:rPr>
        <w:t xml:space="preserve"> </w:t>
      </w:r>
    </w:p>
    <w:p w14:paraId="471496A2" w14:textId="606C131C" w:rsidR="008D2732" w:rsidRPr="008D2732" w:rsidRDefault="008D2732" w:rsidP="008D2732">
      <w:pPr>
        <w:pStyle w:val="EndNoteBibliography"/>
        <w:ind w:left="720" w:hanging="720"/>
        <w:rPr>
          <w:noProof/>
        </w:rPr>
      </w:pPr>
      <w:r w:rsidRPr="008D2732">
        <w:rPr>
          <w:noProof/>
        </w:rPr>
        <w:t xml:space="preserve">Belle, D. J., &amp; Singh, H. (2008). Genetic factors in drug metabolism. </w:t>
      </w:r>
      <w:r w:rsidRPr="008D2732">
        <w:rPr>
          <w:i/>
          <w:noProof/>
        </w:rPr>
        <w:t>Am Fam Physician</w:t>
      </w:r>
      <w:r w:rsidRPr="008D2732">
        <w:rPr>
          <w:noProof/>
        </w:rPr>
        <w:t>,</w:t>
      </w:r>
      <w:r w:rsidRPr="008D2732">
        <w:rPr>
          <w:i/>
          <w:noProof/>
        </w:rPr>
        <w:t xml:space="preserve"> 77</w:t>
      </w:r>
      <w:r w:rsidRPr="008D2732">
        <w:rPr>
          <w:noProof/>
        </w:rPr>
        <w:t xml:space="preserve">(11), 1553-1560. </w:t>
      </w:r>
      <w:hyperlink r:id="rId46" w:history="1">
        <w:r w:rsidRPr="008D2732">
          <w:rPr>
            <w:rStyle w:val="Hyperlink"/>
            <w:noProof/>
          </w:rPr>
          <w:t>https://www.ncbi.nlm.nih.gov/pubmed/18581835</w:t>
        </w:r>
      </w:hyperlink>
      <w:r w:rsidRPr="008D2732">
        <w:rPr>
          <w:noProof/>
        </w:rPr>
        <w:t xml:space="preserve"> </w:t>
      </w:r>
    </w:p>
    <w:p w14:paraId="4DDA670C" w14:textId="1183EBB2" w:rsidR="008D2732" w:rsidRPr="008D2732" w:rsidRDefault="008D2732" w:rsidP="008D2732">
      <w:pPr>
        <w:pStyle w:val="EndNoteBibliography"/>
        <w:ind w:left="720" w:hanging="720"/>
        <w:rPr>
          <w:noProof/>
        </w:rPr>
      </w:pPr>
      <w:r w:rsidRPr="008D2732">
        <w:rPr>
          <w:noProof/>
        </w:rPr>
        <w:t xml:space="preserve">Bryois, J., Calini, D., Macnair, W., Foo, L., Urich, E., Ortmann, W., Iglesias, V. A., Selvaraj, S., Nutma, E., Marzin, M., Amor, S., Williams, A., Castelo-Branco, G., Menon, V., De Jager, P., &amp; Malhotra, D. (2022). Cell-type-specific cis-eQTLs in eight human brain cell types identify novel risk genes for psychiatric and neurological disorders. </w:t>
      </w:r>
      <w:r w:rsidRPr="008D2732">
        <w:rPr>
          <w:i/>
          <w:noProof/>
        </w:rPr>
        <w:t>Nat Neurosci</w:t>
      </w:r>
      <w:r w:rsidRPr="008D2732">
        <w:rPr>
          <w:noProof/>
        </w:rPr>
        <w:t>,</w:t>
      </w:r>
      <w:r w:rsidRPr="008D2732">
        <w:rPr>
          <w:i/>
          <w:noProof/>
        </w:rPr>
        <w:t xml:space="preserve"> 25</w:t>
      </w:r>
      <w:r w:rsidRPr="008D2732">
        <w:rPr>
          <w:noProof/>
        </w:rPr>
        <w:t xml:space="preserve">(8), 1104-1112. </w:t>
      </w:r>
      <w:hyperlink r:id="rId47" w:history="1">
        <w:r w:rsidRPr="008D2732">
          <w:rPr>
            <w:rStyle w:val="Hyperlink"/>
            <w:noProof/>
          </w:rPr>
          <w:t>https://doi.org/10.1038/s41593-022-01128-z</w:t>
        </w:r>
      </w:hyperlink>
      <w:r w:rsidRPr="008D2732">
        <w:rPr>
          <w:noProof/>
        </w:rPr>
        <w:t xml:space="preserve"> </w:t>
      </w:r>
    </w:p>
    <w:p w14:paraId="54A496C8" w14:textId="5F8A8EA5" w:rsidR="008D2732" w:rsidRPr="008D2732" w:rsidRDefault="008D2732" w:rsidP="008D2732">
      <w:pPr>
        <w:pStyle w:val="EndNoteBibliography"/>
        <w:ind w:left="720" w:hanging="720"/>
        <w:rPr>
          <w:noProof/>
        </w:rPr>
      </w:pPr>
      <w:r w:rsidRPr="008D2732">
        <w:rPr>
          <w:noProof/>
        </w:rPr>
        <w:t xml:space="preserve">CDC, C. f. D. C. a. P. (2022, August 9, 2022). </w:t>
      </w:r>
      <w:r w:rsidRPr="008D2732">
        <w:rPr>
          <w:i/>
          <w:noProof/>
        </w:rPr>
        <w:t>Data and Statistics About ADHD</w:t>
      </w:r>
      <w:r w:rsidRPr="008D2732">
        <w:rPr>
          <w:noProof/>
        </w:rPr>
        <w:t xml:space="preserve">. CDC. Retrieved June 16th from </w:t>
      </w:r>
      <w:hyperlink r:id="rId48" w:history="1">
        <w:r w:rsidRPr="008D2732">
          <w:rPr>
            <w:rStyle w:val="Hyperlink"/>
            <w:noProof/>
          </w:rPr>
          <w:t>https://www.cdc.gov/ncbddd/adhd/data.html</w:t>
        </w:r>
      </w:hyperlink>
    </w:p>
    <w:p w14:paraId="392EA1C2" w14:textId="399F289E" w:rsidR="008D2732" w:rsidRPr="008D2732" w:rsidRDefault="008D2732" w:rsidP="008D2732">
      <w:pPr>
        <w:pStyle w:val="EndNoteBibliography"/>
        <w:ind w:left="720" w:hanging="720"/>
        <w:rPr>
          <w:noProof/>
        </w:rPr>
      </w:pPr>
      <w:r w:rsidRPr="008D2732">
        <w:rPr>
          <w:noProof/>
        </w:rPr>
        <w:t xml:space="preserve">Chang, J. C., Lin, H. Y., Lv, J., Tseng, W. I., &amp; Gau, S. S. (2021). Regional brain volume predicts response to methylphenidate treatment in individuals with ADHD. </w:t>
      </w:r>
      <w:r w:rsidRPr="008D2732">
        <w:rPr>
          <w:i/>
          <w:noProof/>
        </w:rPr>
        <w:t>BMC Psychiatry</w:t>
      </w:r>
      <w:r w:rsidRPr="008D2732">
        <w:rPr>
          <w:noProof/>
        </w:rPr>
        <w:t>,</w:t>
      </w:r>
      <w:r w:rsidRPr="008D2732">
        <w:rPr>
          <w:i/>
          <w:noProof/>
        </w:rPr>
        <w:t xml:space="preserve"> 21</w:t>
      </w:r>
      <w:r w:rsidRPr="008D2732">
        <w:rPr>
          <w:noProof/>
        </w:rPr>
        <w:t xml:space="preserve">(1), 26. </w:t>
      </w:r>
      <w:hyperlink r:id="rId49" w:history="1">
        <w:r w:rsidRPr="008D2732">
          <w:rPr>
            <w:rStyle w:val="Hyperlink"/>
            <w:noProof/>
          </w:rPr>
          <w:t>https://doi.org/10.1186/s12888-021-03040-5</w:t>
        </w:r>
      </w:hyperlink>
      <w:r w:rsidRPr="008D2732">
        <w:rPr>
          <w:noProof/>
        </w:rPr>
        <w:t xml:space="preserve"> </w:t>
      </w:r>
    </w:p>
    <w:p w14:paraId="43D9CA17" w14:textId="45931682" w:rsidR="008D2732" w:rsidRPr="008D2732" w:rsidRDefault="008D2732" w:rsidP="008D2732">
      <w:pPr>
        <w:pStyle w:val="EndNoteBibliography"/>
        <w:ind w:left="720" w:hanging="720"/>
        <w:rPr>
          <w:noProof/>
        </w:rPr>
      </w:pPr>
      <w:r w:rsidRPr="008D2732">
        <w:rPr>
          <w:noProof/>
        </w:rPr>
        <w:t xml:space="preserve">Cortese, S., Adamo, N., Del Giovane, C., Mohr-Jensen, C., Hayes, A. J., Carucci, S., Atkinson, L. Z., Tessari, L., Banaschewski, T., Coghill, D., Hollis, C., Simonoff, E., Zuddas, A., Barbui, C., Purgato, M., Steinhausen, H. C., Shokraneh, F., Xia, J., &amp; Cipriani, A. (2018). Comparative efficacy and tolerability of medications for attention-deficit hyperactivity disorder in children, adolescents, and adults: a systematic review and network meta-analysis. </w:t>
      </w:r>
      <w:r w:rsidRPr="008D2732">
        <w:rPr>
          <w:i/>
          <w:noProof/>
        </w:rPr>
        <w:t>Lancet Psychiatry</w:t>
      </w:r>
      <w:r w:rsidRPr="008D2732">
        <w:rPr>
          <w:noProof/>
        </w:rPr>
        <w:t>,</w:t>
      </w:r>
      <w:r w:rsidRPr="008D2732">
        <w:rPr>
          <w:i/>
          <w:noProof/>
        </w:rPr>
        <w:t xml:space="preserve"> 5</w:t>
      </w:r>
      <w:r w:rsidRPr="008D2732">
        <w:rPr>
          <w:noProof/>
        </w:rPr>
        <w:t xml:space="preserve">(9), 727-738. </w:t>
      </w:r>
      <w:hyperlink r:id="rId50" w:history="1">
        <w:r w:rsidRPr="008D2732">
          <w:rPr>
            <w:rStyle w:val="Hyperlink"/>
            <w:noProof/>
          </w:rPr>
          <w:t>https://doi.org/10.1016/S2215-0366(18)30269-4</w:t>
        </w:r>
      </w:hyperlink>
      <w:r w:rsidRPr="008D2732">
        <w:rPr>
          <w:noProof/>
        </w:rPr>
        <w:t xml:space="preserve"> </w:t>
      </w:r>
    </w:p>
    <w:p w14:paraId="09AD672F" w14:textId="03E99067" w:rsidR="008D2732" w:rsidRPr="008D2732" w:rsidRDefault="008D2732" w:rsidP="008D2732">
      <w:pPr>
        <w:pStyle w:val="EndNoteBibliography"/>
        <w:ind w:left="720" w:hanging="720"/>
        <w:rPr>
          <w:noProof/>
        </w:rPr>
      </w:pPr>
      <w:r w:rsidRPr="008D2732">
        <w:rPr>
          <w:noProof/>
        </w:rPr>
        <w:t xml:space="preserve">Danecek, P., Bonfield, J. K., Liddle, J., Marshall, J., Ohan, V., Pollard, M. O., Whitwham, A., Keane, T., McCarthy, S. A., Davies, R. M., &amp; Li, H. (2021). Twelve years of SAMtools and BCFtools. </w:t>
      </w:r>
      <w:r w:rsidRPr="008D2732">
        <w:rPr>
          <w:i/>
          <w:noProof/>
        </w:rPr>
        <w:t>Gigascience</w:t>
      </w:r>
      <w:r w:rsidRPr="008D2732">
        <w:rPr>
          <w:noProof/>
        </w:rPr>
        <w:t>,</w:t>
      </w:r>
      <w:r w:rsidRPr="008D2732">
        <w:rPr>
          <w:i/>
          <w:noProof/>
        </w:rPr>
        <w:t xml:space="preserve"> 10</w:t>
      </w:r>
      <w:r w:rsidRPr="008D2732">
        <w:rPr>
          <w:noProof/>
        </w:rPr>
        <w:t xml:space="preserve">(2). </w:t>
      </w:r>
      <w:hyperlink r:id="rId51" w:history="1">
        <w:r w:rsidRPr="008D2732">
          <w:rPr>
            <w:rStyle w:val="Hyperlink"/>
            <w:noProof/>
          </w:rPr>
          <w:t>https://doi.org/10.1093/gigascience/giab008</w:t>
        </w:r>
      </w:hyperlink>
      <w:r w:rsidRPr="008D2732">
        <w:rPr>
          <w:noProof/>
        </w:rPr>
        <w:t xml:space="preserve"> </w:t>
      </w:r>
    </w:p>
    <w:p w14:paraId="3DB0EF4D" w14:textId="1A6090BA" w:rsidR="008D2732" w:rsidRPr="008D2732" w:rsidRDefault="008D2732" w:rsidP="008D2732">
      <w:pPr>
        <w:pStyle w:val="EndNoteBibliography"/>
        <w:ind w:left="720" w:hanging="720"/>
        <w:rPr>
          <w:noProof/>
        </w:rPr>
      </w:pPr>
      <w:r w:rsidRPr="008D2732">
        <w:rPr>
          <w:noProof/>
        </w:rPr>
        <w:t xml:space="preserve">Das, S., Forer, L., Schonherr, S., Sidore, C., Locke, A. E., Kwong, A., Vrieze, S. I., Chew, E. Y., Levy, S., McGue, M., Schlessinger, D., Stambolian, D., Loh, P. R., Iacono, W. G., Swaroop, A., Scott, L. J., Cucca, F., Kronenberg, F., Boehnke, M., . . . Fuchsberger, C. (2016). Next-generation genotype imputation service and methods. </w:t>
      </w:r>
      <w:r w:rsidRPr="008D2732">
        <w:rPr>
          <w:i/>
          <w:noProof/>
        </w:rPr>
        <w:t>Nat Genet</w:t>
      </w:r>
      <w:r w:rsidRPr="008D2732">
        <w:rPr>
          <w:noProof/>
        </w:rPr>
        <w:t>,</w:t>
      </w:r>
      <w:r w:rsidRPr="008D2732">
        <w:rPr>
          <w:i/>
          <w:noProof/>
        </w:rPr>
        <w:t xml:space="preserve"> 48</w:t>
      </w:r>
      <w:r w:rsidRPr="008D2732">
        <w:rPr>
          <w:noProof/>
        </w:rPr>
        <w:t xml:space="preserve">(10), 1284-1287. </w:t>
      </w:r>
      <w:hyperlink r:id="rId52" w:history="1">
        <w:r w:rsidRPr="008D2732">
          <w:rPr>
            <w:rStyle w:val="Hyperlink"/>
            <w:noProof/>
          </w:rPr>
          <w:t>https://doi.org/10.1038/ng.3656</w:t>
        </w:r>
      </w:hyperlink>
      <w:r w:rsidRPr="008D2732">
        <w:rPr>
          <w:noProof/>
        </w:rPr>
        <w:t xml:space="preserve"> </w:t>
      </w:r>
    </w:p>
    <w:p w14:paraId="6737A3ED" w14:textId="6AD917C6" w:rsidR="008D2732" w:rsidRPr="008D2732" w:rsidRDefault="008D2732" w:rsidP="008D2732">
      <w:pPr>
        <w:pStyle w:val="EndNoteBibliography"/>
        <w:ind w:left="720" w:hanging="720"/>
        <w:rPr>
          <w:noProof/>
        </w:rPr>
      </w:pPr>
      <w:r w:rsidRPr="008D2732">
        <w:rPr>
          <w:noProof/>
        </w:rPr>
        <w:t xml:space="preserve">de Faria, J. C. M., Duarte, L. J. R., Ferreira, L. A., da Silveira, V. T., Menezes de Padua, C., &amp; Perini, E. (2022). "Real-world" effectiveness of methylphenidate in improving the academic achievement of Attention-Deficit Hyperactivity Disorder diagnosed students-A systematic review. </w:t>
      </w:r>
      <w:r w:rsidRPr="008D2732">
        <w:rPr>
          <w:i/>
          <w:noProof/>
        </w:rPr>
        <w:t>J Clin Pharm Ther</w:t>
      </w:r>
      <w:r w:rsidRPr="008D2732">
        <w:rPr>
          <w:noProof/>
        </w:rPr>
        <w:t>,</w:t>
      </w:r>
      <w:r w:rsidRPr="008D2732">
        <w:rPr>
          <w:i/>
          <w:noProof/>
        </w:rPr>
        <w:t xml:space="preserve"> 47</w:t>
      </w:r>
      <w:r w:rsidRPr="008D2732">
        <w:rPr>
          <w:noProof/>
        </w:rPr>
        <w:t xml:space="preserve">(1), 6-23. </w:t>
      </w:r>
      <w:hyperlink r:id="rId53" w:history="1">
        <w:r w:rsidRPr="008D2732">
          <w:rPr>
            <w:rStyle w:val="Hyperlink"/>
            <w:noProof/>
          </w:rPr>
          <w:t>https://doi.org/10.1111/jcpt.13486</w:t>
        </w:r>
      </w:hyperlink>
      <w:r w:rsidRPr="008D2732">
        <w:rPr>
          <w:noProof/>
        </w:rPr>
        <w:t xml:space="preserve"> </w:t>
      </w:r>
    </w:p>
    <w:p w14:paraId="78B3C6E7" w14:textId="0219DE0C" w:rsidR="008D2732" w:rsidRPr="008D2732" w:rsidRDefault="008D2732" w:rsidP="008D2732">
      <w:pPr>
        <w:pStyle w:val="EndNoteBibliography"/>
        <w:ind w:left="720" w:hanging="720"/>
        <w:rPr>
          <w:noProof/>
        </w:rPr>
      </w:pPr>
      <w:r w:rsidRPr="008D2732">
        <w:rPr>
          <w:noProof/>
        </w:rPr>
        <w:t xml:space="preserve">de la Fuente, J., Davies, G., Grotzinger, A. D., Tucker-Drob, E. M., &amp; Deary, I. J. (2021). A general dimension of genetic sharing across diverse cognitive traits inferred from molecular data. </w:t>
      </w:r>
      <w:r w:rsidRPr="008D2732">
        <w:rPr>
          <w:i/>
          <w:noProof/>
        </w:rPr>
        <w:t>Nat Hum Behav</w:t>
      </w:r>
      <w:r w:rsidRPr="008D2732">
        <w:rPr>
          <w:noProof/>
        </w:rPr>
        <w:t>,</w:t>
      </w:r>
      <w:r w:rsidRPr="008D2732">
        <w:rPr>
          <w:i/>
          <w:noProof/>
        </w:rPr>
        <w:t xml:space="preserve"> 5</w:t>
      </w:r>
      <w:r w:rsidRPr="008D2732">
        <w:rPr>
          <w:noProof/>
        </w:rPr>
        <w:t xml:space="preserve">(1), 49-58. </w:t>
      </w:r>
      <w:hyperlink r:id="rId54" w:history="1">
        <w:r w:rsidRPr="008D2732">
          <w:rPr>
            <w:rStyle w:val="Hyperlink"/>
            <w:noProof/>
          </w:rPr>
          <w:t>https://doi.org/10.1038/s41562-020-00936-2</w:t>
        </w:r>
      </w:hyperlink>
      <w:r w:rsidRPr="008D2732">
        <w:rPr>
          <w:noProof/>
        </w:rPr>
        <w:t xml:space="preserve"> </w:t>
      </w:r>
    </w:p>
    <w:p w14:paraId="64351714" w14:textId="2D7EE1D0" w:rsidR="008D2732" w:rsidRPr="008D2732" w:rsidRDefault="008D2732" w:rsidP="008D2732">
      <w:pPr>
        <w:pStyle w:val="EndNoteBibliography"/>
        <w:ind w:left="720" w:hanging="720"/>
        <w:rPr>
          <w:noProof/>
        </w:rPr>
      </w:pPr>
      <w:r w:rsidRPr="008D2732">
        <w:rPr>
          <w:noProof/>
        </w:rPr>
        <w:t xml:space="preserve">Demontis, D., Walters, R. K., Martin, J., Mattheisen, M., Als, T. D., Agerbo, E., Baldursson, G., Belliveau, R., Bybjerg-Grauholm, J., Baekvad-Hansen, M., Cerrato, F., Chambert, K., Churchhouse, C., Dumont, A., Eriksson, N., Gandal, M., Goldstein, J. I., Grasby, K. L., Grove, J., . . . Neale, B. M. (2019). Discovery of the first genome-wide significant risk loci for attention deficit/hyperactivity disorder. </w:t>
      </w:r>
      <w:r w:rsidRPr="008D2732">
        <w:rPr>
          <w:i/>
          <w:noProof/>
        </w:rPr>
        <w:t>Nat Genet</w:t>
      </w:r>
      <w:r w:rsidRPr="008D2732">
        <w:rPr>
          <w:noProof/>
        </w:rPr>
        <w:t>,</w:t>
      </w:r>
      <w:r w:rsidRPr="008D2732">
        <w:rPr>
          <w:i/>
          <w:noProof/>
        </w:rPr>
        <w:t xml:space="preserve"> 51</w:t>
      </w:r>
      <w:r w:rsidRPr="008D2732">
        <w:rPr>
          <w:noProof/>
        </w:rPr>
        <w:t xml:space="preserve">(1), 63-75. </w:t>
      </w:r>
      <w:hyperlink r:id="rId55" w:history="1">
        <w:r w:rsidRPr="008D2732">
          <w:rPr>
            <w:rStyle w:val="Hyperlink"/>
            <w:noProof/>
          </w:rPr>
          <w:t>https://doi.org/10.1038/s41588-018-0269-7</w:t>
        </w:r>
      </w:hyperlink>
      <w:r w:rsidRPr="008D2732">
        <w:rPr>
          <w:noProof/>
        </w:rPr>
        <w:t xml:space="preserve"> </w:t>
      </w:r>
    </w:p>
    <w:p w14:paraId="0981D76A" w14:textId="41C50CBB" w:rsidR="008D2732" w:rsidRPr="008D2732" w:rsidRDefault="008D2732" w:rsidP="008D2732">
      <w:pPr>
        <w:pStyle w:val="EndNoteBibliography"/>
        <w:ind w:left="720" w:hanging="720"/>
        <w:rPr>
          <w:noProof/>
        </w:rPr>
      </w:pPr>
      <w:r w:rsidRPr="008D2732">
        <w:rPr>
          <w:noProof/>
        </w:rPr>
        <w:lastRenderedPageBreak/>
        <w:t xml:space="preserve">Dunnenberger, H. M., Crews, K. R., Hoffman, J. M., Caudle, K. E., Broeckel, U., Howard, S. C., Hunkler, R. J., Klein, T. E., Evans, W. E., &amp; Relling, M. V. (2015). Preemptive clinical pharmacogenetics implementation: current programs in five US medical centers. </w:t>
      </w:r>
      <w:r w:rsidRPr="008D2732">
        <w:rPr>
          <w:i/>
          <w:noProof/>
        </w:rPr>
        <w:t>Annu Rev Pharmacol Toxicol</w:t>
      </w:r>
      <w:r w:rsidRPr="008D2732">
        <w:rPr>
          <w:noProof/>
        </w:rPr>
        <w:t>,</w:t>
      </w:r>
      <w:r w:rsidRPr="008D2732">
        <w:rPr>
          <w:i/>
          <w:noProof/>
        </w:rPr>
        <w:t xml:space="preserve"> 55</w:t>
      </w:r>
      <w:r w:rsidRPr="008D2732">
        <w:rPr>
          <w:noProof/>
        </w:rPr>
        <w:t xml:space="preserve">, 89-106. </w:t>
      </w:r>
      <w:hyperlink r:id="rId56" w:history="1">
        <w:r w:rsidRPr="008D2732">
          <w:rPr>
            <w:rStyle w:val="Hyperlink"/>
            <w:noProof/>
          </w:rPr>
          <w:t>https://doi.org/10.1146/annurev-pharmtox-010814-124835</w:t>
        </w:r>
      </w:hyperlink>
      <w:r w:rsidRPr="008D2732">
        <w:rPr>
          <w:noProof/>
        </w:rPr>
        <w:t xml:space="preserve"> </w:t>
      </w:r>
    </w:p>
    <w:p w14:paraId="6CE1366B" w14:textId="3B1C1DAD" w:rsidR="008D2732" w:rsidRPr="008D2732" w:rsidRDefault="008D2732" w:rsidP="008D2732">
      <w:pPr>
        <w:pStyle w:val="EndNoteBibliography"/>
        <w:ind w:left="720" w:hanging="720"/>
        <w:rPr>
          <w:noProof/>
        </w:rPr>
      </w:pPr>
      <w:r w:rsidRPr="008D2732">
        <w:rPr>
          <w:noProof/>
        </w:rPr>
        <w:t xml:space="preserve">Evans, W. E., &amp; Johnson, J. A. (2001). Pharmacogenomics: the inherited basis for interindividual differences in drug response. </w:t>
      </w:r>
      <w:r w:rsidRPr="008D2732">
        <w:rPr>
          <w:i/>
          <w:noProof/>
        </w:rPr>
        <w:t>Annu Rev Genomics Hum Genet</w:t>
      </w:r>
      <w:r w:rsidRPr="008D2732">
        <w:rPr>
          <w:noProof/>
        </w:rPr>
        <w:t>,</w:t>
      </w:r>
      <w:r w:rsidRPr="008D2732">
        <w:rPr>
          <w:i/>
          <w:noProof/>
        </w:rPr>
        <w:t xml:space="preserve"> 2</w:t>
      </w:r>
      <w:r w:rsidRPr="008D2732">
        <w:rPr>
          <w:noProof/>
        </w:rPr>
        <w:t xml:space="preserve">, 9-39. </w:t>
      </w:r>
      <w:hyperlink r:id="rId57" w:history="1">
        <w:r w:rsidRPr="008D2732">
          <w:rPr>
            <w:rStyle w:val="Hyperlink"/>
            <w:noProof/>
          </w:rPr>
          <w:t>https://doi.org/10.1146/annurev.genom.2.1.9</w:t>
        </w:r>
      </w:hyperlink>
      <w:r w:rsidRPr="008D2732">
        <w:rPr>
          <w:noProof/>
        </w:rPr>
        <w:t xml:space="preserve"> </w:t>
      </w:r>
    </w:p>
    <w:p w14:paraId="647D1BBE" w14:textId="22C9CC61" w:rsidR="008D2732" w:rsidRPr="008D2732" w:rsidRDefault="008D2732" w:rsidP="008D2732">
      <w:pPr>
        <w:pStyle w:val="EndNoteBibliography"/>
        <w:ind w:left="720" w:hanging="720"/>
        <w:rPr>
          <w:noProof/>
        </w:rPr>
      </w:pPr>
      <w:r w:rsidRPr="008D2732">
        <w:rPr>
          <w:noProof/>
        </w:rPr>
        <w:t xml:space="preserve">Genomes Project, C., Auton, A., Brooks, L. D., Durbin, R. M., Garrison, E. P., Kang, H. M., Korbel, J. O., Marchini, J. L., McCarthy, S., McVean, G. A., &amp; Abecasis, G. R. (2015). A global reference for human genetic variation. </w:t>
      </w:r>
      <w:r w:rsidRPr="008D2732">
        <w:rPr>
          <w:i/>
          <w:noProof/>
        </w:rPr>
        <w:t>Nature</w:t>
      </w:r>
      <w:r w:rsidRPr="008D2732">
        <w:rPr>
          <w:noProof/>
        </w:rPr>
        <w:t>,</w:t>
      </w:r>
      <w:r w:rsidRPr="008D2732">
        <w:rPr>
          <w:i/>
          <w:noProof/>
        </w:rPr>
        <w:t xml:space="preserve"> 526</w:t>
      </w:r>
      <w:r w:rsidRPr="008D2732">
        <w:rPr>
          <w:noProof/>
        </w:rPr>
        <w:t xml:space="preserve">(7571), 68-74. </w:t>
      </w:r>
      <w:hyperlink r:id="rId58" w:history="1">
        <w:r w:rsidRPr="008D2732">
          <w:rPr>
            <w:rStyle w:val="Hyperlink"/>
            <w:noProof/>
          </w:rPr>
          <w:t>https://doi.org/10.1038/nature15393</w:t>
        </w:r>
      </w:hyperlink>
      <w:r w:rsidRPr="008D2732">
        <w:rPr>
          <w:noProof/>
        </w:rPr>
        <w:t xml:space="preserve"> </w:t>
      </w:r>
    </w:p>
    <w:p w14:paraId="413EB9B0" w14:textId="57C7DF13" w:rsidR="008D2732" w:rsidRPr="008D2732" w:rsidRDefault="008D2732" w:rsidP="008D2732">
      <w:pPr>
        <w:pStyle w:val="EndNoteBibliography"/>
        <w:ind w:left="720" w:hanging="720"/>
        <w:rPr>
          <w:noProof/>
        </w:rPr>
      </w:pPr>
      <w:r w:rsidRPr="008D2732">
        <w:rPr>
          <w:noProof/>
        </w:rPr>
        <w:t xml:space="preserve">Grazioli, S., Rosi, E., Mauri, M., Crippa, A., Tizzoni, F., Tarabelloni, A., Villa, F. M., Chiapasco, F., Reimers, M., Gatti, E., Bertella, S., Molteni, M., &amp; Nobile, M. (2021). Patterns of Response to Methylphenidate Administration in Children with ADHD: A Personalized Medicine Approach through Clustering Analysis. </w:t>
      </w:r>
      <w:r w:rsidRPr="008D2732">
        <w:rPr>
          <w:i/>
          <w:noProof/>
        </w:rPr>
        <w:t>Children (Basel)</w:t>
      </w:r>
      <w:r w:rsidRPr="008D2732">
        <w:rPr>
          <w:noProof/>
        </w:rPr>
        <w:t>,</w:t>
      </w:r>
      <w:r w:rsidRPr="008D2732">
        <w:rPr>
          <w:i/>
          <w:noProof/>
        </w:rPr>
        <w:t xml:space="preserve"> 8</w:t>
      </w:r>
      <w:r w:rsidRPr="008D2732">
        <w:rPr>
          <w:noProof/>
        </w:rPr>
        <w:t xml:space="preserve">(11). </w:t>
      </w:r>
      <w:hyperlink r:id="rId59" w:history="1">
        <w:r w:rsidRPr="008D2732">
          <w:rPr>
            <w:rStyle w:val="Hyperlink"/>
            <w:noProof/>
          </w:rPr>
          <w:t>https://doi.org/10.3390/children8111008</w:t>
        </w:r>
      </w:hyperlink>
      <w:r w:rsidRPr="008D2732">
        <w:rPr>
          <w:noProof/>
        </w:rPr>
        <w:t xml:space="preserve"> </w:t>
      </w:r>
    </w:p>
    <w:p w14:paraId="653E1F7B" w14:textId="4BBA6C47" w:rsidR="008D2732" w:rsidRPr="008D2732" w:rsidRDefault="008D2732" w:rsidP="008D2732">
      <w:pPr>
        <w:pStyle w:val="EndNoteBibliography"/>
        <w:ind w:left="720" w:hanging="720"/>
        <w:rPr>
          <w:noProof/>
        </w:rPr>
      </w:pPr>
      <w:r w:rsidRPr="008D2732">
        <w:rPr>
          <w:noProof/>
        </w:rPr>
        <w:t xml:space="preserve">Ingelman-Sundberg, M., Mkrtchian, S., Zhou, Y., &amp; Lauschke, V. M. (2018). Integrating rare genetic variants into pharmacogenetic drug response predictions. </w:t>
      </w:r>
      <w:r w:rsidRPr="008D2732">
        <w:rPr>
          <w:i/>
          <w:noProof/>
        </w:rPr>
        <w:t>Hum Genomics</w:t>
      </w:r>
      <w:r w:rsidRPr="008D2732">
        <w:rPr>
          <w:noProof/>
        </w:rPr>
        <w:t>,</w:t>
      </w:r>
      <w:r w:rsidRPr="008D2732">
        <w:rPr>
          <w:i/>
          <w:noProof/>
        </w:rPr>
        <w:t xml:space="preserve"> 12</w:t>
      </w:r>
      <w:r w:rsidRPr="008D2732">
        <w:rPr>
          <w:noProof/>
        </w:rPr>
        <w:t xml:space="preserve">(1), 26. </w:t>
      </w:r>
      <w:hyperlink r:id="rId60" w:history="1">
        <w:r w:rsidRPr="008D2732">
          <w:rPr>
            <w:rStyle w:val="Hyperlink"/>
            <w:noProof/>
          </w:rPr>
          <w:t>https://doi.org/10.1186/s40246-018-0157-3</w:t>
        </w:r>
      </w:hyperlink>
      <w:r w:rsidRPr="008D2732">
        <w:rPr>
          <w:noProof/>
        </w:rPr>
        <w:t xml:space="preserve"> </w:t>
      </w:r>
    </w:p>
    <w:p w14:paraId="655B4CD8" w14:textId="6540B0FF" w:rsidR="008D2732" w:rsidRPr="008D2732" w:rsidRDefault="008D2732" w:rsidP="008D2732">
      <w:pPr>
        <w:pStyle w:val="EndNoteBibliography"/>
        <w:ind w:left="720" w:hanging="720"/>
        <w:rPr>
          <w:noProof/>
        </w:rPr>
      </w:pPr>
      <w:r w:rsidRPr="008D2732">
        <w:rPr>
          <w:noProof/>
        </w:rPr>
        <w:t xml:space="preserve">Kimko, H. C., Cross, J. T., &amp; Abernethy, D. R. (1999). Pharmacokinetics and clinical effectiveness of methylphenidate. </w:t>
      </w:r>
      <w:r w:rsidRPr="008D2732">
        <w:rPr>
          <w:i/>
          <w:noProof/>
        </w:rPr>
        <w:t>Clin Pharmacokinet</w:t>
      </w:r>
      <w:r w:rsidRPr="008D2732">
        <w:rPr>
          <w:noProof/>
        </w:rPr>
        <w:t>,</w:t>
      </w:r>
      <w:r w:rsidRPr="008D2732">
        <w:rPr>
          <w:i/>
          <w:noProof/>
        </w:rPr>
        <w:t xml:space="preserve"> 37</w:t>
      </w:r>
      <w:r w:rsidRPr="008D2732">
        <w:rPr>
          <w:noProof/>
        </w:rPr>
        <w:t xml:space="preserve">(6), 457-470. </w:t>
      </w:r>
      <w:hyperlink r:id="rId61" w:history="1">
        <w:r w:rsidRPr="008D2732">
          <w:rPr>
            <w:rStyle w:val="Hyperlink"/>
            <w:noProof/>
          </w:rPr>
          <w:t>https://doi.org/10.2165/00003088-199937060-00002</w:t>
        </w:r>
      </w:hyperlink>
      <w:r w:rsidRPr="008D2732">
        <w:rPr>
          <w:noProof/>
        </w:rPr>
        <w:t xml:space="preserve"> </w:t>
      </w:r>
    </w:p>
    <w:p w14:paraId="1AC841AF" w14:textId="7C2AE05B" w:rsidR="008D2732" w:rsidRPr="008D2732" w:rsidRDefault="008D2732" w:rsidP="008D2732">
      <w:pPr>
        <w:pStyle w:val="EndNoteBibliography"/>
        <w:ind w:left="720" w:hanging="720"/>
        <w:rPr>
          <w:noProof/>
        </w:rPr>
      </w:pPr>
      <w:r w:rsidRPr="008D2732">
        <w:rPr>
          <w:noProof/>
        </w:rPr>
        <w:t xml:space="preserve">Pliszka, S. R. (1998). Comorbidity of attention-deficit/hyperactivity disorder with psychiatric disorder: an overview. </w:t>
      </w:r>
      <w:r w:rsidRPr="008D2732">
        <w:rPr>
          <w:i/>
          <w:noProof/>
        </w:rPr>
        <w:t>J Clin Psychiatry</w:t>
      </w:r>
      <w:r w:rsidRPr="008D2732">
        <w:rPr>
          <w:noProof/>
        </w:rPr>
        <w:t>,</w:t>
      </w:r>
      <w:r w:rsidRPr="008D2732">
        <w:rPr>
          <w:i/>
          <w:noProof/>
        </w:rPr>
        <w:t xml:space="preserve"> 59 Suppl 7</w:t>
      </w:r>
      <w:r w:rsidRPr="008D2732">
        <w:rPr>
          <w:noProof/>
        </w:rPr>
        <w:t xml:space="preserve">, 50-58. </w:t>
      </w:r>
      <w:hyperlink r:id="rId62" w:history="1">
        <w:r w:rsidRPr="008D2732">
          <w:rPr>
            <w:rStyle w:val="Hyperlink"/>
            <w:noProof/>
          </w:rPr>
          <w:t>https://www.ncbi.nlm.nih.gov/pubmed/9680053</w:t>
        </w:r>
      </w:hyperlink>
      <w:r w:rsidRPr="008D2732">
        <w:rPr>
          <w:noProof/>
        </w:rPr>
        <w:t xml:space="preserve"> </w:t>
      </w:r>
    </w:p>
    <w:p w14:paraId="1E1480D6" w14:textId="17664A56" w:rsidR="008D2732" w:rsidRPr="008D2732" w:rsidRDefault="008D2732" w:rsidP="008D2732">
      <w:pPr>
        <w:pStyle w:val="EndNoteBibliography"/>
        <w:ind w:left="720" w:hanging="720"/>
        <w:rPr>
          <w:noProof/>
        </w:rPr>
      </w:pPr>
      <w:r w:rsidRPr="008D2732">
        <w:rPr>
          <w:noProof/>
        </w:rPr>
        <w:t xml:space="preserve">Prive, F., Arbel, J., &amp; Vilhjalmsson, B. J. (2021). LDpred2: better, faster, stronger. </w:t>
      </w:r>
      <w:r w:rsidRPr="008D2732">
        <w:rPr>
          <w:i/>
          <w:noProof/>
        </w:rPr>
        <w:t>Bioinformatics</w:t>
      </w:r>
      <w:r w:rsidRPr="008D2732">
        <w:rPr>
          <w:noProof/>
        </w:rPr>
        <w:t>,</w:t>
      </w:r>
      <w:r w:rsidRPr="008D2732">
        <w:rPr>
          <w:i/>
          <w:noProof/>
        </w:rPr>
        <w:t xml:space="preserve"> 36</w:t>
      </w:r>
      <w:r w:rsidRPr="008D2732">
        <w:rPr>
          <w:noProof/>
        </w:rPr>
        <w:t xml:space="preserve">(22-23), 5424-5431. </w:t>
      </w:r>
      <w:hyperlink r:id="rId63" w:history="1">
        <w:r w:rsidRPr="008D2732">
          <w:rPr>
            <w:rStyle w:val="Hyperlink"/>
            <w:noProof/>
          </w:rPr>
          <w:t>https://doi.org/10.1093/bioinformatics/btaa1029</w:t>
        </w:r>
      </w:hyperlink>
      <w:r w:rsidRPr="008D2732">
        <w:rPr>
          <w:noProof/>
        </w:rPr>
        <w:t xml:space="preserve"> </w:t>
      </w:r>
    </w:p>
    <w:p w14:paraId="7AC06B2D" w14:textId="06AED3B5" w:rsidR="008D2732" w:rsidRPr="008D2732" w:rsidRDefault="008D2732" w:rsidP="008D2732">
      <w:pPr>
        <w:pStyle w:val="EndNoteBibliography"/>
        <w:ind w:left="720" w:hanging="720"/>
        <w:rPr>
          <w:noProof/>
        </w:rPr>
      </w:pPr>
      <w:r w:rsidRPr="008D2732">
        <w:rPr>
          <w:noProof/>
        </w:rPr>
        <w:t xml:space="preserve">Prive, F., Aschard, H., Ziyatdinov, A., &amp; Blum, M. G. B. (2018). Efficient analysis of large-scale genome-wide data with two R packages: bigstatsr and bigsnpr. </w:t>
      </w:r>
      <w:r w:rsidRPr="008D2732">
        <w:rPr>
          <w:i/>
          <w:noProof/>
        </w:rPr>
        <w:t>Bioinformatics</w:t>
      </w:r>
      <w:r w:rsidRPr="008D2732">
        <w:rPr>
          <w:noProof/>
        </w:rPr>
        <w:t>,</w:t>
      </w:r>
      <w:r w:rsidRPr="008D2732">
        <w:rPr>
          <w:i/>
          <w:noProof/>
        </w:rPr>
        <w:t xml:space="preserve"> 34</w:t>
      </w:r>
      <w:r w:rsidRPr="008D2732">
        <w:rPr>
          <w:noProof/>
        </w:rPr>
        <w:t xml:space="preserve">(16), 2781-2787. </w:t>
      </w:r>
      <w:hyperlink r:id="rId64" w:history="1">
        <w:r w:rsidRPr="008D2732">
          <w:rPr>
            <w:rStyle w:val="Hyperlink"/>
            <w:noProof/>
          </w:rPr>
          <w:t>https://doi.org/10.1093/bioinformatics/bty185</w:t>
        </w:r>
      </w:hyperlink>
      <w:r w:rsidRPr="008D2732">
        <w:rPr>
          <w:noProof/>
        </w:rPr>
        <w:t xml:space="preserve"> </w:t>
      </w:r>
    </w:p>
    <w:p w14:paraId="36366F0A" w14:textId="0B85933A" w:rsidR="008D2732" w:rsidRPr="008D2732" w:rsidRDefault="008D2732" w:rsidP="008D2732">
      <w:pPr>
        <w:pStyle w:val="EndNoteBibliography"/>
        <w:ind w:left="720" w:hanging="720"/>
        <w:rPr>
          <w:noProof/>
        </w:rPr>
      </w:pPr>
      <w:r w:rsidRPr="008D2732">
        <w:rPr>
          <w:noProof/>
        </w:rPr>
        <w:t xml:space="preserve">Prive, F., Luu, K., Blum, M. G. B., McGrath, J. J., &amp; Vilhjalmsson, B. J. (2020). Efficient toolkit implementing best practices for principal component analysis of population genetic data. </w:t>
      </w:r>
      <w:r w:rsidRPr="008D2732">
        <w:rPr>
          <w:i/>
          <w:noProof/>
        </w:rPr>
        <w:t>Bioinformatics</w:t>
      </w:r>
      <w:r w:rsidRPr="008D2732">
        <w:rPr>
          <w:noProof/>
        </w:rPr>
        <w:t>,</w:t>
      </w:r>
      <w:r w:rsidRPr="008D2732">
        <w:rPr>
          <w:i/>
          <w:noProof/>
        </w:rPr>
        <w:t xml:space="preserve"> 36</w:t>
      </w:r>
      <w:r w:rsidRPr="008D2732">
        <w:rPr>
          <w:noProof/>
        </w:rPr>
        <w:t xml:space="preserve">(16), 4449-4457. </w:t>
      </w:r>
      <w:hyperlink r:id="rId65" w:history="1">
        <w:r w:rsidRPr="008D2732">
          <w:rPr>
            <w:rStyle w:val="Hyperlink"/>
            <w:noProof/>
          </w:rPr>
          <w:t>https://doi.org/10.1093/bioinformatics/btaa520</w:t>
        </w:r>
      </w:hyperlink>
      <w:r w:rsidRPr="008D2732">
        <w:rPr>
          <w:noProof/>
        </w:rPr>
        <w:t xml:space="preserve"> </w:t>
      </w:r>
    </w:p>
    <w:p w14:paraId="034B0BCE" w14:textId="58C89872" w:rsidR="008D2732" w:rsidRPr="008D2732" w:rsidRDefault="008D2732" w:rsidP="008D2732">
      <w:pPr>
        <w:pStyle w:val="EndNoteBibliography"/>
        <w:ind w:left="720" w:hanging="720"/>
        <w:rPr>
          <w:noProof/>
        </w:rPr>
      </w:pPr>
      <w:r w:rsidRPr="008D2732">
        <w:rPr>
          <w:noProof/>
        </w:rPr>
        <w:t xml:space="preserve">Purcell, S., Neale, B., Todd-Brown, K., Thomas, L., Ferreira, M. A., Bender, D., Maller, J., Sklar, P., de Bakker, P. I., Daly, M. J., &amp; Sham, P. C. (2007). PLINK: a tool set for whole-genome association and population-based linkage analyses. </w:t>
      </w:r>
      <w:r w:rsidRPr="008D2732">
        <w:rPr>
          <w:i/>
          <w:noProof/>
        </w:rPr>
        <w:t>Am J Hum Genet</w:t>
      </w:r>
      <w:r w:rsidRPr="008D2732">
        <w:rPr>
          <w:noProof/>
        </w:rPr>
        <w:t>,</w:t>
      </w:r>
      <w:r w:rsidRPr="008D2732">
        <w:rPr>
          <w:i/>
          <w:noProof/>
        </w:rPr>
        <w:t xml:space="preserve"> 81</w:t>
      </w:r>
      <w:r w:rsidRPr="008D2732">
        <w:rPr>
          <w:noProof/>
        </w:rPr>
        <w:t xml:space="preserve">(3), 559-575. </w:t>
      </w:r>
      <w:hyperlink r:id="rId66" w:history="1">
        <w:r w:rsidRPr="008D2732">
          <w:rPr>
            <w:rStyle w:val="Hyperlink"/>
            <w:noProof/>
          </w:rPr>
          <w:t>https://doi.org/10.1086/519795</w:t>
        </w:r>
      </w:hyperlink>
      <w:r w:rsidRPr="008D2732">
        <w:rPr>
          <w:noProof/>
        </w:rPr>
        <w:t xml:space="preserve"> </w:t>
      </w:r>
    </w:p>
    <w:p w14:paraId="7EE38955" w14:textId="6A526AEC" w:rsidR="008D2732" w:rsidRPr="008D2732" w:rsidRDefault="008D2732" w:rsidP="008D2732">
      <w:pPr>
        <w:pStyle w:val="EndNoteBibliography"/>
        <w:ind w:left="720" w:hanging="720"/>
        <w:rPr>
          <w:noProof/>
        </w:rPr>
      </w:pPr>
      <w:r w:rsidRPr="008D2732">
        <w:rPr>
          <w:noProof/>
        </w:rPr>
        <w:t xml:space="preserve">R-Core-Team. R: A Language and Environment for Statistical Computing. </w:t>
      </w:r>
      <w:hyperlink r:id="rId67" w:history="1">
        <w:r w:rsidRPr="008D2732">
          <w:rPr>
            <w:rStyle w:val="Hyperlink"/>
            <w:noProof/>
          </w:rPr>
          <w:t>https://www.R-project.org/</w:t>
        </w:r>
      </w:hyperlink>
      <w:r w:rsidRPr="008D2732">
        <w:rPr>
          <w:noProof/>
        </w:rPr>
        <w:t xml:space="preserve"> </w:t>
      </w:r>
    </w:p>
    <w:p w14:paraId="16C22E25" w14:textId="091C665C" w:rsidR="008D2732" w:rsidRPr="008D2732" w:rsidRDefault="008D2732" w:rsidP="008D2732">
      <w:pPr>
        <w:pStyle w:val="EndNoteBibliography"/>
        <w:ind w:left="720" w:hanging="720"/>
        <w:rPr>
          <w:noProof/>
        </w:rPr>
      </w:pPr>
      <w:r w:rsidRPr="008D2732">
        <w:rPr>
          <w:noProof/>
        </w:rPr>
        <w:t xml:space="preserve">Relling, M. V., &amp; Evans, W. E. (2015). Pharmacogenomics in the clinic. </w:t>
      </w:r>
      <w:r w:rsidRPr="008D2732">
        <w:rPr>
          <w:i/>
          <w:noProof/>
        </w:rPr>
        <w:t>Nature</w:t>
      </w:r>
      <w:r w:rsidRPr="008D2732">
        <w:rPr>
          <w:noProof/>
        </w:rPr>
        <w:t>,</w:t>
      </w:r>
      <w:r w:rsidRPr="008D2732">
        <w:rPr>
          <w:i/>
          <w:noProof/>
        </w:rPr>
        <w:t xml:space="preserve"> 526</w:t>
      </w:r>
      <w:r w:rsidRPr="008D2732">
        <w:rPr>
          <w:noProof/>
        </w:rPr>
        <w:t xml:space="preserve">(7573), 343-350. </w:t>
      </w:r>
      <w:hyperlink r:id="rId68" w:history="1">
        <w:r w:rsidRPr="008D2732">
          <w:rPr>
            <w:rStyle w:val="Hyperlink"/>
            <w:noProof/>
          </w:rPr>
          <w:t>https://doi.org/10.1038/nature15817</w:t>
        </w:r>
      </w:hyperlink>
      <w:r w:rsidRPr="008D2732">
        <w:rPr>
          <w:noProof/>
        </w:rPr>
        <w:t xml:space="preserve"> </w:t>
      </w:r>
    </w:p>
    <w:p w14:paraId="17F7C373" w14:textId="2AC6AB0D" w:rsidR="008D2732" w:rsidRPr="008D2732" w:rsidRDefault="008D2732" w:rsidP="008D2732">
      <w:pPr>
        <w:pStyle w:val="EndNoteBibliography"/>
        <w:ind w:left="720" w:hanging="720"/>
        <w:rPr>
          <w:noProof/>
        </w:rPr>
      </w:pPr>
      <w:r w:rsidRPr="008D2732">
        <w:rPr>
          <w:noProof/>
        </w:rPr>
        <w:lastRenderedPageBreak/>
        <w:t xml:space="preserve">Roden, D. M., Wilke, R. A., Kroemer, H. K., &amp; Stein, C. M. (2011). Pharmacogenomics: the genetics of variable drug responses. </w:t>
      </w:r>
      <w:r w:rsidRPr="008D2732">
        <w:rPr>
          <w:i/>
          <w:noProof/>
        </w:rPr>
        <w:t>Circulation</w:t>
      </w:r>
      <w:r w:rsidRPr="008D2732">
        <w:rPr>
          <w:noProof/>
        </w:rPr>
        <w:t>,</w:t>
      </w:r>
      <w:r w:rsidRPr="008D2732">
        <w:rPr>
          <w:i/>
          <w:noProof/>
        </w:rPr>
        <w:t xml:space="preserve"> 123</w:t>
      </w:r>
      <w:r w:rsidRPr="008D2732">
        <w:rPr>
          <w:noProof/>
        </w:rPr>
        <w:t xml:space="preserve">(15), 1661-1670. </w:t>
      </w:r>
      <w:hyperlink r:id="rId69" w:history="1">
        <w:r w:rsidRPr="008D2732">
          <w:rPr>
            <w:rStyle w:val="Hyperlink"/>
            <w:noProof/>
          </w:rPr>
          <w:t>https://doi.org/10.1161/CIRCULATIONAHA.109.914820</w:t>
        </w:r>
      </w:hyperlink>
      <w:r w:rsidRPr="008D2732">
        <w:rPr>
          <w:noProof/>
        </w:rPr>
        <w:t xml:space="preserve"> </w:t>
      </w:r>
    </w:p>
    <w:p w14:paraId="3B55F52F" w14:textId="06225946" w:rsidR="008D2732" w:rsidRPr="008D2732" w:rsidRDefault="008D2732" w:rsidP="008D2732">
      <w:pPr>
        <w:pStyle w:val="EndNoteBibliography"/>
        <w:ind w:left="720" w:hanging="720"/>
        <w:rPr>
          <w:noProof/>
        </w:rPr>
      </w:pPr>
      <w:r w:rsidRPr="008D2732">
        <w:rPr>
          <w:noProof/>
        </w:rPr>
        <w:t xml:space="preserve">Scharfe, C. P. I., Tremmel, R., Schwab, M., Kohlbacher, O., &amp; Marks, D. S. (2017). Genetic variation in human drug-related genes. </w:t>
      </w:r>
      <w:r w:rsidRPr="008D2732">
        <w:rPr>
          <w:i/>
          <w:noProof/>
        </w:rPr>
        <w:t>Genome Med</w:t>
      </w:r>
      <w:r w:rsidRPr="008D2732">
        <w:rPr>
          <w:noProof/>
        </w:rPr>
        <w:t>,</w:t>
      </w:r>
      <w:r w:rsidRPr="008D2732">
        <w:rPr>
          <w:i/>
          <w:noProof/>
        </w:rPr>
        <w:t xml:space="preserve"> 9</w:t>
      </w:r>
      <w:r w:rsidRPr="008D2732">
        <w:rPr>
          <w:noProof/>
        </w:rPr>
        <w:t xml:space="preserve">(1), 117. </w:t>
      </w:r>
      <w:hyperlink r:id="rId70" w:history="1">
        <w:r w:rsidRPr="008D2732">
          <w:rPr>
            <w:rStyle w:val="Hyperlink"/>
            <w:noProof/>
          </w:rPr>
          <w:t>https://doi.org/10.1186/s13073-017-0502-5</w:t>
        </w:r>
      </w:hyperlink>
      <w:r w:rsidRPr="008D2732">
        <w:rPr>
          <w:noProof/>
        </w:rPr>
        <w:t xml:space="preserve"> </w:t>
      </w:r>
    </w:p>
    <w:p w14:paraId="7E00161B" w14:textId="57273807" w:rsidR="008D2732" w:rsidRPr="008D2732" w:rsidRDefault="008D2732" w:rsidP="008D2732">
      <w:pPr>
        <w:pStyle w:val="EndNoteBibliography"/>
        <w:ind w:left="720" w:hanging="720"/>
        <w:rPr>
          <w:noProof/>
        </w:rPr>
      </w:pPr>
      <w:r w:rsidRPr="008D2732">
        <w:rPr>
          <w:noProof/>
        </w:rPr>
        <w:t xml:space="preserve">Storebo, O. J., Pedersen, N., Ramstad, E., Kielsholm, M. L., Nielsen, S. S., Krogh, H. B., Moreira-Maia, C. R., Magnusson, F. L., Holmskov, M., Gerner, T., Skoog, M., Rosendal, S., Groth, C., Gillies, D., Buch Rasmussen, K., Gauci, D., Zwi, M., Kirubakaran, R., Hakonsen, S. J., . . . Gluud, C. (2018). Methylphenidate for attention deficit hyperactivity disorder (ADHD) in children and adolescents - assessment of adverse events in non-randomised studies. </w:t>
      </w:r>
      <w:r w:rsidRPr="008D2732">
        <w:rPr>
          <w:i/>
          <w:noProof/>
        </w:rPr>
        <w:t>Cochrane Database Syst Rev</w:t>
      </w:r>
      <w:r w:rsidRPr="008D2732">
        <w:rPr>
          <w:noProof/>
        </w:rPr>
        <w:t>,</w:t>
      </w:r>
      <w:r w:rsidRPr="008D2732">
        <w:rPr>
          <w:i/>
          <w:noProof/>
        </w:rPr>
        <w:t xml:space="preserve"> 5</w:t>
      </w:r>
      <w:r w:rsidRPr="008D2732">
        <w:rPr>
          <w:noProof/>
        </w:rPr>
        <w:t xml:space="preserve">(5), CD012069. </w:t>
      </w:r>
      <w:hyperlink r:id="rId71" w:history="1">
        <w:r w:rsidRPr="008D2732">
          <w:rPr>
            <w:rStyle w:val="Hyperlink"/>
            <w:noProof/>
          </w:rPr>
          <w:t>https://doi.org/10.1002/14651858.CD012069.pub2</w:t>
        </w:r>
      </w:hyperlink>
      <w:r w:rsidRPr="008D2732">
        <w:rPr>
          <w:noProof/>
        </w:rPr>
        <w:t xml:space="preserve"> </w:t>
      </w:r>
    </w:p>
    <w:p w14:paraId="08822AB9" w14:textId="42904E02" w:rsidR="008D2732" w:rsidRPr="008D2732" w:rsidRDefault="008D2732" w:rsidP="008D2732">
      <w:pPr>
        <w:pStyle w:val="EndNoteBibliography"/>
        <w:ind w:left="720" w:hanging="720"/>
        <w:rPr>
          <w:noProof/>
        </w:rPr>
      </w:pPr>
      <w:r w:rsidRPr="008D2732">
        <w:rPr>
          <w:noProof/>
        </w:rPr>
        <w:t xml:space="preserve">Taliun, D., Harris, D. N., Kessler, M. D., Carlson, J., Szpiech, Z. A., Torres, R., Taliun, S. A. G., Corvelo, A., Gogarten, S. M., Kang, H. M., Pitsillides, A. N., LeFaive, J., Lee, S. B., Tian, X., Browning, B. L., Das, S., Emde, A. K., Clarke, W. E., Loesch, D. P., . . . Abecasis, G. R. (2021). Sequencing of 53,831 diverse genomes from the NHLBI TOPMed Program. </w:t>
      </w:r>
      <w:r w:rsidRPr="008D2732">
        <w:rPr>
          <w:i/>
          <w:noProof/>
        </w:rPr>
        <w:t>Nature</w:t>
      </w:r>
      <w:r w:rsidRPr="008D2732">
        <w:rPr>
          <w:noProof/>
        </w:rPr>
        <w:t>,</w:t>
      </w:r>
      <w:r w:rsidRPr="008D2732">
        <w:rPr>
          <w:i/>
          <w:noProof/>
        </w:rPr>
        <w:t xml:space="preserve"> 590</w:t>
      </w:r>
      <w:r w:rsidRPr="008D2732">
        <w:rPr>
          <w:noProof/>
        </w:rPr>
        <w:t xml:space="preserve">(7845), 290-299. </w:t>
      </w:r>
      <w:hyperlink r:id="rId72" w:history="1">
        <w:r w:rsidRPr="008D2732">
          <w:rPr>
            <w:rStyle w:val="Hyperlink"/>
            <w:noProof/>
          </w:rPr>
          <w:t>https://doi.org/10.1038/s41586-021-03205-y</w:t>
        </w:r>
      </w:hyperlink>
      <w:r w:rsidRPr="008D2732">
        <w:rPr>
          <w:noProof/>
        </w:rPr>
        <w:t xml:space="preserve"> </w:t>
      </w:r>
    </w:p>
    <w:p w14:paraId="5DDD4A24" w14:textId="5C18660B" w:rsidR="008D2732" w:rsidRPr="008D2732" w:rsidRDefault="008D2732" w:rsidP="008D2732">
      <w:pPr>
        <w:pStyle w:val="EndNoteBibliography"/>
        <w:ind w:left="720" w:hanging="720"/>
        <w:rPr>
          <w:noProof/>
        </w:rPr>
      </w:pPr>
      <w:r w:rsidRPr="008D2732">
        <w:rPr>
          <w:noProof/>
        </w:rPr>
        <w:t xml:space="preserve">Taylor R Thomas, L. G. C., Jacob J Michaelson. (2023). Environmental adversity moderates polygenic score effects on childhood behavioral problems in the United States [Preprint]. </w:t>
      </w:r>
      <w:r w:rsidRPr="008D2732">
        <w:rPr>
          <w:i/>
          <w:noProof/>
        </w:rPr>
        <w:t>medRxiv</w:t>
      </w:r>
      <w:r w:rsidRPr="008D2732">
        <w:rPr>
          <w:noProof/>
        </w:rPr>
        <w:t xml:space="preserve">. </w:t>
      </w:r>
      <w:hyperlink r:id="rId73" w:history="1">
        <w:r w:rsidRPr="008D2732">
          <w:rPr>
            <w:rStyle w:val="Hyperlink"/>
            <w:noProof/>
          </w:rPr>
          <w:t>https://doi.org/10.1101/2023.06.16.23291504</w:t>
        </w:r>
      </w:hyperlink>
      <w:r w:rsidRPr="008D2732">
        <w:rPr>
          <w:noProof/>
        </w:rPr>
        <w:t xml:space="preserve"> </w:t>
      </w:r>
    </w:p>
    <w:p w14:paraId="6648EDA4" w14:textId="06FCD4C7" w:rsidR="008D2732" w:rsidRPr="008D2732" w:rsidRDefault="008D2732" w:rsidP="008D2732">
      <w:pPr>
        <w:pStyle w:val="EndNoteBibliography"/>
        <w:ind w:left="720" w:hanging="720"/>
        <w:rPr>
          <w:noProof/>
        </w:rPr>
      </w:pPr>
      <w:r w:rsidRPr="008D2732">
        <w:rPr>
          <w:noProof/>
        </w:rPr>
        <w:t xml:space="preserve">Taylor R. Thomas, A. J. T., Amy M. Pearlman, Katherine L. Imborek, Ji Seung Yang, John F. Strang,  Jacob J. Michaelson. (2022). Polygenic scores clarify the relationship between mental health and gender diversity. </w:t>
      </w:r>
      <w:r w:rsidRPr="008D2732">
        <w:rPr>
          <w:i/>
          <w:noProof/>
        </w:rPr>
        <w:t>medRxiv</w:t>
      </w:r>
      <w:r w:rsidRPr="008D2732">
        <w:rPr>
          <w:noProof/>
        </w:rPr>
        <w:t xml:space="preserve">. </w:t>
      </w:r>
      <w:hyperlink r:id="rId74" w:history="1">
        <w:r w:rsidRPr="008D2732">
          <w:rPr>
            <w:rStyle w:val="Hyperlink"/>
            <w:noProof/>
          </w:rPr>
          <w:t>https://doi.org/10.1101/2021.11.22.21266696</w:t>
        </w:r>
      </w:hyperlink>
      <w:r w:rsidRPr="008D2732">
        <w:rPr>
          <w:noProof/>
        </w:rPr>
        <w:t xml:space="preserve"> </w:t>
      </w:r>
    </w:p>
    <w:p w14:paraId="6C47C8FE" w14:textId="284684B7" w:rsidR="008D2732" w:rsidRPr="008D2732" w:rsidRDefault="008D2732" w:rsidP="008D2732">
      <w:pPr>
        <w:pStyle w:val="EndNoteBibliography"/>
        <w:ind w:left="720" w:hanging="720"/>
        <w:rPr>
          <w:noProof/>
        </w:rPr>
      </w:pPr>
      <w:r w:rsidRPr="008D2732">
        <w:rPr>
          <w:noProof/>
        </w:rPr>
        <w:t xml:space="preserve">Vertessen, K., Luman, M., Swanson, J. M., Bottelier, M., Stoffelsen, R., Bet, P., Wisse, A., Twisk, J. W. R., &amp; Oosterlaan, J. (2023). Methylphenidate dose-response in children with ADHD: evidence from a double-blind, randomized placebo-controlled titration trial. </w:t>
      </w:r>
      <w:r w:rsidRPr="008D2732">
        <w:rPr>
          <w:i/>
          <w:noProof/>
        </w:rPr>
        <w:t>Eur Child Adolesc Psychiatry</w:t>
      </w:r>
      <w:r w:rsidRPr="008D2732">
        <w:rPr>
          <w:noProof/>
        </w:rPr>
        <w:t xml:space="preserve">. </w:t>
      </w:r>
      <w:hyperlink r:id="rId75" w:history="1">
        <w:r w:rsidRPr="008D2732">
          <w:rPr>
            <w:rStyle w:val="Hyperlink"/>
            <w:noProof/>
          </w:rPr>
          <w:t>https://doi.org/10.1007/s00787-023-02176-x</w:t>
        </w:r>
      </w:hyperlink>
      <w:r w:rsidRPr="008D2732">
        <w:rPr>
          <w:noProof/>
        </w:rPr>
        <w:t xml:space="preserve"> </w:t>
      </w:r>
    </w:p>
    <w:p w14:paraId="2C9B5180" w14:textId="008E4364" w:rsidR="008D2732" w:rsidRPr="008D2732" w:rsidRDefault="008D2732" w:rsidP="008D2732">
      <w:pPr>
        <w:pStyle w:val="EndNoteBibliography"/>
        <w:ind w:left="720" w:hanging="720"/>
        <w:rPr>
          <w:noProof/>
        </w:rPr>
      </w:pPr>
      <w:r w:rsidRPr="008D2732">
        <w:rPr>
          <w:noProof/>
        </w:rPr>
        <w:t xml:space="preserve">Weinshilboum, R. (2003). Inheritance and drug response. </w:t>
      </w:r>
      <w:r w:rsidRPr="008D2732">
        <w:rPr>
          <w:i/>
          <w:noProof/>
        </w:rPr>
        <w:t>N Engl J Med</w:t>
      </w:r>
      <w:r w:rsidRPr="008D2732">
        <w:rPr>
          <w:noProof/>
        </w:rPr>
        <w:t>,</w:t>
      </w:r>
      <w:r w:rsidRPr="008D2732">
        <w:rPr>
          <w:i/>
          <w:noProof/>
        </w:rPr>
        <w:t xml:space="preserve"> 348</w:t>
      </w:r>
      <w:r w:rsidRPr="008D2732">
        <w:rPr>
          <w:noProof/>
        </w:rPr>
        <w:t xml:space="preserve">(6), 529-537. </w:t>
      </w:r>
      <w:hyperlink r:id="rId76" w:history="1">
        <w:r w:rsidRPr="008D2732">
          <w:rPr>
            <w:rStyle w:val="Hyperlink"/>
            <w:noProof/>
          </w:rPr>
          <w:t>https://doi.org/10.1056/NEJMra020021</w:t>
        </w:r>
      </w:hyperlink>
      <w:r w:rsidRPr="008D2732">
        <w:rPr>
          <w:noProof/>
        </w:rPr>
        <w:t xml:space="preserve"> </w:t>
      </w:r>
    </w:p>
    <w:p w14:paraId="5439B878" w14:textId="6850654E" w:rsidR="008D2732" w:rsidRPr="008D2732" w:rsidRDefault="008D2732" w:rsidP="008D2732">
      <w:pPr>
        <w:pStyle w:val="EndNoteBibliography"/>
        <w:ind w:left="720" w:hanging="720"/>
        <w:rPr>
          <w:noProof/>
        </w:rPr>
      </w:pPr>
      <w:r w:rsidRPr="008D2732">
        <w:rPr>
          <w:noProof/>
        </w:rPr>
        <w:t xml:space="preserve">Wilke, R. A., &amp; Dolan, M. E. (2011). Genetics and variable drug response. </w:t>
      </w:r>
      <w:r w:rsidRPr="008D2732">
        <w:rPr>
          <w:i/>
          <w:noProof/>
        </w:rPr>
        <w:t>JAMA</w:t>
      </w:r>
      <w:r w:rsidRPr="008D2732">
        <w:rPr>
          <w:noProof/>
        </w:rPr>
        <w:t>,</w:t>
      </w:r>
      <w:r w:rsidRPr="008D2732">
        <w:rPr>
          <w:i/>
          <w:noProof/>
        </w:rPr>
        <w:t xml:space="preserve"> 306</w:t>
      </w:r>
      <w:r w:rsidRPr="008D2732">
        <w:rPr>
          <w:noProof/>
        </w:rPr>
        <w:t xml:space="preserve">(3), 306-307. </w:t>
      </w:r>
      <w:hyperlink r:id="rId77" w:history="1">
        <w:r w:rsidRPr="008D2732">
          <w:rPr>
            <w:rStyle w:val="Hyperlink"/>
            <w:noProof/>
          </w:rPr>
          <w:t>https://doi.org/10.1001/jama.2011.998</w:t>
        </w:r>
      </w:hyperlink>
      <w:r w:rsidRPr="008D2732">
        <w:rPr>
          <w:noProof/>
        </w:rPr>
        <w:t xml:space="preserve"> </w:t>
      </w:r>
    </w:p>
    <w:p w14:paraId="06627B58" w14:textId="5D926501" w:rsidR="0097728C" w:rsidRPr="00AD3C41" w:rsidRDefault="004C0EAA" w:rsidP="008D2732">
      <w:pPr>
        <w:snapToGrid w:val="0"/>
        <w:spacing w:before="120" w:after="240"/>
        <w:jc w:val="both"/>
        <w:rPr>
          <w:rFonts w:cs="Didot"/>
        </w:rPr>
      </w:pPr>
      <w:r w:rsidRPr="00AD3C41">
        <w:rPr>
          <w:rFonts w:cs="Didot" w:hint="cs"/>
        </w:rPr>
        <w:fldChar w:fldCharType="end"/>
      </w:r>
    </w:p>
    <w:p w14:paraId="771EC24B" w14:textId="77777777" w:rsidR="00C54BB9" w:rsidRDefault="00C54BB9">
      <w:pPr>
        <w:rPr>
          <w:rFonts w:eastAsia="Calibri" w:cs="Didot"/>
          <w:color w:val="000000" w:themeColor="text1"/>
        </w:rPr>
      </w:pPr>
      <w:r>
        <w:rPr>
          <w:rFonts w:eastAsia="Calibri" w:cs="Didot"/>
        </w:rPr>
        <w:br w:type="page"/>
      </w:r>
    </w:p>
    <w:p w14:paraId="0A179F91" w14:textId="31870EE6" w:rsidR="0097728C" w:rsidRPr="00AD3C41" w:rsidRDefault="00DA4C71" w:rsidP="007A759A">
      <w:pPr>
        <w:pStyle w:val="Heading1"/>
      </w:pPr>
      <w:r w:rsidRPr="00AD3C41">
        <w:rPr>
          <w:rFonts w:eastAsia="Calibri" w:hint="cs"/>
        </w:rPr>
        <w:lastRenderedPageBreak/>
        <w:t>1</w:t>
      </w:r>
      <w:r w:rsidR="00AB7DAD">
        <w:rPr>
          <w:rFonts w:eastAsia="Calibri"/>
        </w:rPr>
        <w:t>4</w:t>
      </w:r>
      <w:r w:rsidR="0097728C" w:rsidRPr="00AD3C41">
        <w:rPr>
          <w:rFonts w:hint="cs"/>
        </w:rPr>
        <w:t>. Supplementary tables</w:t>
      </w:r>
    </w:p>
    <w:p w14:paraId="47512756" w14:textId="35310F7D" w:rsidR="0097728C" w:rsidRPr="00501B5A" w:rsidRDefault="00431BC9" w:rsidP="00EA535E">
      <w:pPr>
        <w:snapToGrid w:val="0"/>
        <w:spacing w:before="120" w:after="240"/>
        <w:jc w:val="both"/>
        <w:rPr>
          <w:rFonts w:eastAsia="Calibri" w:cs="Didot"/>
          <w:color w:val="FF0000"/>
        </w:rPr>
      </w:pPr>
      <w:r w:rsidRPr="00501B5A">
        <w:rPr>
          <w:rFonts w:eastAsia="Calibri" w:cs="Didot" w:hint="cs"/>
          <w:color w:val="FF0000"/>
        </w:rPr>
        <w:t>These are extra table</w:t>
      </w:r>
      <w:r w:rsidR="00C462F4" w:rsidRPr="00501B5A">
        <w:rPr>
          <w:rFonts w:eastAsia="Calibri" w:cs="Didot" w:hint="cs"/>
          <w:color w:val="FF0000"/>
        </w:rPr>
        <w:t xml:space="preserve"> (quick &amp; dirty)</w:t>
      </w:r>
      <w:r w:rsidRPr="00501B5A">
        <w:rPr>
          <w:rFonts w:eastAsia="Calibri" w:cs="Didot" w:hint="cs"/>
          <w:color w:val="FF0000"/>
        </w:rPr>
        <w:t xml:space="preserve">. I’m not sure if I will include all of these or not. </w:t>
      </w:r>
      <w:r w:rsidR="00C462F4" w:rsidRPr="00501B5A">
        <w:rPr>
          <w:rFonts w:eastAsia="Calibri" w:cs="Didot" w:hint="cs"/>
          <w:color w:val="FF0000"/>
        </w:rPr>
        <w:t>Also,</w:t>
      </w:r>
      <w:r w:rsidRPr="00501B5A">
        <w:rPr>
          <w:rFonts w:eastAsia="Calibri" w:cs="Didot" w:hint="cs"/>
          <w:color w:val="FF0000"/>
        </w:rPr>
        <w:t xml:space="preserve"> the formatting might be changed</w:t>
      </w:r>
      <w:r w:rsidR="00C462F4" w:rsidRPr="00501B5A">
        <w:rPr>
          <w:rFonts w:eastAsia="Calibri" w:cs="Didot" w:hint="cs"/>
          <w:color w:val="FF0000"/>
        </w:rPr>
        <w:t xml:space="preserve">. </w:t>
      </w:r>
    </w:p>
    <w:p w14:paraId="43390E04" w14:textId="7E439A12" w:rsidR="0041034C" w:rsidRPr="0041034C" w:rsidRDefault="0041034C" w:rsidP="0041034C">
      <w:pPr>
        <w:pStyle w:val="Caption"/>
        <w:keepNext/>
        <w:rPr>
          <w:b/>
          <w:bCs/>
        </w:rPr>
      </w:pPr>
      <w:r w:rsidRPr="0041034C">
        <w:rPr>
          <w:b/>
          <w:bCs/>
        </w:rPr>
        <w:t xml:space="preserve">Table S </w:t>
      </w:r>
      <w:r w:rsidRPr="0041034C">
        <w:rPr>
          <w:b/>
          <w:bCs/>
        </w:rPr>
        <w:fldChar w:fldCharType="begin"/>
      </w:r>
      <w:r w:rsidRPr="0041034C">
        <w:rPr>
          <w:b/>
          <w:bCs/>
        </w:rPr>
        <w:instrText xml:space="preserve"> SEQ Table_S \* ARABIC </w:instrText>
      </w:r>
      <w:r w:rsidRPr="0041034C">
        <w:rPr>
          <w:b/>
          <w:bCs/>
        </w:rPr>
        <w:fldChar w:fldCharType="separate"/>
      </w:r>
      <w:r>
        <w:rPr>
          <w:b/>
          <w:bCs/>
          <w:noProof/>
        </w:rPr>
        <w:t>1</w:t>
      </w:r>
      <w:r w:rsidRPr="0041034C">
        <w:rPr>
          <w:b/>
          <w:bCs/>
        </w:rPr>
        <w:fldChar w:fldCharType="end"/>
      </w:r>
      <w:r w:rsidRPr="0041034C">
        <w:rPr>
          <w:b/>
          <w:bCs/>
        </w:rPr>
        <w:t xml:space="preserve"> demographics for ABCD participants that performed the stop signal fMRI task</w:t>
      </w:r>
      <w:r w:rsidR="00CE61CA">
        <w:rPr>
          <w:b/>
          <w:bCs/>
        </w:rPr>
        <w:t xml:space="preserve"> and have history of methylphenidate</w:t>
      </w:r>
      <w:r w:rsidRPr="0041034C">
        <w:rPr>
          <w:b/>
          <w:bCs/>
        </w:rPr>
        <w:t>.</w:t>
      </w:r>
    </w:p>
    <w:tbl>
      <w:tblPr>
        <w:tblStyle w:val="PlainTable2"/>
        <w:tblW w:w="0" w:type="auto"/>
        <w:tblLayout w:type="fixed"/>
        <w:tblLook w:val="06A0" w:firstRow="1" w:lastRow="0" w:firstColumn="1" w:lastColumn="0" w:noHBand="1" w:noVBand="1"/>
      </w:tblPr>
      <w:tblGrid>
        <w:gridCol w:w="3120"/>
        <w:gridCol w:w="3120"/>
        <w:gridCol w:w="3120"/>
      </w:tblGrid>
      <w:tr w:rsidR="0097728C" w:rsidRPr="00AD3C41" w14:paraId="46CCDD5E"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46EEBFD1" w14:textId="77777777" w:rsidR="0097728C" w:rsidRPr="00AD3C41" w:rsidRDefault="0097728C" w:rsidP="00B60661">
            <w:pPr>
              <w:snapToGrid w:val="0"/>
              <w:spacing w:before="120" w:after="240"/>
              <w:jc w:val="center"/>
              <w:rPr>
                <w:rFonts w:eastAsia="Calibri" w:cs="Didot"/>
                <w:color w:val="000000" w:themeColor="text1"/>
              </w:rPr>
            </w:pPr>
            <w:r w:rsidRPr="00AD3C41">
              <w:rPr>
                <w:rFonts w:eastAsia="Calibri" w:cs="Didot" w:hint="cs"/>
                <w:color w:val="000000" w:themeColor="text1"/>
              </w:rPr>
              <w:t>count</w:t>
            </w:r>
          </w:p>
        </w:tc>
        <w:tc>
          <w:tcPr>
            <w:tcW w:w="3120" w:type="dxa"/>
            <w:vAlign w:val="center"/>
          </w:tcPr>
          <w:p w14:paraId="50419ECC" w14:textId="77777777"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ean of interview age in months (SD)</w:t>
            </w:r>
          </w:p>
        </w:tc>
        <w:tc>
          <w:tcPr>
            <w:tcW w:w="3120" w:type="dxa"/>
            <w:vAlign w:val="center"/>
          </w:tcPr>
          <w:p w14:paraId="0075EB34" w14:textId="668CD98A"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Sex</w:t>
            </w:r>
          </w:p>
        </w:tc>
      </w:tr>
      <w:tr w:rsidR="0097728C" w:rsidRPr="00AD3C41" w14:paraId="6D7B23B6"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C5530D2" w14:textId="4F0B6C18" w:rsidR="0097728C" w:rsidRPr="006B3FDF" w:rsidRDefault="00871B75" w:rsidP="00B60661">
            <w:pPr>
              <w:snapToGrid w:val="0"/>
              <w:spacing w:before="120" w:after="240"/>
              <w:jc w:val="center"/>
              <w:rPr>
                <w:rFonts w:eastAsia="Calibri" w:cs="Didot"/>
                <w:b w:val="0"/>
                <w:bCs w:val="0"/>
                <w:color w:val="000000" w:themeColor="text1"/>
              </w:rPr>
            </w:pPr>
            <w:r>
              <w:rPr>
                <w:rFonts w:eastAsia="Calibri" w:cs="Didot"/>
                <w:b w:val="0"/>
                <w:bCs w:val="0"/>
                <w:color w:val="000000" w:themeColor="text1"/>
              </w:rPr>
              <w:t>218</w:t>
            </w:r>
          </w:p>
        </w:tc>
        <w:tc>
          <w:tcPr>
            <w:tcW w:w="3120" w:type="dxa"/>
            <w:vAlign w:val="center"/>
          </w:tcPr>
          <w:p w14:paraId="2B3ECD25" w14:textId="33220F39"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w:t>
            </w:r>
            <w:r w:rsidR="007E0B2D">
              <w:rPr>
                <w:rFonts w:eastAsia="Calibri" w:cs="Didot"/>
                <w:color w:val="000000" w:themeColor="text1"/>
              </w:rPr>
              <w:t>42.1733</w:t>
            </w:r>
            <w:r w:rsidRPr="00AD3C41">
              <w:rPr>
                <w:rFonts w:eastAsia="Calibri" w:cs="Didot" w:hint="cs"/>
                <w:color w:val="000000" w:themeColor="text1"/>
              </w:rPr>
              <w:t xml:space="preserve"> (1</w:t>
            </w:r>
            <w:r w:rsidR="007E0B2D">
              <w:rPr>
                <w:rFonts w:eastAsia="Calibri" w:cs="Didot"/>
                <w:color w:val="000000" w:themeColor="text1"/>
              </w:rPr>
              <w:t>6.658</w:t>
            </w:r>
            <w:r w:rsidRPr="00AD3C41">
              <w:rPr>
                <w:rFonts w:eastAsia="Calibri" w:cs="Didot" w:hint="cs"/>
                <w:color w:val="000000" w:themeColor="text1"/>
              </w:rPr>
              <w:t>)</w:t>
            </w:r>
          </w:p>
        </w:tc>
        <w:tc>
          <w:tcPr>
            <w:tcW w:w="3120" w:type="dxa"/>
            <w:vAlign w:val="center"/>
          </w:tcPr>
          <w:p w14:paraId="2350CAA7"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 &amp; F</w:t>
            </w:r>
          </w:p>
        </w:tc>
      </w:tr>
      <w:tr w:rsidR="0097728C" w:rsidRPr="00AD3C41" w14:paraId="25048E11"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2815DC0E" w14:textId="183A291D" w:rsidR="0097728C" w:rsidRPr="006B3FDF" w:rsidRDefault="0097728C" w:rsidP="00B60661">
            <w:pPr>
              <w:snapToGrid w:val="0"/>
              <w:spacing w:before="120" w:after="240"/>
              <w:jc w:val="center"/>
              <w:rPr>
                <w:rFonts w:eastAsia="Calibri" w:cs="Didot"/>
                <w:b w:val="0"/>
                <w:bCs w:val="0"/>
                <w:color w:val="000000" w:themeColor="text1"/>
              </w:rPr>
            </w:pPr>
            <w:r w:rsidRPr="006B3FDF">
              <w:rPr>
                <w:rFonts w:eastAsia="Calibri" w:cs="Didot" w:hint="cs"/>
                <w:b w:val="0"/>
                <w:bCs w:val="0"/>
                <w:color w:val="000000" w:themeColor="text1"/>
              </w:rPr>
              <w:t>1</w:t>
            </w:r>
            <w:r w:rsidR="00871B75">
              <w:rPr>
                <w:rFonts w:eastAsia="Calibri" w:cs="Didot"/>
                <w:b w:val="0"/>
                <w:bCs w:val="0"/>
                <w:color w:val="000000" w:themeColor="text1"/>
              </w:rPr>
              <w:t>56</w:t>
            </w:r>
          </w:p>
        </w:tc>
        <w:tc>
          <w:tcPr>
            <w:tcW w:w="3120" w:type="dxa"/>
            <w:vAlign w:val="center"/>
          </w:tcPr>
          <w:p w14:paraId="69A7BDF4" w14:textId="6438ABAA"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w:t>
            </w:r>
            <w:r w:rsidR="00871B75">
              <w:rPr>
                <w:rFonts w:eastAsia="Calibri" w:cs="Didot"/>
                <w:color w:val="000000" w:themeColor="text1"/>
              </w:rPr>
              <w:t>42.4191</w:t>
            </w:r>
            <w:r w:rsidRPr="00AD3C41">
              <w:rPr>
                <w:rFonts w:eastAsia="Calibri" w:cs="Didot" w:hint="cs"/>
                <w:color w:val="000000" w:themeColor="text1"/>
              </w:rPr>
              <w:t xml:space="preserve"> (1</w:t>
            </w:r>
            <w:r w:rsidR="00871B75">
              <w:rPr>
                <w:rFonts w:eastAsia="Calibri" w:cs="Didot"/>
                <w:color w:val="000000" w:themeColor="text1"/>
              </w:rPr>
              <w:t>6</w:t>
            </w:r>
            <w:r w:rsidRPr="00AD3C41">
              <w:rPr>
                <w:rFonts w:eastAsia="Calibri" w:cs="Didot" w:hint="cs"/>
                <w:color w:val="000000" w:themeColor="text1"/>
              </w:rPr>
              <w:t>.</w:t>
            </w:r>
            <w:r w:rsidR="00871B75">
              <w:rPr>
                <w:rFonts w:eastAsia="Calibri" w:cs="Didot"/>
                <w:color w:val="000000" w:themeColor="text1"/>
              </w:rPr>
              <w:t>75</w:t>
            </w:r>
            <w:r w:rsidR="007E0B2D">
              <w:rPr>
                <w:rFonts w:eastAsia="Calibri" w:cs="Didot"/>
                <w:color w:val="000000" w:themeColor="text1"/>
              </w:rPr>
              <w:t>4</w:t>
            </w:r>
            <w:r w:rsidRPr="00AD3C41">
              <w:rPr>
                <w:rFonts w:eastAsia="Calibri" w:cs="Didot" w:hint="cs"/>
                <w:color w:val="000000" w:themeColor="text1"/>
              </w:rPr>
              <w:t>)</w:t>
            </w:r>
          </w:p>
        </w:tc>
        <w:tc>
          <w:tcPr>
            <w:tcW w:w="3120" w:type="dxa"/>
            <w:vAlign w:val="center"/>
          </w:tcPr>
          <w:p w14:paraId="632F34AC"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w:t>
            </w:r>
          </w:p>
        </w:tc>
      </w:tr>
      <w:tr w:rsidR="0097728C" w:rsidRPr="00AD3C41" w14:paraId="03CF196F"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3120" w:type="dxa"/>
            <w:vAlign w:val="center"/>
          </w:tcPr>
          <w:p w14:paraId="3ACAE503" w14:textId="7AE5405B" w:rsidR="0097728C" w:rsidRPr="006B3FDF" w:rsidRDefault="00871B75" w:rsidP="00B60661">
            <w:pPr>
              <w:snapToGrid w:val="0"/>
              <w:spacing w:before="120" w:after="240"/>
              <w:jc w:val="center"/>
              <w:rPr>
                <w:rFonts w:eastAsia="Calibri" w:cs="Didot"/>
                <w:b w:val="0"/>
                <w:bCs w:val="0"/>
                <w:color w:val="000000" w:themeColor="text1"/>
              </w:rPr>
            </w:pPr>
            <w:r>
              <w:rPr>
                <w:rFonts w:eastAsia="Calibri" w:cs="Didot"/>
                <w:b w:val="0"/>
                <w:bCs w:val="0"/>
                <w:color w:val="000000" w:themeColor="text1"/>
              </w:rPr>
              <w:t>62</w:t>
            </w:r>
          </w:p>
        </w:tc>
        <w:tc>
          <w:tcPr>
            <w:tcW w:w="3120" w:type="dxa"/>
            <w:vAlign w:val="center"/>
          </w:tcPr>
          <w:p w14:paraId="14C07ED5" w14:textId="44C74AE5"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w:t>
            </w:r>
            <w:r w:rsidR="007E0B2D">
              <w:rPr>
                <w:rFonts w:eastAsia="Calibri" w:cs="Didot"/>
                <w:color w:val="000000" w:themeColor="text1"/>
              </w:rPr>
              <w:t>41.5521</w:t>
            </w:r>
            <w:r w:rsidRPr="00AD3C41">
              <w:rPr>
                <w:rFonts w:eastAsia="Calibri" w:cs="Didot" w:hint="cs"/>
                <w:color w:val="000000" w:themeColor="text1"/>
              </w:rPr>
              <w:t xml:space="preserve"> (1</w:t>
            </w:r>
            <w:r w:rsidR="007E0B2D">
              <w:rPr>
                <w:rFonts w:eastAsia="Calibri" w:cs="Didot"/>
                <w:color w:val="000000" w:themeColor="text1"/>
              </w:rPr>
              <w:t>6.4106</w:t>
            </w:r>
            <w:r w:rsidRPr="00AD3C41">
              <w:rPr>
                <w:rFonts w:eastAsia="Calibri" w:cs="Didot" w:hint="cs"/>
                <w:color w:val="000000" w:themeColor="text1"/>
              </w:rPr>
              <w:t>)</w:t>
            </w:r>
          </w:p>
        </w:tc>
        <w:tc>
          <w:tcPr>
            <w:tcW w:w="3120" w:type="dxa"/>
            <w:vAlign w:val="center"/>
          </w:tcPr>
          <w:p w14:paraId="37CE6395" w14:textId="77777777" w:rsidR="0097728C" w:rsidRPr="00AD3C41" w:rsidRDefault="0097728C" w:rsidP="00B60661">
            <w:pPr>
              <w:keepNext/>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F</w:t>
            </w:r>
          </w:p>
        </w:tc>
      </w:tr>
    </w:tbl>
    <w:p w14:paraId="3B0F63AF" w14:textId="1498D8CF" w:rsidR="0097728C" w:rsidRPr="00AD3C41" w:rsidRDefault="0097728C" w:rsidP="009412CF">
      <w:pPr>
        <w:pStyle w:val="Caption"/>
        <w:rPr>
          <w:rFonts w:eastAsia="Calibri" w:cs="Didot"/>
          <w:color w:val="000000" w:themeColor="text1"/>
          <w:sz w:val="22"/>
          <w:szCs w:val="22"/>
        </w:rPr>
      </w:pPr>
    </w:p>
    <w:p w14:paraId="06CAE2EB" w14:textId="752A9DC8" w:rsidR="00D6750C" w:rsidRPr="00D6750C" w:rsidRDefault="00D6750C" w:rsidP="00D6750C">
      <w:pPr>
        <w:pStyle w:val="Caption"/>
        <w:keepNext/>
        <w:rPr>
          <w:b/>
          <w:bCs/>
        </w:rPr>
      </w:pPr>
      <w:r w:rsidRPr="00D6750C">
        <w:rPr>
          <w:b/>
          <w:bCs/>
        </w:rPr>
        <w:t xml:space="preserve">Table S </w:t>
      </w:r>
      <w:r w:rsidR="0041034C">
        <w:rPr>
          <w:b/>
          <w:bCs/>
        </w:rPr>
        <w:fldChar w:fldCharType="begin"/>
      </w:r>
      <w:r w:rsidR="0041034C">
        <w:rPr>
          <w:b/>
          <w:bCs/>
        </w:rPr>
        <w:instrText xml:space="preserve"> SEQ Table_S \* ARABIC </w:instrText>
      </w:r>
      <w:r w:rsidR="0041034C">
        <w:rPr>
          <w:b/>
          <w:bCs/>
        </w:rPr>
        <w:fldChar w:fldCharType="separate"/>
      </w:r>
      <w:r w:rsidR="0041034C">
        <w:rPr>
          <w:b/>
          <w:bCs/>
          <w:noProof/>
        </w:rPr>
        <w:t>2</w:t>
      </w:r>
      <w:r w:rsidR="0041034C">
        <w:rPr>
          <w:b/>
          <w:bCs/>
        </w:rPr>
        <w:fldChar w:fldCharType="end"/>
      </w:r>
      <w:r w:rsidRPr="00D6750C">
        <w:rPr>
          <w:b/>
          <w:bCs/>
        </w:rPr>
        <w:t xml:space="preserve"> mean count for participants' performance in the stop signa</w:t>
      </w:r>
      <w:r w:rsidRPr="00D6750C">
        <w:rPr>
          <w:b/>
          <w:bCs/>
          <w:noProof/>
        </w:rPr>
        <w:t>l task</w:t>
      </w:r>
      <w:r w:rsidR="007E0B2D">
        <w:rPr>
          <w:b/>
          <w:bCs/>
          <w:noProof/>
        </w:rPr>
        <w:t xml:space="preserve"> with history of taking MPH</w:t>
      </w:r>
    </w:p>
    <w:tbl>
      <w:tblPr>
        <w:tblStyle w:val="PlainTable2"/>
        <w:tblW w:w="9355" w:type="dxa"/>
        <w:tblLayout w:type="fixed"/>
        <w:tblLook w:val="06A0" w:firstRow="1" w:lastRow="0" w:firstColumn="1" w:lastColumn="0" w:noHBand="1" w:noVBand="1"/>
      </w:tblPr>
      <w:tblGrid>
        <w:gridCol w:w="2965"/>
        <w:gridCol w:w="4680"/>
        <w:gridCol w:w="1710"/>
      </w:tblGrid>
      <w:tr w:rsidR="00D6750C" w:rsidRPr="00D6750C" w14:paraId="728FB657" w14:textId="77777777" w:rsidTr="00B606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86FF86E" w14:textId="36626F7D" w:rsidR="00D6750C" w:rsidRPr="00D6750C" w:rsidRDefault="00D6750C" w:rsidP="00B60661">
            <w:pPr>
              <w:snapToGrid w:val="0"/>
              <w:spacing w:before="120" w:after="240"/>
              <w:jc w:val="center"/>
              <w:rPr>
                <w:rFonts w:eastAsia="Calibri" w:cs="Didot"/>
                <w:color w:val="000000" w:themeColor="text1"/>
                <w:sz w:val="18"/>
                <w:szCs w:val="18"/>
              </w:rPr>
            </w:pPr>
            <w:r w:rsidRPr="00D6750C">
              <w:rPr>
                <w:rFonts w:eastAsia="Calibri" w:cs="Didot"/>
                <w:color w:val="000000" w:themeColor="text1"/>
                <w:sz w:val="18"/>
                <w:szCs w:val="18"/>
              </w:rPr>
              <w:t>Q</w:t>
            </w:r>
            <w:r w:rsidRPr="00D6750C">
              <w:rPr>
                <w:rFonts w:eastAsia="Calibri" w:cs="Didot" w:hint="cs"/>
                <w:color w:val="000000" w:themeColor="text1"/>
                <w:sz w:val="18"/>
                <w:szCs w:val="18"/>
              </w:rPr>
              <w:t>uestion</w:t>
            </w:r>
            <w:r w:rsidRPr="00D6750C">
              <w:rPr>
                <w:rFonts w:eastAsia="Calibri" w:cs="Didot"/>
                <w:color w:val="000000" w:themeColor="text1"/>
                <w:sz w:val="18"/>
                <w:szCs w:val="18"/>
              </w:rPr>
              <w:t xml:space="preserve"> label</w:t>
            </w:r>
          </w:p>
        </w:tc>
        <w:tc>
          <w:tcPr>
            <w:tcW w:w="4680" w:type="dxa"/>
            <w:vAlign w:val="center"/>
          </w:tcPr>
          <w:p w14:paraId="22649A16" w14:textId="44826271" w:rsidR="00D6750C" w:rsidRPr="00D6750C"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color w:val="000000" w:themeColor="text1"/>
                <w:sz w:val="18"/>
                <w:szCs w:val="18"/>
              </w:rPr>
              <w:t>Question details</w:t>
            </w:r>
          </w:p>
        </w:tc>
        <w:tc>
          <w:tcPr>
            <w:tcW w:w="1710" w:type="dxa"/>
            <w:vAlign w:val="center"/>
          </w:tcPr>
          <w:p w14:paraId="5A9A7537" w14:textId="7C7EAA9F" w:rsidR="00D6750C" w:rsidRPr="00D6750C" w:rsidRDefault="00D6750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Mean count of answers (SD)</w:t>
            </w:r>
          </w:p>
        </w:tc>
      </w:tr>
      <w:tr w:rsidR="00D6750C" w:rsidRPr="00D6750C" w14:paraId="22E8B798"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0E530F03" w14:textId="2A551909" w:rsidR="00D6750C" w:rsidRPr="00D6750C" w:rsidRDefault="007E0B2D" w:rsidP="00B60661">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correct_go</w:t>
            </w:r>
            <w:proofErr w:type="spellEnd"/>
          </w:p>
        </w:tc>
        <w:tc>
          <w:tcPr>
            <w:tcW w:w="4680" w:type="dxa"/>
            <w:vAlign w:val="center"/>
          </w:tcPr>
          <w:p w14:paraId="00EF66CC" w14:textId="590764B0"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cs="Didot" w:hint="cs"/>
                <w:sz w:val="18"/>
                <w:szCs w:val="18"/>
              </w:rPr>
              <w:t>Number of correct GO answers in time.</w:t>
            </w:r>
          </w:p>
        </w:tc>
        <w:tc>
          <w:tcPr>
            <w:tcW w:w="1710" w:type="dxa"/>
            <w:vAlign w:val="center"/>
          </w:tcPr>
          <w:p w14:paraId="23738CAE" w14:textId="486C3415" w:rsidR="00D6750C" w:rsidRPr="00D6750C" w:rsidRDefault="00D6750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126.</w:t>
            </w:r>
            <w:r w:rsidR="007E0B2D">
              <w:rPr>
                <w:rFonts w:eastAsia="Calibri" w:cs="Didot"/>
                <w:color w:val="000000" w:themeColor="text1"/>
                <w:sz w:val="18"/>
                <w:szCs w:val="18"/>
              </w:rPr>
              <w:t>590</w:t>
            </w:r>
            <w:r w:rsidRPr="00D6750C">
              <w:rPr>
                <w:rFonts w:eastAsia="Calibri" w:cs="Didot" w:hint="cs"/>
                <w:color w:val="000000" w:themeColor="text1"/>
                <w:sz w:val="18"/>
                <w:szCs w:val="18"/>
              </w:rPr>
              <w:t xml:space="preserve"> (2</w:t>
            </w:r>
            <w:r w:rsidR="007E0B2D">
              <w:rPr>
                <w:rFonts w:eastAsia="Calibri" w:cs="Didot"/>
                <w:color w:val="000000" w:themeColor="text1"/>
                <w:sz w:val="18"/>
                <w:szCs w:val="18"/>
              </w:rPr>
              <w:t>0</w:t>
            </w:r>
            <w:r w:rsidRPr="00D6750C">
              <w:rPr>
                <w:rFonts w:eastAsia="Calibri" w:cs="Didot" w:hint="cs"/>
                <w:color w:val="000000" w:themeColor="text1"/>
                <w:sz w:val="18"/>
                <w:szCs w:val="18"/>
              </w:rPr>
              <w:t>.</w:t>
            </w:r>
            <w:r w:rsidR="007E0B2D">
              <w:rPr>
                <w:rFonts w:eastAsia="Calibri" w:cs="Didot"/>
                <w:color w:val="000000" w:themeColor="text1"/>
                <w:sz w:val="18"/>
                <w:szCs w:val="18"/>
              </w:rPr>
              <w:t>545</w:t>
            </w:r>
            <w:r w:rsidRPr="00D6750C">
              <w:rPr>
                <w:rFonts w:eastAsia="Calibri" w:cs="Didot" w:hint="cs"/>
                <w:color w:val="000000" w:themeColor="text1"/>
                <w:sz w:val="18"/>
                <w:szCs w:val="18"/>
              </w:rPr>
              <w:t>)</w:t>
            </w:r>
          </w:p>
        </w:tc>
      </w:tr>
      <w:tr w:rsidR="007E0B2D" w:rsidRPr="00D6750C" w14:paraId="7AB06B62"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1D05D5E5" w14:textId="2FF90907" w:rsidR="007E0B2D" w:rsidRPr="00D6750C" w:rsidRDefault="007E0B2D" w:rsidP="007E0B2D">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w:t>
            </w:r>
            <w:r>
              <w:rPr>
                <w:rFonts w:eastAsia="Calibri" w:cs="Didot"/>
                <w:color w:val="000000" w:themeColor="text1"/>
                <w:sz w:val="18"/>
                <w:szCs w:val="18"/>
              </w:rPr>
              <w:t>no_response_on</w:t>
            </w:r>
            <w:r>
              <w:rPr>
                <w:rFonts w:eastAsia="Calibri" w:cs="Didot"/>
                <w:color w:val="000000" w:themeColor="text1"/>
                <w:sz w:val="18"/>
                <w:szCs w:val="18"/>
              </w:rPr>
              <w:t>_go</w:t>
            </w:r>
            <w:proofErr w:type="spellEnd"/>
          </w:p>
        </w:tc>
        <w:tc>
          <w:tcPr>
            <w:tcW w:w="4680" w:type="dxa"/>
            <w:vAlign w:val="center"/>
          </w:tcPr>
          <w:p w14:paraId="0E137872" w14:textId="7E5334CC"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cs="Didot" w:hint="cs"/>
                <w:sz w:val="18"/>
                <w:szCs w:val="18"/>
              </w:rPr>
              <w:t>Number of NO RESPONSE on GO trials.</w:t>
            </w:r>
          </w:p>
        </w:tc>
        <w:tc>
          <w:tcPr>
            <w:tcW w:w="1710" w:type="dxa"/>
            <w:vAlign w:val="center"/>
          </w:tcPr>
          <w:p w14:paraId="03EB733C" w14:textId="3F6DEEC6"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Pr>
                <w:rFonts w:eastAsia="Calibri" w:cs="Didot"/>
                <w:color w:val="000000" w:themeColor="text1"/>
                <w:sz w:val="18"/>
                <w:szCs w:val="18"/>
              </w:rPr>
              <w:t>6.345</w:t>
            </w:r>
            <w:r w:rsidRPr="00D6750C">
              <w:rPr>
                <w:rFonts w:eastAsia="Calibri" w:cs="Didot" w:hint="cs"/>
                <w:color w:val="000000" w:themeColor="text1"/>
                <w:sz w:val="18"/>
                <w:szCs w:val="18"/>
              </w:rPr>
              <w:t xml:space="preserve"> (1</w:t>
            </w:r>
            <w:r>
              <w:rPr>
                <w:rFonts w:eastAsia="Calibri" w:cs="Didot"/>
                <w:color w:val="000000" w:themeColor="text1"/>
                <w:sz w:val="18"/>
                <w:szCs w:val="18"/>
              </w:rPr>
              <w:t>2.767</w:t>
            </w:r>
            <w:r w:rsidRPr="00D6750C">
              <w:rPr>
                <w:rFonts w:eastAsia="Calibri" w:cs="Didot" w:hint="cs"/>
                <w:color w:val="000000" w:themeColor="text1"/>
                <w:sz w:val="18"/>
                <w:szCs w:val="18"/>
              </w:rPr>
              <w:t>)</w:t>
            </w:r>
          </w:p>
        </w:tc>
      </w:tr>
      <w:tr w:rsidR="007E0B2D" w:rsidRPr="00D6750C" w14:paraId="4C026217"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5D147D58" w14:textId="297F7854" w:rsidR="007E0B2D" w:rsidRPr="00D6750C" w:rsidRDefault="007E0B2D" w:rsidP="007E0B2D">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correct_</w:t>
            </w:r>
            <w:r>
              <w:rPr>
                <w:rFonts w:eastAsia="Calibri" w:cs="Didot"/>
                <w:color w:val="000000" w:themeColor="text1"/>
                <w:sz w:val="18"/>
                <w:szCs w:val="18"/>
              </w:rPr>
              <w:t>stop</w:t>
            </w:r>
            <w:proofErr w:type="spellEnd"/>
          </w:p>
        </w:tc>
        <w:tc>
          <w:tcPr>
            <w:tcW w:w="4680" w:type="dxa"/>
            <w:vAlign w:val="center"/>
          </w:tcPr>
          <w:p w14:paraId="590FD447" w14:textId="5B114411"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cs="Didot"/>
                <w:sz w:val="18"/>
                <w:szCs w:val="18"/>
              </w:rPr>
            </w:pPr>
            <w:r w:rsidRPr="00D6750C">
              <w:rPr>
                <w:rFonts w:cs="Didot" w:hint="cs"/>
                <w:sz w:val="18"/>
                <w:szCs w:val="18"/>
              </w:rPr>
              <w:t>Number of correct STOP answers.</w:t>
            </w:r>
          </w:p>
        </w:tc>
        <w:tc>
          <w:tcPr>
            <w:tcW w:w="1710" w:type="dxa"/>
            <w:vAlign w:val="center"/>
          </w:tcPr>
          <w:p w14:paraId="761984A3" w14:textId="677D323A"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1</w:t>
            </w:r>
            <w:r>
              <w:rPr>
                <w:rFonts w:eastAsia="Calibri" w:cs="Didot"/>
                <w:color w:val="000000" w:themeColor="text1"/>
                <w:sz w:val="18"/>
                <w:szCs w:val="18"/>
              </w:rPr>
              <w:t>5</w:t>
            </w:r>
            <w:r w:rsidRPr="00D6750C">
              <w:rPr>
                <w:rFonts w:eastAsia="Calibri" w:cs="Didot" w:hint="cs"/>
                <w:color w:val="000000" w:themeColor="text1"/>
                <w:sz w:val="18"/>
                <w:szCs w:val="18"/>
              </w:rPr>
              <w:t>.</w:t>
            </w:r>
            <w:r>
              <w:rPr>
                <w:rFonts w:eastAsia="Calibri" w:cs="Didot"/>
                <w:color w:val="000000" w:themeColor="text1"/>
                <w:sz w:val="18"/>
                <w:szCs w:val="18"/>
              </w:rPr>
              <w:t>267</w:t>
            </w:r>
            <w:r w:rsidRPr="00D6750C">
              <w:rPr>
                <w:rFonts w:eastAsia="Calibri" w:cs="Didot" w:hint="cs"/>
                <w:color w:val="000000" w:themeColor="text1"/>
                <w:sz w:val="18"/>
                <w:szCs w:val="18"/>
              </w:rPr>
              <w:t xml:space="preserve"> (3.</w:t>
            </w:r>
            <w:r>
              <w:rPr>
                <w:rFonts w:eastAsia="Calibri" w:cs="Didot"/>
                <w:color w:val="000000" w:themeColor="text1"/>
                <w:sz w:val="18"/>
                <w:szCs w:val="18"/>
              </w:rPr>
              <w:t>760</w:t>
            </w:r>
            <w:r w:rsidRPr="00D6750C">
              <w:rPr>
                <w:rFonts w:eastAsia="Calibri" w:cs="Didot" w:hint="cs"/>
                <w:color w:val="000000" w:themeColor="text1"/>
                <w:sz w:val="18"/>
                <w:szCs w:val="18"/>
              </w:rPr>
              <w:t>)</w:t>
            </w:r>
          </w:p>
        </w:tc>
      </w:tr>
      <w:tr w:rsidR="007E0B2D" w:rsidRPr="00D6750C" w14:paraId="29CDA6FA" w14:textId="77777777" w:rsidTr="00B60661">
        <w:trPr>
          <w:trHeight w:val="300"/>
        </w:trPr>
        <w:tc>
          <w:tcPr>
            <w:cnfStyle w:val="001000000000" w:firstRow="0" w:lastRow="0" w:firstColumn="1" w:lastColumn="0" w:oddVBand="0" w:evenVBand="0" w:oddHBand="0" w:evenHBand="0" w:firstRowFirstColumn="0" w:firstRowLastColumn="0" w:lastRowFirstColumn="0" w:lastRowLastColumn="0"/>
            <w:tcW w:w="2965" w:type="dxa"/>
            <w:vAlign w:val="center"/>
          </w:tcPr>
          <w:p w14:paraId="49FF7673" w14:textId="6A6B8835" w:rsidR="007E0B2D" w:rsidRPr="00D6750C" w:rsidRDefault="007E0B2D" w:rsidP="007E0B2D">
            <w:pPr>
              <w:snapToGrid w:val="0"/>
              <w:spacing w:before="120" w:after="240"/>
              <w:jc w:val="center"/>
              <w:rPr>
                <w:rFonts w:eastAsia="Calibri" w:cs="Didot"/>
                <w:color w:val="000000" w:themeColor="text1"/>
                <w:sz w:val="18"/>
                <w:szCs w:val="18"/>
              </w:rPr>
            </w:pPr>
            <w:proofErr w:type="spellStart"/>
            <w:r>
              <w:rPr>
                <w:rFonts w:eastAsia="Calibri" w:cs="Didot"/>
                <w:color w:val="000000" w:themeColor="text1"/>
                <w:sz w:val="18"/>
                <w:szCs w:val="18"/>
              </w:rPr>
              <w:t>e_raw_</w:t>
            </w:r>
            <w:r>
              <w:rPr>
                <w:rFonts w:eastAsia="Calibri" w:cs="Didot"/>
                <w:color w:val="000000" w:themeColor="text1"/>
                <w:sz w:val="18"/>
                <w:szCs w:val="18"/>
              </w:rPr>
              <w:t>stop_doesnot_stop</w:t>
            </w:r>
            <w:proofErr w:type="spellEnd"/>
          </w:p>
        </w:tc>
        <w:tc>
          <w:tcPr>
            <w:tcW w:w="4680" w:type="dxa"/>
            <w:vAlign w:val="center"/>
          </w:tcPr>
          <w:p w14:paraId="44105FFC" w14:textId="2DA8BFCD"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cs="Didot" w:hint="cs"/>
                <w:sz w:val="18"/>
                <w:szCs w:val="18"/>
              </w:rPr>
              <w:t>Number of STOP SIGNAL DOESN’T STOP trials.</w:t>
            </w:r>
          </w:p>
        </w:tc>
        <w:tc>
          <w:tcPr>
            <w:tcW w:w="1710" w:type="dxa"/>
            <w:vAlign w:val="center"/>
          </w:tcPr>
          <w:p w14:paraId="686FF317" w14:textId="589FCE3D" w:rsidR="007E0B2D" w:rsidRPr="00D6750C" w:rsidRDefault="007E0B2D" w:rsidP="007E0B2D">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sz w:val="18"/>
                <w:szCs w:val="18"/>
              </w:rPr>
            </w:pPr>
            <w:r w:rsidRPr="00D6750C">
              <w:rPr>
                <w:rFonts w:eastAsia="Calibri" w:cs="Didot" w:hint="cs"/>
                <w:color w:val="000000" w:themeColor="text1"/>
                <w:sz w:val="18"/>
                <w:szCs w:val="18"/>
              </w:rPr>
              <w:t>0.</w:t>
            </w:r>
            <w:r>
              <w:rPr>
                <w:rFonts w:eastAsia="Calibri" w:cs="Didot"/>
                <w:color w:val="000000" w:themeColor="text1"/>
                <w:sz w:val="18"/>
                <w:szCs w:val="18"/>
              </w:rPr>
              <w:t>808</w:t>
            </w:r>
            <w:r w:rsidRPr="00D6750C">
              <w:rPr>
                <w:rFonts w:eastAsia="Calibri" w:cs="Didot" w:hint="cs"/>
                <w:color w:val="000000" w:themeColor="text1"/>
                <w:sz w:val="18"/>
                <w:szCs w:val="18"/>
              </w:rPr>
              <w:t xml:space="preserve"> (</w:t>
            </w:r>
            <w:r>
              <w:rPr>
                <w:rFonts w:eastAsia="Calibri" w:cs="Didot"/>
                <w:color w:val="000000" w:themeColor="text1"/>
                <w:sz w:val="18"/>
                <w:szCs w:val="18"/>
              </w:rPr>
              <w:t>1.243</w:t>
            </w:r>
            <w:r w:rsidRPr="00D6750C">
              <w:rPr>
                <w:rFonts w:eastAsia="Calibri" w:cs="Didot" w:hint="cs"/>
                <w:color w:val="000000" w:themeColor="text1"/>
                <w:sz w:val="18"/>
                <w:szCs w:val="18"/>
              </w:rPr>
              <w:t>)</w:t>
            </w:r>
          </w:p>
        </w:tc>
      </w:tr>
    </w:tbl>
    <w:p w14:paraId="3E93C73B" w14:textId="77777777" w:rsidR="00501B5A" w:rsidRDefault="00501B5A" w:rsidP="00D6750C">
      <w:pPr>
        <w:pStyle w:val="Caption"/>
        <w:keepNext/>
        <w:rPr>
          <w:b/>
          <w:bCs/>
        </w:rPr>
      </w:pPr>
    </w:p>
    <w:p w14:paraId="265DCFCD" w14:textId="20F53C39" w:rsidR="00D6750C" w:rsidRPr="00D6750C" w:rsidRDefault="00D6750C" w:rsidP="00D6750C">
      <w:pPr>
        <w:pStyle w:val="Caption"/>
        <w:keepNext/>
        <w:rPr>
          <w:b/>
          <w:bCs/>
        </w:rPr>
      </w:pPr>
      <w:r w:rsidRPr="00D6750C">
        <w:rPr>
          <w:b/>
          <w:bCs/>
        </w:rPr>
        <w:t xml:space="preserve">Table S </w:t>
      </w:r>
      <w:r w:rsidR="0041034C">
        <w:rPr>
          <w:b/>
          <w:bCs/>
        </w:rPr>
        <w:fldChar w:fldCharType="begin"/>
      </w:r>
      <w:r w:rsidR="0041034C">
        <w:rPr>
          <w:b/>
          <w:bCs/>
        </w:rPr>
        <w:instrText xml:space="preserve"> SEQ Table_S \* ARABIC </w:instrText>
      </w:r>
      <w:r w:rsidR="0041034C">
        <w:rPr>
          <w:b/>
          <w:bCs/>
        </w:rPr>
        <w:fldChar w:fldCharType="separate"/>
      </w:r>
      <w:r w:rsidR="0041034C">
        <w:rPr>
          <w:b/>
          <w:bCs/>
          <w:noProof/>
        </w:rPr>
        <w:t>3</w:t>
      </w:r>
      <w:r w:rsidR="0041034C">
        <w:rPr>
          <w:b/>
          <w:bCs/>
        </w:rPr>
        <w:fldChar w:fldCharType="end"/>
      </w:r>
      <w:r w:rsidRPr="00D6750C">
        <w:rPr>
          <w:b/>
          <w:bCs/>
        </w:rPr>
        <w:t xml:space="preserve"> demographics of SPARK participants with reported methylphe</w:t>
      </w:r>
      <w:r w:rsidRPr="00D6750C">
        <w:rPr>
          <w:b/>
          <w:bCs/>
          <w:noProof/>
        </w:rPr>
        <w:t>nidate effectiveness</w:t>
      </w:r>
    </w:p>
    <w:tbl>
      <w:tblPr>
        <w:tblStyle w:val="PlainTable2"/>
        <w:tblW w:w="9360" w:type="dxa"/>
        <w:tblLayout w:type="fixed"/>
        <w:tblLook w:val="06A0" w:firstRow="1" w:lastRow="0" w:firstColumn="1" w:lastColumn="0" w:noHBand="1" w:noVBand="1"/>
      </w:tblPr>
      <w:tblGrid>
        <w:gridCol w:w="2520"/>
        <w:gridCol w:w="4140"/>
        <w:gridCol w:w="2700"/>
      </w:tblGrid>
      <w:tr w:rsidR="00501B5A" w:rsidRPr="00AD3C41" w14:paraId="06DF30E9" w14:textId="77777777" w:rsidTr="00501B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5318E11B" w14:textId="77777777" w:rsidR="0097728C" w:rsidRPr="00AD3C41" w:rsidRDefault="0097728C" w:rsidP="00B60661">
            <w:pPr>
              <w:snapToGrid w:val="0"/>
              <w:spacing w:before="120" w:after="240"/>
              <w:jc w:val="center"/>
              <w:rPr>
                <w:rFonts w:eastAsia="Calibri" w:cs="Didot"/>
                <w:color w:val="000000" w:themeColor="text1"/>
              </w:rPr>
            </w:pPr>
            <w:r w:rsidRPr="00AD3C41">
              <w:rPr>
                <w:rFonts w:eastAsia="Calibri" w:cs="Didot" w:hint="cs"/>
                <w:color w:val="000000" w:themeColor="text1"/>
              </w:rPr>
              <w:t>count</w:t>
            </w:r>
          </w:p>
        </w:tc>
        <w:tc>
          <w:tcPr>
            <w:tcW w:w="4140" w:type="dxa"/>
            <w:vAlign w:val="center"/>
          </w:tcPr>
          <w:p w14:paraId="7C80B1EE" w14:textId="77777777"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ean of interview age in months (SD)</w:t>
            </w:r>
          </w:p>
        </w:tc>
        <w:tc>
          <w:tcPr>
            <w:tcW w:w="2700" w:type="dxa"/>
            <w:vAlign w:val="center"/>
          </w:tcPr>
          <w:p w14:paraId="7036F197" w14:textId="15B9F7B2" w:rsidR="0097728C" w:rsidRPr="00AD3C41" w:rsidRDefault="0097728C" w:rsidP="00B60661">
            <w:pPr>
              <w:snapToGrid w:val="0"/>
              <w:spacing w:before="120" w:after="240"/>
              <w:jc w:val="center"/>
              <w:cnfStyle w:val="100000000000" w:firstRow="1"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Sex</w:t>
            </w:r>
          </w:p>
        </w:tc>
      </w:tr>
      <w:tr w:rsidR="00501B5A" w:rsidRPr="00AD3C41" w14:paraId="389D3A2B" w14:textId="77777777" w:rsidTr="00501B5A">
        <w:trPr>
          <w:trHeight w:val="30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3B640248" w14:textId="77777777" w:rsidR="0097728C" w:rsidRPr="006B3FDF" w:rsidRDefault="0097728C" w:rsidP="00B60661">
            <w:pPr>
              <w:snapToGrid w:val="0"/>
              <w:spacing w:before="120" w:after="240"/>
              <w:jc w:val="center"/>
              <w:rPr>
                <w:rFonts w:eastAsia="Calibri" w:cs="Didot"/>
                <w:b w:val="0"/>
                <w:bCs w:val="0"/>
                <w:color w:val="000000" w:themeColor="text1"/>
              </w:rPr>
            </w:pPr>
            <w:r w:rsidRPr="006B3FDF">
              <w:rPr>
                <w:rFonts w:eastAsia="Calibri" w:cs="Didot" w:hint="cs"/>
                <w:b w:val="0"/>
                <w:bCs w:val="0"/>
                <w:color w:val="000000" w:themeColor="text1"/>
              </w:rPr>
              <w:t>1460</w:t>
            </w:r>
          </w:p>
        </w:tc>
        <w:tc>
          <w:tcPr>
            <w:tcW w:w="4140" w:type="dxa"/>
            <w:vAlign w:val="center"/>
          </w:tcPr>
          <w:p w14:paraId="06B8615F"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160.580 (65.164)</w:t>
            </w:r>
          </w:p>
        </w:tc>
        <w:tc>
          <w:tcPr>
            <w:tcW w:w="2700" w:type="dxa"/>
            <w:vAlign w:val="center"/>
          </w:tcPr>
          <w:p w14:paraId="6A7C2B7D" w14:textId="77777777" w:rsidR="0097728C" w:rsidRPr="00AD3C41" w:rsidRDefault="0097728C" w:rsidP="00B60661">
            <w:pPr>
              <w:snapToGrid w:val="0"/>
              <w:spacing w:before="120" w:after="240"/>
              <w:jc w:val="center"/>
              <w:cnfStyle w:val="000000000000" w:firstRow="0" w:lastRow="0" w:firstColumn="0" w:lastColumn="0" w:oddVBand="0" w:evenVBand="0" w:oddHBand="0" w:evenHBand="0" w:firstRowFirstColumn="0" w:firstRowLastColumn="0" w:lastRowFirstColumn="0" w:lastRowLastColumn="0"/>
              <w:rPr>
                <w:rFonts w:eastAsia="Calibri" w:cs="Didot"/>
                <w:color w:val="000000" w:themeColor="text1"/>
              </w:rPr>
            </w:pPr>
            <w:r w:rsidRPr="00AD3C41">
              <w:rPr>
                <w:rFonts w:eastAsia="Calibri" w:cs="Didot" w:hint="cs"/>
                <w:color w:val="000000" w:themeColor="text1"/>
              </w:rPr>
              <w:t>M &amp; F</w:t>
            </w:r>
          </w:p>
        </w:tc>
      </w:tr>
    </w:tbl>
    <w:p w14:paraId="5EAE191E" w14:textId="77777777" w:rsidR="00201BE7" w:rsidRDefault="00201BE7">
      <w:pPr>
        <w:rPr>
          <w:rFonts w:cs="Didot"/>
        </w:rPr>
      </w:pPr>
      <w:r>
        <w:rPr>
          <w:rFonts w:cs="Didot"/>
        </w:rPr>
        <w:br w:type="page"/>
      </w:r>
    </w:p>
    <w:p w14:paraId="5AB5B666" w14:textId="3DFAFF87" w:rsidR="2AC9F6CA" w:rsidRDefault="00201BE7" w:rsidP="00EA535E">
      <w:pPr>
        <w:snapToGrid w:val="0"/>
        <w:spacing w:before="120" w:after="240"/>
        <w:jc w:val="both"/>
        <w:rPr>
          <w:rFonts w:cs="Didot"/>
        </w:rPr>
      </w:pPr>
      <w:r>
        <w:rPr>
          <w:rFonts w:cs="Didot"/>
          <w:noProof/>
        </w:rPr>
        <w:lastRenderedPageBreak/>
        <mc:AlternateContent>
          <mc:Choice Requires="wpg">
            <w:drawing>
              <wp:anchor distT="0" distB="0" distL="114300" distR="114300" simplePos="0" relativeHeight="251666432" behindDoc="0" locked="0" layoutInCell="1" allowOverlap="1" wp14:anchorId="6129B170" wp14:editId="240CBA8E">
                <wp:simplePos x="0" y="0"/>
                <wp:positionH relativeFrom="column">
                  <wp:posOffset>0</wp:posOffset>
                </wp:positionH>
                <wp:positionV relativeFrom="paragraph">
                  <wp:posOffset>331596</wp:posOffset>
                </wp:positionV>
                <wp:extent cx="3134590" cy="3295587"/>
                <wp:effectExtent l="0" t="0" r="0" b="0"/>
                <wp:wrapNone/>
                <wp:docPr id="151855345" name="Group 3"/>
                <wp:cNvGraphicFramePr/>
                <a:graphic xmlns:a="http://schemas.openxmlformats.org/drawingml/2006/main">
                  <a:graphicData uri="http://schemas.microsoft.com/office/word/2010/wordprocessingGroup">
                    <wpg:wgp>
                      <wpg:cNvGrpSpPr/>
                      <wpg:grpSpPr>
                        <a:xfrm>
                          <a:off x="0" y="0"/>
                          <a:ext cx="3134590" cy="3295587"/>
                          <a:chOff x="0" y="0"/>
                          <a:chExt cx="3134590" cy="3295587"/>
                        </a:xfrm>
                      </wpg:grpSpPr>
                      <wps:wsp>
                        <wps:cNvPr id="773856459" name="Text Box 2"/>
                        <wps:cNvSpPr txBox="1"/>
                        <wps:spPr>
                          <a:xfrm>
                            <a:off x="0" y="0"/>
                            <a:ext cx="241160" cy="261257"/>
                          </a:xfrm>
                          <a:prstGeom prst="rect">
                            <a:avLst/>
                          </a:prstGeom>
                          <a:noFill/>
                          <a:ln w="6350">
                            <a:noFill/>
                          </a:ln>
                        </wps:spPr>
                        <wps:txbx>
                          <w:txbxContent>
                            <w:p w14:paraId="270BB601" w14:textId="66BAFAAB" w:rsidR="00201BE7" w:rsidRPr="00201BE7" w:rsidRDefault="006B0754">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7409176" name="Text Box 2"/>
                        <wps:cNvSpPr txBox="1"/>
                        <wps:spPr>
                          <a:xfrm>
                            <a:off x="2893925" y="0"/>
                            <a:ext cx="240665" cy="260985"/>
                          </a:xfrm>
                          <a:prstGeom prst="rect">
                            <a:avLst/>
                          </a:prstGeom>
                          <a:noFill/>
                          <a:ln w="6350">
                            <a:noFill/>
                          </a:ln>
                        </wps:spPr>
                        <wps:txbx>
                          <w:txbxContent>
                            <w:p w14:paraId="0DCBC1CA" w14:textId="35B9A502" w:rsidR="00201BE7" w:rsidRPr="00201BE7" w:rsidRDefault="006B0754" w:rsidP="00201BE7">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3884879" name="Text Box 2"/>
                        <wps:cNvSpPr txBox="1"/>
                        <wps:spPr>
                          <a:xfrm>
                            <a:off x="2893925" y="3024553"/>
                            <a:ext cx="240665" cy="260985"/>
                          </a:xfrm>
                          <a:prstGeom prst="rect">
                            <a:avLst/>
                          </a:prstGeom>
                          <a:noFill/>
                          <a:ln w="6350">
                            <a:noFill/>
                          </a:ln>
                        </wps:spPr>
                        <wps:txbx>
                          <w:txbxContent>
                            <w:p w14:paraId="26BFF0F0" w14:textId="4CCCE9D2" w:rsidR="00201BE7" w:rsidRPr="00201BE7" w:rsidRDefault="006B0754" w:rsidP="00201BE7">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7457919" name="Text Box 2"/>
                        <wps:cNvSpPr txBox="1"/>
                        <wps:spPr>
                          <a:xfrm>
                            <a:off x="0" y="3034602"/>
                            <a:ext cx="240665" cy="260985"/>
                          </a:xfrm>
                          <a:prstGeom prst="rect">
                            <a:avLst/>
                          </a:prstGeom>
                          <a:noFill/>
                          <a:ln w="6350">
                            <a:noFill/>
                          </a:ln>
                        </wps:spPr>
                        <wps:txbx>
                          <w:txbxContent>
                            <w:p w14:paraId="1B827FDB" w14:textId="45BD1947" w:rsidR="00201BE7" w:rsidRPr="00201BE7" w:rsidRDefault="006B0754" w:rsidP="00201BE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29B170" id="Group 3" o:spid="_x0000_s1035" style="position:absolute;left:0;text-align:left;margin-left:0;margin-top:26.1pt;width:246.8pt;height:259.5pt;z-index:251666432" coordsize="31345,329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">
                <v:shape id="Text Box 2" o:spid="_x0000_s1036" type="#_x0000_t202" style="position:absolute;width:2411;height:2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" filled="f" stroked="f" strokeweight=".5pt">
                  <v:textbox>
                    <w:txbxContent>
                      <w:p w14:paraId="270BB601" w14:textId="66BAFAAB" w:rsidR="00201BE7" w:rsidRPr="00201BE7" w:rsidRDefault="006B0754">
                        <w:pPr>
                          <w:rPr>
                            <w:b/>
                            <w:bCs/>
                          </w:rPr>
                        </w:pPr>
                        <w:r>
                          <w:rPr>
                            <w:b/>
                            <w:bCs/>
                          </w:rPr>
                          <w:t>A</w:t>
                        </w:r>
                      </w:p>
                    </w:txbxContent>
                  </v:textbox>
                </v:shape>
                <v:shape id="Text Box 2" o:spid="_x0000_s1037" type="#_x0000_t202" style="position:absolute;left:28939;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" filled="f" stroked="f" strokeweight=".5pt">
                  <v:textbox>
                    <w:txbxContent>
                      <w:p w14:paraId="0DCBC1CA" w14:textId="35B9A502" w:rsidR="00201BE7" w:rsidRPr="00201BE7" w:rsidRDefault="006B0754" w:rsidP="00201BE7">
                        <w:pPr>
                          <w:rPr>
                            <w:b/>
                            <w:bCs/>
                          </w:rPr>
                        </w:pPr>
                        <w:r>
                          <w:rPr>
                            <w:b/>
                            <w:bCs/>
                          </w:rPr>
                          <w:t>C</w:t>
                        </w:r>
                      </w:p>
                    </w:txbxContent>
                  </v:textbox>
                </v:shape>
                <v:shape id="Text Box 2" o:spid="_x0000_s1038" type="#_x0000_t202" style="position:absolute;left:28939;top:30245;width:2406;height:2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" filled="f" stroked="f" strokeweight=".5pt">
                  <v:textbox>
                    <w:txbxContent>
                      <w:p w14:paraId="26BFF0F0" w14:textId="4CCCE9D2" w:rsidR="00201BE7" w:rsidRPr="00201BE7" w:rsidRDefault="006B0754" w:rsidP="00201BE7">
                        <w:pPr>
                          <w:rPr>
                            <w:b/>
                            <w:bCs/>
                          </w:rPr>
                        </w:pPr>
                        <w:r>
                          <w:rPr>
                            <w:b/>
                            <w:bCs/>
                          </w:rPr>
                          <w:t>D</w:t>
                        </w:r>
                      </w:p>
                    </w:txbxContent>
                  </v:textbox>
                </v:shape>
                <v:shape id="Text Box 2" o:spid="_x0000_s1039" type="#_x0000_t202" style="position:absolute;top:30346;width:2406;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" filled="f" stroked="f" strokeweight=".5pt">
                  <v:textbox>
                    <w:txbxContent>
                      <w:p w14:paraId="1B827FDB" w14:textId="45BD1947" w:rsidR="00201BE7" w:rsidRPr="00201BE7" w:rsidRDefault="006B0754" w:rsidP="00201BE7">
                        <w:pPr>
                          <w:rPr>
                            <w:b/>
                            <w:bCs/>
                          </w:rPr>
                        </w:pPr>
                        <w:r>
                          <w:rPr>
                            <w:b/>
                            <w:bCs/>
                          </w:rPr>
                          <w:t>B</w:t>
                        </w:r>
                      </w:p>
                    </w:txbxContent>
                  </v:textbox>
                </v:shape>
              </v:group>
            </w:pict>
          </mc:Fallback>
        </mc:AlternateContent>
      </w:r>
      <w:r w:rsidR="00391E4E">
        <w:rPr>
          <w:rFonts w:cs="Didot"/>
        </w:rPr>
        <w:t>1</w:t>
      </w:r>
      <w:r w:rsidR="00AB7DAD">
        <w:rPr>
          <w:rFonts w:cs="Didot"/>
        </w:rPr>
        <w:t>5</w:t>
      </w:r>
      <w:r w:rsidR="00391E4E">
        <w:rPr>
          <w:rFonts w:cs="Didot"/>
        </w:rPr>
        <w:t>. supplementary figs</w:t>
      </w:r>
    </w:p>
    <w:p w14:paraId="49A8E6EE" w14:textId="77777777" w:rsidR="00201BE7" w:rsidRDefault="00391E4E" w:rsidP="00193E07">
      <w:pPr>
        <w:keepNext/>
        <w:snapToGrid w:val="0"/>
        <w:spacing w:before="120" w:after="240"/>
        <w:jc w:val="center"/>
      </w:pPr>
      <w:r>
        <w:rPr>
          <w:rFonts w:cs="Didot"/>
          <w:noProof/>
        </w:rPr>
        <w:drawing>
          <wp:inline distT="0" distB="0" distL="0" distR="0" wp14:anchorId="3A1E4CB2" wp14:editId="3E55E177">
            <wp:extent cx="5943600" cy="5943600"/>
            <wp:effectExtent l="0" t="0" r="0" b="0"/>
            <wp:docPr id="88466286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62869" name="Graphic 884662869"/>
                    <pic:cNvPicPr/>
                  </pic:nvPicPr>
                  <pic:blipFill>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5943600" cy="5943600"/>
                    </a:xfrm>
                    <a:prstGeom prst="rect">
                      <a:avLst/>
                    </a:prstGeom>
                  </pic:spPr>
                </pic:pic>
              </a:graphicData>
            </a:graphic>
          </wp:inline>
        </w:drawing>
      </w:r>
    </w:p>
    <w:p w14:paraId="0363AFA1" w14:textId="630001CC" w:rsidR="00391E4E" w:rsidRDefault="00201BE7" w:rsidP="00201BE7">
      <w:pPr>
        <w:pStyle w:val="Caption"/>
        <w:jc w:val="both"/>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1</w:t>
      </w:r>
      <w:r w:rsidR="000D38A8">
        <w:rPr>
          <w:b/>
          <w:bCs/>
        </w:rPr>
        <w:fldChar w:fldCharType="end"/>
      </w:r>
      <w:r w:rsidRPr="000422A8">
        <w:rPr>
          <w:b/>
          <w:bCs/>
        </w:rPr>
        <w:t xml:space="preserve"> distributions of excitatory eQTL weights.</w:t>
      </w:r>
      <w:r>
        <w:t xml:space="preserve"> </w:t>
      </w:r>
      <w:r>
        <w:br/>
        <w:t xml:space="preserve">A) a histogram distribution of all significant (FDR &lt; 0.05) gene-eQTL weights of all chromosomes. B) boxplot distribution of number of eQTL associations found per gene on each chromosome. C) boxplot for distribution of number of significant (FDR &lt; 0.05) gene-eQTL associations per chromosome. D) distribution of number of unique genes found with significant (FDR &lt; 0.05) gene-eQTL associations per chromosome. </w:t>
      </w:r>
    </w:p>
    <w:p w14:paraId="5011EBBB" w14:textId="3697843E" w:rsidR="000422A8" w:rsidRDefault="000422A8">
      <w:r>
        <w:br w:type="page"/>
      </w:r>
    </w:p>
    <w:p w14:paraId="32BB1A57" w14:textId="77777777" w:rsidR="000422A8" w:rsidRDefault="000422A8" w:rsidP="008A6362">
      <w:pPr>
        <w:keepNext/>
        <w:jc w:val="center"/>
      </w:pPr>
      <w:r>
        <w:rPr>
          <w:noProof/>
        </w:rPr>
        <w:lastRenderedPageBreak/>
        <w:drawing>
          <wp:inline distT="0" distB="0" distL="0" distR="0" wp14:anchorId="2EE9607C" wp14:editId="60947951">
            <wp:extent cx="5042675" cy="7516167"/>
            <wp:effectExtent l="0" t="0" r="0" b="2540"/>
            <wp:docPr id="99599577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995772" name="Graphic 995995772"/>
                    <pic:cNvPicPr/>
                  </pic:nvPicPr>
                  <pic:blipFill>
                    <a:blip r:embed="rId80">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a:xfrm>
                      <a:off x="0" y="0"/>
                      <a:ext cx="5052792" cy="7531247"/>
                    </a:xfrm>
                    <a:prstGeom prst="rect">
                      <a:avLst/>
                    </a:prstGeom>
                  </pic:spPr>
                </pic:pic>
              </a:graphicData>
            </a:graphic>
          </wp:inline>
        </w:drawing>
      </w:r>
    </w:p>
    <w:p w14:paraId="0EA15F51" w14:textId="12DD7ECD" w:rsidR="00391E4E" w:rsidRDefault="000422A8" w:rsidP="000422A8">
      <w:pPr>
        <w:pStyle w:val="Caption"/>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2</w:t>
      </w:r>
      <w:r w:rsidR="000D38A8">
        <w:rPr>
          <w:b/>
          <w:bCs/>
        </w:rPr>
        <w:fldChar w:fldCharType="end"/>
      </w:r>
      <w:r w:rsidRPr="000422A8">
        <w:rPr>
          <w:b/>
          <w:bCs/>
        </w:rPr>
        <w:t xml:space="preserve"> distribution of answers to social communication questionnaire in SPARK and used MPH effectiveness label.</w:t>
      </w:r>
      <w:r>
        <w:t xml:space="preserve"> </w:t>
      </w:r>
      <w:r>
        <w:br/>
        <w:t xml:space="preserve">The figure shows number of YES (=1) and NO (=0) answers per question in the social communication questionnaire for all samples with reported methylphenidate effectiveness. </w:t>
      </w:r>
    </w:p>
    <w:p w14:paraId="3EC4DFA8" w14:textId="0EF99653" w:rsidR="00F23D3C" w:rsidRDefault="00F23D3C">
      <w:r>
        <w:rPr>
          <w:noProof/>
        </w:rPr>
        <w:lastRenderedPageBreak/>
        <w:drawing>
          <wp:inline distT="0" distB="0" distL="0" distR="0" wp14:anchorId="180897E4" wp14:editId="775AAC2B">
            <wp:extent cx="5943600" cy="4261485"/>
            <wp:effectExtent l="0" t="0" r="0" b="5715"/>
            <wp:docPr id="1956211254"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11254" name="Graphic 1956211254"/>
                    <pic:cNvPicPr/>
                  </pic:nvPicPr>
                  <pic:blipFill>
                    <a:blip r:embed="rId82">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5943600" cy="4261485"/>
                    </a:xfrm>
                    <a:prstGeom prst="rect">
                      <a:avLst/>
                    </a:prstGeom>
                  </pic:spPr>
                </pic:pic>
              </a:graphicData>
            </a:graphic>
          </wp:inline>
        </w:drawing>
      </w:r>
      <w:r>
        <w:br w:type="page"/>
      </w:r>
    </w:p>
    <w:p w14:paraId="41C995C6" w14:textId="4D011D10" w:rsidR="000422A8" w:rsidRDefault="00F23D3C" w:rsidP="00193E07">
      <w:pPr>
        <w:keepNext/>
        <w:jc w:val="center"/>
      </w:pPr>
      <w:r>
        <w:rPr>
          <w:noProof/>
        </w:rPr>
        <w:lastRenderedPageBreak/>
        <w:drawing>
          <wp:inline distT="0" distB="0" distL="0" distR="0" wp14:anchorId="2BDC7DC7" wp14:editId="654958A3">
            <wp:extent cx="5943600" cy="4839335"/>
            <wp:effectExtent l="0" t="0" r="0" b="0"/>
            <wp:docPr id="1670189952"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89952" name="Graphic 1670189952"/>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5943600" cy="4839335"/>
                    </a:xfrm>
                    <a:prstGeom prst="rect">
                      <a:avLst/>
                    </a:prstGeom>
                  </pic:spPr>
                </pic:pic>
              </a:graphicData>
            </a:graphic>
          </wp:inline>
        </w:drawing>
      </w:r>
    </w:p>
    <w:p w14:paraId="788031A6" w14:textId="4B04B2A8" w:rsidR="000422A8" w:rsidRPr="000422A8" w:rsidRDefault="000422A8" w:rsidP="000422A8">
      <w:pPr>
        <w:pStyle w:val="Caption"/>
        <w:rPr>
          <w:b/>
          <w:bCs/>
        </w:rPr>
      </w:pPr>
      <w:r w:rsidRPr="000422A8">
        <w:rPr>
          <w:b/>
          <w:bCs/>
        </w:rPr>
        <w:t xml:space="preserve">Figure S </w:t>
      </w:r>
      <w:r w:rsidR="000D38A8">
        <w:rPr>
          <w:b/>
          <w:bCs/>
        </w:rPr>
        <w:fldChar w:fldCharType="begin"/>
      </w:r>
      <w:r w:rsidR="000D38A8">
        <w:rPr>
          <w:b/>
          <w:bCs/>
        </w:rPr>
        <w:instrText xml:space="preserve"> SEQ Figure_S \* ARABIC </w:instrText>
      </w:r>
      <w:r w:rsidR="000D38A8">
        <w:rPr>
          <w:b/>
          <w:bCs/>
        </w:rPr>
        <w:fldChar w:fldCharType="separate"/>
      </w:r>
      <w:r w:rsidR="0041034C">
        <w:rPr>
          <w:b/>
          <w:bCs/>
          <w:noProof/>
        </w:rPr>
        <w:t>3</w:t>
      </w:r>
      <w:r w:rsidR="000D38A8">
        <w:rPr>
          <w:b/>
          <w:bCs/>
        </w:rPr>
        <w:fldChar w:fldCharType="end"/>
      </w:r>
      <w:r w:rsidRPr="000422A8">
        <w:rPr>
          <w:b/>
          <w:bCs/>
        </w:rPr>
        <w:t xml:space="preserve"> distribution of calculated polygenic scores for SPARK participants with reported methylphenidate effectiveness.</w:t>
      </w:r>
    </w:p>
    <w:p w14:paraId="4C13D0E4" w14:textId="77777777" w:rsidR="0089680E" w:rsidRDefault="0089680E"/>
    <w:p w14:paraId="00FCE0CA" w14:textId="77777777" w:rsidR="0089680E" w:rsidRDefault="0089680E">
      <w:r>
        <w:br w:type="page"/>
      </w:r>
    </w:p>
    <w:p w14:paraId="581306D4" w14:textId="512A80E3" w:rsidR="00F23D3C" w:rsidRDefault="0089680E">
      <w:r>
        <w:rPr>
          <w:noProof/>
        </w:rPr>
        <w:lastRenderedPageBreak/>
        <w:drawing>
          <wp:inline distT="0" distB="0" distL="0" distR="0" wp14:anchorId="669F578F" wp14:editId="7395F72A">
            <wp:extent cx="5943600" cy="2343785"/>
            <wp:effectExtent l="0" t="0" r="0" b="5715"/>
            <wp:docPr id="1871863955"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863955" name="Graphic 1871863955"/>
                    <pic:cNvPicPr/>
                  </pic:nvPicPr>
                  <pic:blipFill>
                    <a:blip r:embed="rId86" cstate="print">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5943600" cy="2343785"/>
                    </a:xfrm>
                    <a:prstGeom prst="rect">
                      <a:avLst/>
                    </a:prstGeom>
                  </pic:spPr>
                </pic:pic>
              </a:graphicData>
            </a:graphic>
          </wp:inline>
        </w:drawing>
      </w:r>
      <w:r w:rsidR="00F23D3C">
        <w:br w:type="page"/>
      </w:r>
    </w:p>
    <w:p w14:paraId="640507DB" w14:textId="02A24F05" w:rsidR="00F23D3C" w:rsidRDefault="00F23D3C">
      <w:r>
        <w:rPr>
          <w:noProof/>
        </w:rPr>
        <w:lastRenderedPageBreak/>
        <w:drawing>
          <wp:inline distT="0" distB="0" distL="0" distR="0" wp14:anchorId="0EFCF8FD" wp14:editId="4239B390">
            <wp:extent cx="3394898" cy="2771775"/>
            <wp:effectExtent l="0" t="0" r="0" b="0"/>
            <wp:docPr id="57858918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89189" name="Graphic 578589189"/>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3418448" cy="2791003"/>
                    </a:xfrm>
                    <a:prstGeom prst="rect">
                      <a:avLst/>
                    </a:prstGeom>
                  </pic:spPr>
                </pic:pic>
              </a:graphicData>
            </a:graphic>
          </wp:inline>
        </w:drawing>
      </w:r>
      <w:r>
        <w:rPr>
          <w:noProof/>
        </w:rPr>
        <w:drawing>
          <wp:inline distT="0" distB="0" distL="0" distR="0" wp14:anchorId="3B21CF39" wp14:editId="22CFE225">
            <wp:extent cx="3588488" cy="3857625"/>
            <wp:effectExtent l="0" t="0" r="5715" b="3175"/>
            <wp:docPr id="1684450854"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450854" name="Graphic 1684450854"/>
                    <pic:cNvPicPr/>
                  </pic:nvPicPr>
                  <pic:blipFill>
                    <a:blip r:embed="rId90">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0" y="0"/>
                      <a:ext cx="3598705" cy="3868609"/>
                    </a:xfrm>
                    <a:prstGeom prst="rect">
                      <a:avLst/>
                    </a:prstGeom>
                  </pic:spPr>
                </pic:pic>
              </a:graphicData>
            </a:graphic>
          </wp:inline>
        </w:drawing>
      </w:r>
      <w:r w:rsidR="000422A8">
        <w:br w:type="page"/>
      </w:r>
      <w:r>
        <w:rPr>
          <w:noProof/>
        </w:rPr>
        <w:lastRenderedPageBreak/>
        <w:drawing>
          <wp:inline distT="0" distB="0" distL="0" distR="0" wp14:anchorId="27BE119D" wp14:editId="549DB0E7">
            <wp:extent cx="3800475" cy="4210598"/>
            <wp:effectExtent l="0" t="0" r="0" b="6350"/>
            <wp:docPr id="979267867"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267867" name="Graphic 979267867"/>
                    <pic:cNvPicPr/>
                  </pic:nvPicPr>
                  <pic:blipFill>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3815886" cy="4227672"/>
                    </a:xfrm>
                    <a:prstGeom prst="rect">
                      <a:avLst/>
                    </a:prstGeom>
                  </pic:spPr>
                </pic:pic>
              </a:graphicData>
            </a:graphic>
          </wp:inline>
        </w:drawing>
      </w:r>
      <w:r>
        <w:rPr>
          <w:noProof/>
        </w:rPr>
        <w:drawing>
          <wp:inline distT="0" distB="0" distL="0" distR="0" wp14:anchorId="443E4BA2" wp14:editId="191EB341">
            <wp:extent cx="4100513" cy="3488941"/>
            <wp:effectExtent l="0" t="0" r="1905" b="3810"/>
            <wp:docPr id="1940686833"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86833" name="Graphic 1940686833"/>
                    <pic:cNvPicPr/>
                  </pic:nvPicPr>
                  <pic:blipFill>
                    <a:blip r:embed="rId94">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4112006" cy="3498720"/>
                    </a:xfrm>
                    <a:prstGeom prst="rect">
                      <a:avLst/>
                    </a:prstGeom>
                  </pic:spPr>
                </pic:pic>
              </a:graphicData>
            </a:graphic>
          </wp:inline>
        </w:drawing>
      </w:r>
      <w:r>
        <w:br w:type="page"/>
      </w:r>
    </w:p>
    <w:p w14:paraId="1012DBFB" w14:textId="0AED4D3A" w:rsidR="0089680E" w:rsidRDefault="0089680E" w:rsidP="0089680E">
      <w:r>
        <w:rPr>
          <w:noProof/>
        </w:rPr>
        <w:lastRenderedPageBreak/>
        <w:drawing>
          <wp:inline distT="0" distB="0" distL="0" distR="0" wp14:anchorId="519F6C4D" wp14:editId="6D434CA2">
            <wp:extent cx="5360670" cy="8229600"/>
            <wp:effectExtent l="0" t="0" r="0" b="0"/>
            <wp:docPr id="95083090"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3090" name="Graphic 95083090"/>
                    <pic:cNvPicPr/>
                  </pic:nvPicPr>
                  <pic:blipFill>
                    <a:blip r:embed="rId96">
                      <a:extLst>
                        <a:ext uri="{28A0092B-C50C-407E-A947-70E740481C1C}">
                          <a14:useLocalDpi xmlns:a14="http://schemas.microsoft.com/office/drawing/2010/main" val="0"/>
                        </a:ext>
                        <a:ext uri="{96DAC541-7B7A-43D3-8B79-37D633B846F1}">
                          <asvg:svgBlip xmlns:asvg="http://schemas.microsoft.com/office/drawing/2016/SVG/main" r:embed="rId97"/>
                        </a:ext>
                      </a:extLst>
                    </a:blip>
                    <a:stretch>
                      <a:fillRect/>
                    </a:stretch>
                  </pic:blipFill>
                  <pic:spPr>
                    <a:xfrm>
                      <a:off x="0" y="0"/>
                      <a:ext cx="5360670" cy="8229600"/>
                    </a:xfrm>
                    <a:prstGeom prst="rect">
                      <a:avLst/>
                    </a:prstGeom>
                  </pic:spPr>
                </pic:pic>
              </a:graphicData>
            </a:graphic>
          </wp:inline>
        </w:drawing>
      </w:r>
      <w:r>
        <w:rPr>
          <w:noProof/>
        </w:rPr>
        <w:lastRenderedPageBreak/>
        <w:drawing>
          <wp:inline distT="0" distB="0" distL="0" distR="0" wp14:anchorId="6C7288C3" wp14:editId="7896687F">
            <wp:extent cx="4677410" cy="8229600"/>
            <wp:effectExtent l="0" t="0" r="0" b="0"/>
            <wp:docPr id="51357780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77803" name="Graphic 513577803"/>
                    <pic:cNvPicPr/>
                  </pic:nvPicPr>
                  <pic:blipFill>
                    <a:blip r:embed="rId98">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4677410" cy="8229600"/>
                    </a:xfrm>
                    <a:prstGeom prst="rect">
                      <a:avLst/>
                    </a:prstGeom>
                  </pic:spPr>
                </pic:pic>
              </a:graphicData>
            </a:graphic>
          </wp:inline>
        </w:drawing>
      </w:r>
    </w:p>
    <w:p w14:paraId="7AA97EBF" w14:textId="77777777" w:rsidR="0089680E" w:rsidRDefault="0089680E">
      <w:r>
        <w:rPr>
          <w:noProof/>
        </w:rPr>
        <w:lastRenderedPageBreak/>
        <w:drawing>
          <wp:inline distT="0" distB="0" distL="0" distR="0" wp14:anchorId="3C343DD0" wp14:editId="3CE179F3">
            <wp:extent cx="5019040" cy="8229600"/>
            <wp:effectExtent l="0" t="0" r="0" b="0"/>
            <wp:docPr id="172999691"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9691" name="Graphic 172999691"/>
                    <pic:cNvPicPr/>
                  </pic:nvPicPr>
                  <pic:blipFill>
                    <a:blip r:embed="rId100">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5019040" cy="8229600"/>
                    </a:xfrm>
                    <a:prstGeom prst="rect">
                      <a:avLst/>
                    </a:prstGeom>
                  </pic:spPr>
                </pic:pic>
              </a:graphicData>
            </a:graphic>
          </wp:inline>
        </w:drawing>
      </w:r>
      <w:r>
        <w:rPr>
          <w:noProof/>
        </w:rPr>
        <w:lastRenderedPageBreak/>
        <w:drawing>
          <wp:inline distT="0" distB="0" distL="0" distR="0" wp14:anchorId="135BAE64" wp14:editId="42615BBD">
            <wp:extent cx="5139055" cy="8229600"/>
            <wp:effectExtent l="0" t="0" r="4445" b="0"/>
            <wp:docPr id="65679525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95258" name="Graphic 656795258"/>
                    <pic:cNvPicPr/>
                  </pic:nvPicPr>
                  <pic:blipFill>
                    <a:blip r:embed="rId102">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a:xfrm>
                      <a:off x="0" y="0"/>
                      <a:ext cx="5139055" cy="8229600"/>
                    </a:xfrm>
                    <a:prstGeom prst="rect">
                      <a:avLst/>
                    </a:prstGeom>
                  </pic:spPr>
                </pic:pic>
              </a:graphicData>
            </a:graphic>
          </wp:inline>
        </w:drawing>
      </w:r>
    </w:p>
    <w:p w14:paraId="60806852" w14:textId="544600F4" w:rsidR="00391E4E" w:rsidRPr="0089680E" w:rsidRDefault="0089680E" w:rsidP="0089680E">
      <w:pPr>
        <w:rPr>
          <w:sz w:val="22"/>
          <w:szCs w:val="22"/>
        </w:rPr>
      </w:pPr>
      <w:r>
        <w:rPr>
          <w:noProof/>
        </w:rPr>
        <w:lastRenderedPageBreak/>
        <w:drawing>
          <wp:inline distT="0" distB="0" distL="0" distR="0" wp14:anchorId="4A16E849" wp14:editId="2F53A0D4">
            <wp:extent cx="5943600" cy="3188970"/>
            <wp:effectExtent l="0" t="0" r="0" b="0"/>
            <wp:docPr id="1908132387"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32387" name="Graphic 1908132387"/>
                    <pic:cNvPicPr/>
                  </pic:nvPicPr>
                  <pic:blipFill>
                    <a:blip r:embed="rId104" cstate="print">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5943600" cy="3188970"/>
                    </a:xfrm>
                    <a:prstGeom prst="rect">
                      <a:avLst/>
                    </a:prstGeom>
                  </pic:spPr>
                </pic:pic>
              </a:graphicData>
            </a:graphic>
          </wp:inline>
        </w:drawing>
      </w:r>
      <w:r>
        <w:rPr>
          <w:noProof/>
        </w:rPr>
        <w:drawing>
          <wp:inline distT="0" distB="0" distL="0" distR="0" wp14:anchorId="2FA33053" wp14:editId="6CBA5458">
            <wp:extent cx="5943600" cy="3188970"/>
            <wp:effectExtent l="0" t="0" r="0" b="0"/>
            <wp:docPr id="262390700"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90700" name="Graphic 262390700"/>
                    <pic:cNvPicPr/>
                  </pic:nvPicPr>
                  <pic:blipFill>
                    <a:blip r:embed="rId106" cstate="print">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a:xfrm>
                      <a:off x="0" y="0"/>
                      <a:ext cx="5943600" cy="3188970"/>
                    </a:xfrm>
                    <a:prstGeom prst="rect">
                      <a:avLst/>
                    </a:prstGeom>
                  </pic:spPr>
                </pic:pic>
              </a:graphicData>
            </a:graphic>
          </wp:inline>
        </w:drawing>
      </w:r>
    </w:p>
    <w:sectPr w:rsidR="00391E4E" w:rsidRPr="0089680E">
      <w:headerReference w:type="default" r:id="rId108"/>
      <w:footerReference w:type="default" r:id="rId1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sadany, Muhammad" w:date="2023-07-25T15:00:00Z" w:initials="ME">
    <w:p w14:paraId="4135A188" w14:textId="77777777" w:rsidR="009010DB" w:rsidRDefault="009010DB" w:rsidP="00211DFF">
      <w:r>
        <w:rPr>
          <w:rStyle w:val="CommentReference"/>
        </w:rPr>
        <w:annotationRef/>
      </w:r>
      <w:r>
        <w:rPr>
          <w:sz w:val="20"/>
          <w:szCs w:val="20"/>
        </w:rPr>
        <w:t>Can go to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5A1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61F2" w16cex:dateUtc="2023-07-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5A188" w16cid:durableId="286A61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BDCC4" w14:textId="77777777" w:rsidR="006E03D7" w:rsidRDefault="006E03D7">
      <w:r>
        <w:separator/>
      </w:r>
    </w:p>
  </w:endnote>
  <w:endnote w:type="continuationSeparator" w:id="0">
    <w:p w14:paraId="5747BA2B" w14:textId="77777777" w:rsidR="006E03D7" w:rsidRDefault="006E0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3FCE59AA" w14:textId="77777777" w:rsidTr="2AC9F6CA">
      <w:trPr>
        <w:trHeight w:val="300"/>
      </w:trPr>
      <w:tc>
        <w:tcPr>
          <w:tcW w:w="3120" w:type="dxa"/>
        </w:tcPr>
        <w:p w14:paraId="06075CD8" w14:textId="1A3339F5" w:rsidR="2AC9F6CA" w:rsidRDefault="2AC9F6CA" w:rsidP="2AC9F6CA">
          <w:pPr>
            <w:pStyle w:val="Header"/>
            <w:ind w:left="-115"/>
          </w:pPr>
        </w:p>
      </w:tc>
      <w:tc>
        <w:tcPr>
          <w:tcW w:w="3120" w:type="dxa"/>
        </w:tcPr>
        <w:p w14:paraId="3CDCC431" w14:textId="47C54A0F" w:rsidR="2AC9F6CA" w:rsidRDefault="2AC9F6CA" w:rsidP="2AC9F6CA">
          <w:pPr>
            <w:pStyle w:val="Header"/>
            <w:jc w:val="center"/>
          </w:pPr>
        </w:p>
      </w:tc>
      <w:tc>
        <w:tcPr>
          <w:tcW w:w="3120" w:type="dxa"/>
        </w:tcPr>
        <w:p w14:paraId="1E503ED1" w14:textId="75CC3281" w:rsidR="2AC9F6CA" w:rsidRDefault="2AC9F6CA" w:rsidP="2AC9F6CA">
          <w:pPr>
            <w:pStyle w:val="Header"/>
            <w:ind w:right="-115"/>
            <w:jc w:val="right"/>
          </w:pPr>
        </w:p>
      </w:tc>
    </w:tr>
  </w:tbl>
  <w:p w14:paraId="40CD091F" w14:textId="565EFD19" w:rsidR="2AC9F6CA" w:rsidRDefault="2AC9F6CA" w:rsidP="2AC9F6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B92F7" w14:textId="77777777" w:rsidR="006E03D7" w:rsidRDefault="006E03D7">
      <w:r>
        <w:separator/>
      </w:r>
    </w:p>
  </w:footnote>
  <w:footnote w:type="continuationSeparator" w:id="0">
    <w:p w14:paraId="7DFC13C4" w14:textId="77777777" w:rsidR="006E03D7" w:rsidRDefault="006E03D7">
      <w:r>
        <w:continuationSeparator/>
      </w:r>
    </w:p>
  </w:footnote>
  <w:footnote w:id="1">
    <w:p w14:paraId="358B04F5" w14:textId="6FF67C16" w:rsidR="001F6858" w:rsidRDefault="001F6858">
      <w:pPr>
        <w:pStyle w:val="FootnoteText"/>
      </w:pPr>
      <w:r>
        <w:rPr>
          <w:rStyle w:val="FootnoteReference"/>
        </w:rPr>
        <w:footnoteRef/>
      </w:r>
      <w:r>
        <w:t xml:space="preserve"> </w:t>
      </w:r>
      <w:r w:rsidRPr="001F6858">
        <w:t>https://sparkforautism.org</w:t>
      </w:r>
    </w:p>
  </w:footnote>
  <w:footnote w:id="2">
    <w:p w14:paraId="3D05B9D5" w14:textId="6EE5CC69" w:rsidR="001F6858" w:rsidRDefault="001F6858">
      <w:pPr>
        <w:pStyle w:val="FootnoteText"/>
      </w:pPr>
      <w:r>
        <w:rPr>
          <w:rStyle w:val="FootnoteReference"/>
        </w:rPr>
        <w:footnoteRef/>
      </w:r>
      <w:r>
        <w:t xml:space="preserve"> </w:t>
      </w:r>
      <w:r w:rsidRPr="001F6858">
        <w:t>https://abcdstudy.org</w:t>
      </w:r>
    </w:p>
  </w:footnote>
  <w:footnote w:id="3">
    <w:p w14:paraId="0C4111F3" w14:textId="77777777" w:rsidR="00932578" w:rsidRDefault="00932578" w:rsidP="00932578">
      <w:pPr>
        <w:pStyle w:val="FootnoteText"/>
      </w:pPr>
      <w:r>
        <w:rPr>
          <w:rStyle w:val="FootnoteReference"/>
        </w:rPr>
        <w:footnoteRef/>
      </w:r>
      <w:r>
        <w:t xml:space="preserve"> </w:t>
      </w:r>
      <w:hyperlink r:id="rId1" w:history="1">
        <w:r w:rsidRPr="007B6DFA">
          <w:rPr>
            <w:rStyle w:val="Hyperlink"/>
          </w:rPr>
          <w:t>https://www.broadinstitute.org/connectivity-map-cmap</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C9F6CA" w14:paraId="2B606EDC" w14:textId="77777777" w:rsidTr="2AC9F6CA">
      <w:trPr>
        <w:trHeight w:val="300"/>
      </w:trPr>
      <w:tc>
        <w:tcPr>
          <w:tcW w:w="3120" w:type="dxa"/>
        </w:tcPr>
        <w:p w14:paraId="0AEB53A4" w14:textId="0E754068" w:rsidR="2AC9F6CA" w:rsidRDefault="2AC9F6CA" w:rsidP="2AC9F6CA">
          <w:pPr>
            <w:pStyle w:val="Header"/>
            <w:ind w:left="-115"/>
          </w:pPr>
        </w:p>
      </w:tc>
      <w:tc>
        <w:tcPr>
          <w:tcW w:w="3120" w:type="dxa"/>
        </w:tcPr>
        <w:p w14:paraId="341BC081" w14:textId="4E9D571A" w:rsidR="2AC9F6CA" w:rsidRDefault="2AC9F6CA" w:rsidP="2AC9F6CA">
          <w:pPr>
            <w:pStyle w:val="Header"/>
            <w:jc w:val="center"/>
          </w:pPr>
        </w:p>
      </w:tc>
      <w:tc>
        <w:tcPr>
          <w:tcW w:w="3120" w:type="dxa"/>
        </w:tcPr>
        <w:p w14:paraId="4223D85B" w14:textId="0EC1DCD5" w:rsidR="2AC9F6CA" w:rsidRDefault="2AC9F6CA" w:rsidP="2AC9F6CA">
          <w:pPr>
            <w:pStyle w:val="Header"/>
            <w:ind w:right="-115"/>
            <w:jc w:val="right"/>
          </w:pPr>
        </w:p>
      </w:tc>
    </w:tr>
  </w:tbl>
  <w:p w14:paraId="01D2D071" w14:textId="645776F1" w:rsidR="2AC9F6CA" w:rsidRDefault="2AC9F6CA" w:rsidP="2AC9F6CA">
    <w:pPr>
      <w:pStyle w:val="Header"/>
    </w:pPr>
  </w:p>
</w:hdr>
</file>

<file path=word/intelligence2.xml><?xml version="1.0" encoding="utf-8"?>
<int2:intelligence xmlns:int2="http://schemas.microsoft.com/office/intelligence/2020/intelligence" xmlns:oel="http://schemas.microsoft.com/office/2019/extlst">
  <int2:observations>
    <int2:textHash int2:hashCode="3r04NqDL7MkQ2K" int2:id="vjXlFLiT">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24F2"/>
    <w:multiLevelType w:val="hybridMultilevel"/>
    <w:tmpl w:val="7DAEFAC0"/>
    <w:lvl w:ilvl="0" w:tplc="526A2212">
      <w:start w:val="3"/>
      <w:numFmt w:val="decimal"/>
      <w:lvlText w:val="%1."/>
      <w:lvlJc w:val="left"/>
      <w:pPr>
        <w:ind w:left="720" w:hanging="360"/>
      </w:pPr>
    </w:lvl>
    <w:lvl w:ilvl="1" w:tplc="5596EBDA">
      <w:start w:val="1"/>
      <w:numFmt w:val="lowerLetter"/>
      <w:lvlText w:val="%2."/>
      <w:lvlJc w:val="left"/>
      <w:pPr>
        <w:ind w:left="1440" w:hanging="360"/>
      </w:pPr>
    </w:lvl>
    <w:lvl w:ilvl="2" w:tplc="D37E0236">
      <w:start w:val="1"/>
      <w:numFmt w:val="lowerRoman"/>
      <w:lvlText w:val="%3."/>
      <w:lvlJc w:val="right"/>
      <w:pPr>
        <w:ind w:left="2160" w:hanging="180"/>
      </w:pPr>
    </w:lvl>
    <w:lvl w:ilvl="3" w:tplc="1A963C46">
      <w:start w:val="1"/>
      <w:numFmt w:val="decimal"/>
      <w:lvlText w:val="%4."/>
      <w:lvlJc w:val="left"/>
      <w:pPr>
        <w:ind w:left="2880" w:hanging="360"/>
      </w:pPr>
    </w:lvl>
    <w:lvl w:ilvl="4" w:tplc="C3260EB2">
      <w:start w:val="1"/>
      <w:numFmt w:val="lowerLetter"/>
      <w:lvlText w:val="%5."/>
      <w:lvlJc w:val="left"/>
      <w:pPr>
        <w:ind w:left="3600" w:hanging="360"/>
      </w:pPr>
    </w:lvl>
    <w:lvl w:ilvl="5" w:tplc="205A61BE">
      <w:start w:val="1"/>
      <w:numFmt w:val="lowerRoman"/>
      <w:lvlText w:val="%6."/>
      <w:lvlJc w:val="right"/>
      <w:pPr>
        <w:ind w:left="4320" w:hanging="180"/>
      </w:pPr>
    </w:lvl>
    <w:lvl w:ilvl="6" w:tplc="150A98F8">
      <w:start w:val="1"/>
      <w:numFmt w:val="decimal"/>
      <w:lvlText w:val="%7."/>
      <w:lvlJc w:val="left"/>
      <w:pPr>
        <w:ind w:left="5040" w:hanging="360"/>
      </w:pPr>
    </w:lvl>
    <w:lvl w:ilvl="7" w:tplc="CEB0C428">
      <w:start w:val="1"/>
      <w:numFmt w:val="lowerLetter"/>
      <w:lvlText w:val="%8."/>
      <w:lvlJc w:val="left"/>
      <w:pPr>
        <w:ind w:left="5760" w:hanging="360"/>
      </w:pPr>
    </w:lvl>
    <w:lvl w:ilvl="8" w:tplc="C3C87D86">
      <w:start w:val="1"/>
      <w:numFmt w:val="lowerRoman"/>
      <w:lvlText w:val="%9."/>
      <w:lvlJc w:val="right"/>
      <w:pPr>
        <w:ind w:left="6480" w:hanging="180"/>
      </w:pPr>
    </w:lvl>
  </w:abstractNum>
  <w:abstractNum w:abstractNumId="1" w15:restartNumberingAfterBreak="0">
    <w:nsid w:val="129B70E9"/>
    <w:multiLevelType w:val="hybridMultilevel"/>
    <w:tmpl w:val="5D260D06"/>
    <w:lvl w:ilvl="0" w:tplc="DDBC2522">
      <w:start w:val="7"/>
      <w:numFmt w:val="decimal"/>
      <w:lvlText w:val="%1."/>
      <w:lvlJc w:val="left"/>
      <w:pPr>
        <w:ind w:left="720" w:hanging="360"/>
      </w:pPr>
    </w:lvl>
    <w:lvl w:ilvl="1" w:tplc="007623A6">
      <w:start w:val="1"/>
      <w:numFmt w:val="lowerLetter"/>
      <w:lvlText w:val="%2."/>
      <w:lvlJc w:val="left"/>
      <w:pPr>
        <w:ind w:left="1440" w:hanging="360"/>
      </w:pPr>
    </w:lvl>
    <w:lvl w:ilvl="2" w:tplc="DC6CB06E">
      <w:start w:val="1"/>
      <w:numFmt w:val="lowerRoman"/>
      <w:lvlText w:val="%3."/>
      <w:lvlJc w:val="right"/>
      <w:pPr>
        <w:ind w:left="2160" w:hanging="180"/>
      </w:pPr>
    </w:lvl>
    <w:lvl w:ilvl="3" w:tplc="E862BD5A">
      <w:start w:val="1"/>
      <w:numFmt w:val="decimal"/>
      <w:lvlText w:val="%4."/>
      <w:lvlJc w:val="left"/>
      <w:pPr>
        <w:ind w:left="2880" w:hanging="360"/>
      </w:pPr>
    </w:lvl>
    <w:lvl w:ilvl="4" w:tplc="A47CAA14">
      <w:start w:val="1"/>
      <w:numFmt w:val="lowerLetter"/>
      <w:lvlText w:val="%5."/>
      <w:lvlJc w:val="left"/>
      <w:pPr>
        <w:ind w:left="3600" w:hanging="360"/>
      </w:pPr>
    </w:lvl>
    <w:lvl w:ilvl="5" w:tplc="588C7806">
      <w:start w:val="1"/>
      <w:numFmt w:val="lowerRoman"/>
      <w:lvlText w:val="%6."/>
      <w:lvlJc w:val="right"/>
      <w:pPr>
        <w:ind w:left="4320" w:hanging="180"/>
      </w:pPr>
    </w:lvl>
    <w:lvl w:ilvl="6" w:tplc="FB82450C">
      <w:start w:val="1"/>
      <w:numFmt w:val="decimal"/>
      <w:lvlText w:val="%7."/>
      <w:lvlJc w:val="left"/>
      <w:pPr>
        <w:ind w:left="5040" w:hanging="360"/>
      </w:pPr>
    </w:lvl>
    <w:lvl w:ilvl="7" w:tplc="5C2C65E6">
      <w:start w:val="1"/>
      <w:numFmt w:val="lowerLetter"/>
      <w:lvlText w:val="%8."/>
      <w:lvlJc w:val="left"/>
      <w:pPr>
        <w:ind w:left="5760" w:hanging="360"/>
      </w:pPr>
    </w:lvl>
    <w:lvl w:ilvl="8" w:tplc="9B2A430A">
      <w:start w:val="1"/>
      <w:numFmt w:val="lowerRoman"/>
      <w:lvlText w:val="%9."/>
      <w:lvlJc w:val="right"/>
      <w:pPr>
        <w:ind w:left="6480" w:hanging="180"/>
      </w:pPr>
    </w:lvl>
  </w:abstractNum>
  <w:abstractNum w:abstractNumId="2" w15:restartNumberingAfterBreak="0">
    <w:nsid w:val="1553CF49"/>
    <w:multiLevelType w:val="hybridMultilevel"/>
    <w:tmpl w:val="61CEB8A0"/>
    <w:lvl w:ilvl="0" w:tplc="7402DCF8">
      <w:start w:val="1"/>
      <w:numFmt w:val="bullet"/>
      <w:lvlText w:val="-"/>
      <w:lvlJc w:val="left"/>
      <w:pPr>
        <w:ind w:left="720" w:hanging="360"/>
      </w:pPr>
      <w:rPr>
        <w:rFonts w:ascii="Calibri" w:hAnsi="Calibri" w:hint="default"/>
      </w:rPr>
    </w:lvl>
    <w:lvl w:ilvl="1" w:tplc="A75E5092">
      <w:start w:val="1"/>
      <w:numFmt w:val="bullet"/>
      <w:lvlText w:val="o"/>
      <w:lvlJc w:val="left"/>
      <w:pPr>
        <w:ind w:left="1440" w:hanging="360"/>
      </w:pPr>
      <w:rPr>
        <w:rFonts w:ascii="Courier New" w:hAnsi="Courier New" w:hint="default"/>
      </w:rPr>
    </w:lvl>
    <w:lvl w:ilvl="2" w:tplc="562E925C">
      <w:start w:val="1"/>
      <w:numFmt w:val="bullet"/>
      <w:lvlText w:val=""/>
      <w:lvlJc w:val="left"/>
      <w:pPr>
        <w:ind w:left="2160" w:hanging="360"/>
      </w:pPr>
      <w:rPr>
        <w:rFonts w:ascii="Wingdings" w:hAnsi="Wingdings" w:hint="default"/>
      </w:rPr>
    </w:lvl>
    <w:lvl w:ilvl="3" w:tplc="67885454">
      <w:start w:val="1"/>
      <w:numFmt w:val="bullet"/>
      <w:lvlText w:val=""/>
      <w:lvlJc w:val="left"/>
      <w:pPr>
        <w:ind w:left="2880" w:hanging="360"/>
      </w:pPr>
      <w:rPr>
        <w:rFonts w:ascii="Symbol" w:hAnsi="Symbol" w:hint="default"/>
      </w:rPr>
    </w:lvl>
    <w:lvl w:ilvl="4" w:tplc="89D071A2">
      <w:start w:val="1"/>
      <w:numFmt w:val="bullet"/>
      <w:lvlText w:val="o"/>
      <w:lvlJc w:val="left"/>
      <w:pPr>
        <w:ind w:left="3600" w:hanging="360"/>
      </w:pPr>
      <w:rPr>
        <w:rFonts w:ascii="Courier New" w:hAnsi="Courier New" w:hint="default"/>
      </w:rPr>
    </w:lvl>
    <w:lvl w:ilvl="5" w:tplc="B35AF5AA">
      <w:start w:val="1"/>
      <w:numFmt w:val="bullet"/>
      <w:lvlText w:val=""/>
      <w:lvlJc w:val="left"/>
      <w:pPr>
        <w:ind w:left="4320" w:hanging="360"/>
      </w:pPr>
      <w:rPr>
        <w:rFonts w:ascii="Wingdings" w:hAnsi="Wingdings" w:hint="default"/>
      </w:rPr>
    </w:lvl>
    <w:lvl w:ilvl="6" w:tplc="2AFA4084">
      <w:start w:val="1"/>
      <w:numFmt w:val="bullet"/>
      <w:lvlText w:val=""/>
      <w:lvlJc w:val="left"/>
      <w:pPr>
        <w:ind w:left="5040" w:hanging="360"/>
      </w:pPr>
      <w:rPr>
        <w:rFonts w:ascii="Symbol" w:hAnsi="Symbol" w:hint="default"/>
      </w:rPr>
    </w:lvl>
    <w:lvl w:ilvl="7" w:tplc="80CED38C">
      <w:start w:val="1"/>
      <w:numFmt w:val="bullet"/>
      <w:lvlText w:val="o"/>
      <w:lvlJc w:val="left"/>
      <w:pPr>
        <w:ind w:left="5760" w:hanging="360"/>
      </w:pPr>
      <w:rPr>
        <w:rFonts w:ascii="Courier New" w:hAnsi="Courier New" w:hint="default"/>
      </w:rPr>
    </w:lvl>
    <w:lvl w:ilvl="8" w:tplc="1EF4DDC8">
      <w:start w:val="1"/>
      <w:numFmt w:val="bullet"/>
      <w:lvlText w:val=""/>
      <w:lvlJc w:val="left"/>
      <w:pPr>
        <w:ind w:left="6480" w:hanging="360"/>
      </w:pPr>
      <w:rPr>
        <w:rFonts w:ascii="Wingdings" w:hAnsi="Wingdings" w:hint="default"/>
      </w:rPr>
    </w:lvl>
  </w:abstractNum>
  <w:abstractNum w:abstractNumId="3" w15:restartNumberingAfterBreak="0">
    <w:nsid w:val="163643C3"/>
    <w:multiLevelType w:val="hybridMultilevel"/>
    <w:tmpl w:val="47BEABF2"/>
    <w:lvl w:ilvl="0" w:tplc="02AE11CA">
      <w:start w:val="8"/>
      <w:numFmt w:val="decimal"/>
      <w:lvlText w:val="%1."/>
      <w:lvlJc w:val="left"/>
      <w:pPr>
        <w:ind w:left="720" w:hanging="360"/>
      </w:pPr>
    </w:lvl>
    <w:lvl w:ilvl="1" w:tplc="F1665EE0">
      <w:start w:val="1"/>
      <w:numFmt w:val="lowerLetter"/>
      <w:lvlText w:val="%2."/>
      <w:lvlJc w:val="left"/>
      <w:pPr>
        <w:ind w:left="1440" w:hanging="360"/>
      </w:pPr>
    </w:lvl>
    <w:lvl w:ilvl="2" w:tplc="1A2E9CA6">
      <w:start w:val="1"/>
      <w:numFmt w:val="lowerRoman"/>
      <w:lvlText w:val="%3."/>
      <w:lvlJc w:val="right"/>
      <w:pPr>
        <w:ind w:left="2160" w:hanging="180"/>
      </w:pPr>
    </w:lvl>
    <w:lvl w:ilvl="3" w:tplc="047C84DE">
      <w:start w:val="1"/>
      <w:numFmt w:val="decimal"/>
      <w:lvlText w:val="%4."/>
      <w:lvlJc w:val="left"/>
      <w:pPr>
        <w:ind w:left="2880" w:hanging="360"/>
      </w:pPr>
    </w:lvl>
    <w:lvl w:ilvl="4" w:tplc="C14C0B00">
      <w:start w:val="1"/>
      <w:numFmt w:val="lowerLetter"/>
      <w:lvlText w:val="%5."/>
      <w:lvlJc w:val="left"/>
      <w:pPr>
        <w:ind w:left="3600" w:hanging="360"/>
      </w:pPr>
    </w:lvl>
    <w:lvl w:ilvl="5" w:tplc="43AEEEAA">
      <w:start w:val="1"/>
      <w:numFmt w:val="lowerRoman"/>
      <w:lvlText w:val="%6."/>
      <w:lvlJc w:val="right"/>
      <w:pPr>
        <w:ind w:left="4320" w:hanging="180"/>
      </w:pPr>
    </w:lvl>
    <w:lvl w:ilvl="6" w:tplc="87228CAA">
      <w:start w:val="1"/>
      <w:numFmt w:val="decimal"/>
      <w:lvlText w:val="%7."/>
      <w:lvlJc w:val="left"/>
      <w:pPr>
        <w:ind w:left="5040" w:hanging="360"/>
      </w:pPr>
    </w:lvl>
    <w:lvl w:ilvl="7" w:tplc="D6200FBC">
      <w:start w:val="1"/>
      <w:numFmt w:val="lowerLetter"/>
      <w:lvlText w:val="%8."/>
      <w:lvlJc w:val="left"/>
      <w:pPr>
        <w:ind w:left="5760" w:hanging="360"/>
      </w:pPr>
    </w:lvl>
    <w:lvl w:ilvl="8" w:tplc="DF1A7CA8">
      <w:start w:val="1"/>
      <w:numFmt w:val="lowerRoman"/>
      <w:lvlText w:val="%9."/>
      <w:lvlJc w:val="right"/>
      <w:pPr>
        <w:ind w:left="6480" w:hanging="180"/>
      </w:pPr>
    </w:lvl>
  </w:abstractNum>
  <w:abstractNum w:abstractNumId="4" w15:restartNumberingAfterBreak="0">
    <w:nsid w:val="17C656E4"/>
    <w:multiLevelType w:val="hybridMultilevel"/>
    <w:tmpl w:val="29A04160"/>
    <w:lvl w:ilvl="0" w:tplc="5962A1A2">
      <w:start w:val="1"/>
      <w:numFmt w:val="decimal"/>
      <w:lvlText w:val="%1."/>
      <w:lvlJc w:val="left"/>
      <w:pPr>
        <w:ind w:left="720" w:hanging="360"/>
      </w:pPr>
    </w:lvl>
    <w:lvl w:ilvl="1" w:tplc="607C06AC">
      <w:start w:val="1"/>
      <w:numFmt w:val="lowerLetter"/>
      <w:lvlText w:val="%2."/>
      <w:lvlJc w:val="left"/>
      <w:pPr>
        <w:ind w:left="1440" w:hanging="360"/>
      </w:pPr>
    </w:lvl>
    <w:lvl w:ilvl="2" w:tplc="57F4BC6C">
      <w:start w:val="5"/>
      <w:numFmt w:val="decimal"/>
      <w:lvlText w:val="%3."/>
      <w:lvlJc w:val="left"/>
      <w:pPr>
        <w:ind w:left="2160" w:hanging="180"/>
      </w:pPr>
    </w:lvl>
    <w:lvl w:ilvl="3" w:tplc="21F64FE2">
      <w:start w:val="1"/>
      <w:numFmt w:val="decimal"/>
      <w:lvlText w:val="%4."/>
      <w:lvlJc w:val="left"/>
      <w:pPr>
        <w:ind w:left="2880" w:hanging="360"/>
      </w:pPr>
    </w:lvl>
    <w:lvl w:ilvl="4" w:tplc="FFCCE2F0">
      <w:start w:val="1"/>
      <w:numFmt w:val="lowerLetter"/>
      <w:lvlText w:val="%5."/>
      <w:lvlJc w:val="left"/>
      <w:pPr>
        <w:ind w:left="3600" w:hanging="360"/>
      </w:pPr>
    </w:lvl>
    <w:lvl w:ilvl="5" w:tplc="98903E5A">
      <w:start w:val="1"/>
      <w:numFmt w:val="lowerRoman"/>
      <w:lvlText w:val="%6."/>
      <w:lvlJc w:val="right"/>
      <w:pPr>
        <w:ind w:left="4320" w:hanging="180"/>
      </w:pPr>
    </w:lvl>
    <w:lvl w:ilvl="6" w:tplc="7138F4BA">
      <w:start w:val="1"/>
      <w:numFmt w:val="decimal"/>
      <w:lvlText w:val="%7."/>
      <w:lvlJc w:val="left"/>
      <w:pPr>
        <w:ind w:left="5040" w:hanging="360"/>
      </w:pPr>
    </w:lvl>
    <w:lvl w:ilvl="7" w:tplc="4872C850">
      <w:start w:val="1"/>
      <w:numFmt w:val="lowerLetter"/>
      <w:lvlText w:val="%8."/>
      <w:lvlJc w:val="left"/>
      <w:pPr>
        <w:ind w:left="5760" w:hanging="360"/>
      </w:pPr>
    </w:lvl>
    <w:lvl w:ilvl="8" w:tplc="2918F95C">
      <w:start w:val="1"/>
      <w:numFmt w:val="lowerRoman"/>
      <w:lvlText w:val="%9."/>
      <w:lvlJc w:val="right"/>
      <w:pPr>
        <w:ind w:left="6480" w:hanging="180"/>
      </w:pPr>
    </w:lvl>
  </w:abstractNum>
  <w:abstractNum w:abstractNumId="5" w15:restartNumberingAfterBreak="0">
    <w:nsid w:val="1F4D396E"/>
    <w:multiLevelType w:val="hybridMultilevel"/>
    <w:tmpl w:val="CA8E2AE6"/>
    <w:lvl w:ilvl="0" w:tplc="443AD61C">
      <w:start w:val="4"/>
      <w:numFmt w:val="decimal"/>
      <w:lvlText w:val="%1."/>
      <w:lvlJc w:val="left"/>
      <w:pPr>
        <w:ind w:left="720" w:hanging="360"/>
      </w:pPr>
    </w:lvl>
    <w:lvl w:ilvl="1" w:tplc="8722CE74">
      <w:start w:val="1"/>
      <w:numFmt w:val="lowerLetter"/>
      <w:lvlText w:val="%2."/>
      <w:lvlJc w:val="left"/>
      <w:pPr>
        <w:ind w:left="1440" w:hanging="360"/>
      </w:pPr>
    </w:lvl>
    <w:lvl w:ilvl="2" w:tplc="F1EA524C">
      <w:start w:val="1"/>
      <w:numFmt w:val="lowerRoman"/>
      <w:lvlText w:val="%3."/>
      <w:lvlJc w:val="right"/>
      <w:pPr>
        <w:ind w:left="2160" w:hanging="180"/>
      </w:pPr>
    </w:lvl>
    <w:lvl w:ilvl="3" w:tplc="AE707A46">
      <w:start w:val="1"/>
      <w:numFmt w:val="decimal"/>
      <w:lvlText w:val="%4."/>
      <w:lvlJc w:val="left"/>
      <w:pPr>
        <w:ind w:left="2880" w:hanging="360"/>
      </w:pPr>
    </w:lvl>
    <w:lvl w:ilvl="4" w:tplc="37BEEBC8">
      <w:start w:val="1"/>
      <w:numFmt w:val="lowerLetter"/>
      <w:lvlText w:val="%5."/>
      <w:lvlJc w:val="left"/>
      <w:pPr>
        <w:ind w:left="3600" w:hanging="360"/>
      </w:pPr>
    </w:lvl>
    <w:lvl w:ilvl="5" w:tplc="0D68B30A">
      <w:start w:val="1"/>
      <w:numFmt w:val="lowerRoman"/>
      <w:lvlText w:val="%6."/>
      <w:lvlJc w:val="right"/>
      <w:pPr>
        <w:ind w:left="4320" w:hanging="180"/>
      </w:pPr>
    </w:lvl>
    <w:lvl w:ilvl="6" w:tplc="F92002A6">
      <w:start w:val="1"/>
      <w:numFmt w:val="decimal"/>
      <w:lvlText w:val="%7."/>
      <w:lvlJc w:val="left"/>
      <w:pPr>
        <w:ind w:left="5040" w:hanging="360"/>
      </w:pPr>
    </w:lvl>
    <w:lvl w:ilvl="7" w:tplc="152CBB08">
      <w:start w:val="1"/>
      <w:numFmt w:val="lowerLetter"/>
      <w:lvlText w:val="%8."/>
      <w:lvlJc w:val="left"/>
      <w:pPr>
        <w:ind w:left="5760" w:hanging="360"/>
      </w:pPr>
    </w:lvl>
    <w:lvl w:ilvl="8" w:tplc="D9EEFF2C">
      <w:start w:val="1"/>
      <w:numFmt w:val="lowerRoman"/>
      <w:lvlText w:val="%9."/>
      <w:lvlJc w:val="right"/>
      <w:pPr>
        <w:ind w:left="6480" w:hanging="180"/>
      </w:pPr>
    </w:lvl>
  </w:abstractNum>
  <w:abstractNum w:abstractNumId="6" w15:restartNumberingAfterBreak="0">
    <w:nsid w:val="267F0D11"/>
    <w:multiLevelType w:val="hybridMultilevel"/>
    <w:tmpl w:val="57AA7F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5100E7"/>
    <w:multiLevelType w:val="hybridMultilevel"/>
    <w:tmpl w:val="5B6212E8"/>
    <w:lvl w:ilvl="0" w:tplc="8C3A222E">
      <w:start w:val="3"/>
      <w:numFmt w:val="decimal"/>
      <w:lvlText w:val="%1."/>
      <w:lvlJc w:val="left"/>
      <w:pPr>
        <w:ind w:left="720" w:hanging="360"/>
      </w:pPr>
    </w:lvl>
    <w:lvl w:ilvl="1" w:tplc="AA9C97F4">
      <w:start w:val="1"/>
      <w:numFmt w:val="lowerLetter"/>
      <w:lvlText w:val="%2."/>
      <w:lvlJc w:val="left"/>
      <w:pPr>
        <w:ind w:left="1440" w:hanging="360"/>
      </w:pPr>
    </w:lvl>
    <w:lvl w:ilvl="2" w:tplc="E3EEA442">
      <w:start w:val="1"/>
      <w:numFmt w:val="lowerRoman"/>
      <w:lvlText w:val="%3."/>
      <w:lvlJc w:val="right"/>
      <w:pPr>
        <w:ind w:left="2160" w:hanging="180"/>
      </w:pPr>
    </w:lvl>
    <w:lvl w:ilvl="3" w:tplc="F1981070">
      <w:start w:val="1"/>
      <w:numFmt w:val="decimal"/>
      <w:lvlText w:val="%4."/>
      <w:lvlJc w:val="left"/>
      <w:pPr>
        <w:ind w:left="2880" w:hanging="360"/>
      </w:pPr>
    </w:lvl>
    <w:lvl w:ilvl="4" w:tplc="0BB81140">
      <w:start w:val="1"/>
      <w:numFmt w:val="lowerLetter"/>
      <w:lvlText w:val="%5."/>
      <w:lvlJc w:val="left"/>
      <w:pPr>
        <w:ind w:left="3600" w:hanging="360"/>
      </w:pPr>
    </w:lvl>
    <w:lvl w:ilvl="5" w:tplc="416AE590">
      <w:start w:val="1"/>
      <w:numFmt w:val="lowerRoman"/>
      <w:lvlText w:val="%6."/>
      <w:lvlJc w:val="right"/>
      <w:pPr>
        <w:ind w:left="4320" w:hanging="180"/>
      </w:pPr>
    </w:lvl>
    <w:lvl w:ilvl="6" w:tplc="78829728">
      <w:start w:val="1"/>
      <w:numFmt w:val="decimal"/>
      <w:lvlText w:val="%7."/>
      <w:lvlJc w:val="left"/>
      <w:pPr>
        <w:ind w:left="5040" w:hanging="360"/>
      </w:pPr>
    </w:lvl>
    <w:lvl w:ilvl="7" w:tplc="4746CAEC">
      <w:start w:val="1"/>
      <w:numFmt w:val="lowerLetter"/>
      <w:lvlText w:val="%8."/>
      <w:lvlJc w:val="left"/>
      <w:pPr>
        <w:ind w:left="5760" w:hanging="360"/>
      </w:pPr>
    </w:lvl>
    <w:lvl w:ilvl="8" w:tplc="4112C9C6">
      <w:start w:val="1"/>
      <w:numFmt w:val="lowerRoman"/>
      <w:lvlText w:val="%9."/>
      <w:lvlJc w:val="right"/>
      <w:pPr>
        <w:ind w:left="6480" w:hanging="180"/>
      </w:pPr>
    </w:lvl>
  </w:abstractNum>
  <w:abstractNum w:abstractNumId="8" w15:restartNumberingAfterBreak="0">
    <w:nsid w:val="335FF377"/>
    <w:multiLevelType w:val="hybridMultilevel"/>
    <w:tmpl w:val="444C866A"/>
    <w:lvl w:ilvl="0" w:tplc="16C2960A">
      <w:start w:val="7"/>
      <w:numFmt w:val="decimal"/>
      <w:lvlText w:val="%1."/>
      <w:lvlJc w:val="left"/>
      <w:pPr>
        <w:ind w:left="720" w:hanging="360"/>
      </w:pPr>
    </w:lvl>
    <w:lvl w:ilvl="1" w:tplc="7DB639A0">
      <w:start w:val="1"/>
      <w:numFmt w:val="lowerLetter"/>
      <w:lvlText w:val="%2."/>
      <w:lvlJc w:val="left"/>
      <w:pPr>
        <w:ind w:left="1440" w:hanging="360"/>
      </w:pPr>
    </w:lvl>
    <w:lvl w:ilvl="2" w:tplc="3CA29524">
      <w:start w:val="1"/>
      <w:numFmt w:val="lowerRoman"/>
      <w:lvlText w:val="%3."/>
      <w:lvlJc w:val="right"/>
      <w:pPr>
        <w:ind w:left="2160" w:hanging="180"/>
      </w:pPr>
    </w:lvl>
    <w:lvl w:ilvl="3" w:tplc="0FAC9BF2">
      <w:start w:val="1"/>
      <w:numFmt w:val="decimal"/>
      <w:lvlText w:val="%4."/>
      <w:lvlJc w:val="left"/>
      <w:pPr>
        <w:ind w:left="2880" w:hanging="360"/>
      </w:pPr>
    </w:lvl>
    <w:lvl w:ilvl="4" w:tplc="2B0E2458">
      <w:start w:val="1"/>
      <w:numFmt w:val="lowerLetter"/>
      <w:lvlText w:val="%5."/>
      <w:lvlJc w:val="left"/>
      <w:pPr>
        <w:ind w:left="3600" w:hanging="360"/>
      </w:pPr>
    </w:lvl>
    <w:lvl w:ilvl="5" w:tplc="C71C28AA">
      <w:start w:val="1"/>
      <w:numFmt w:val="lowerRoman"/>
      <w:lvlText w:val="%6."/>
      <w:lvlJc w:val="right"/>
      <w:pPr>
        <w:ind w:left="4320" w:hanging="180"/>
      </w:pPr>
    </w:lvl>
    <w:lvl w:ilvl="6" w:tplc="75C81C40">
      <w:start w:val="1"/>
      <w:numFmt w:val="decimal"/>
      <w:lvlText w:val="%7."/>
      <w:lvlJc w:val="left"/>
      <w:pPr>
        <w:ind w:left="5040" w:hanging="360"/>
      </w:pPr>
    </w:lvl>
    <w:lvl w:ilvl="7" w:tplc="2430A210">
      <w:start w:val="1"/>
      <w:numFmt w:val="lowerLetter"/>
      <w:lvlText w:val="%8."/>
      <w:lvlJc w:val="left"/>
      <w:pPr>
        <w:ind w:left="5760" w:hanging="360"/>
      </w:pPr>
    </w:lvl>
    <w:lvl w:ilvl="8" w:tplc="E820C91E">
      <w:start w:val="1"/>
      <w:numFmt w:val="lowerRoman"/>
      <w:lvlText w:val="%9."/>
      <w:lvlJc w:val="right"/>
      <w:pPr>
        <w:ind w:left="6480" w:hanging="180"/>
      </w:pPr>
    </w:lvl>
  </w:abstractNum>
  <w:abstractNum w:abstractNumId="9" w15:restartNumberingAfterBreak="0">
    <w:nsid w:val="3C9FCF32"/>
    <w:multiLevelType w:val="hybridMultilevel"/>
    <w:tmpl w:val="1F044678"/>
    <w:lvl w:ilvl="0" w:tplc="F774C836">
      <w:start w:val="2"/>
      <w:numFmt w:val="decimal"/>
      <w:lvlText w:val="%1."/>
      <w:lvlJc w:val="left"/>
      <w:pPr>
        <w:ind w:left="720" w:hanging="360"/>
      </w:pPr>
    </w:lvl>
    <w:lvl w:ilvl="1" w:tplc="4C1C4C94">
      <w:start w:val="1"/>
      <w:numFmt w:val="lowerLetter"/>
      <w:lvlText w:val="%2."/>
      <w:lvlJc w:val="left"/>
      <w:pPr>
        <w:ind w:left="1440" w:hanging="360"/>
      </w:pPr>
    </w:lvl>
    <w:lvl w:ilvl="2" w:tplc="47388F56">
      <w:start w:val="1"/>
      <w:numFmt w:val="lowerRoman"/>
      <w:lvlText w:val="%3."/>
      <w:lvlJc w:val="right"/>
      <w:pPr>
        <w:ind w:left="2160" w:hanging="180"/>
      </w:pPr>
    </w:lvl>
    <w:lvl w:ilvl="3" w:tplc="51CA197C">
      <w:start w:val="1"/>
      <w:numFmt w:val="decimal"/>
      <w:lvlText w:val="%4."/>
      <w:lvlJc w:val="left"/>
      <w:pPr>
        <w:ind w:left="2880" w:hanging="360"/>
      </w:pPr>
    </w:lvl>
    <w:lvl w:ilvl="4" w:tplc="111CA424">
      <w:start w:val="1"/>
      <w:numFmt w:val="lowerLetter"/>
      <w:lvlText w:val="%5."/>
      <w:lvlJc w:val="left"/>
      <w:pPr>
        <w:ind w:left="3600" w:hanging="360"/>
      </w:pPr>
    </w:lvl>
    <w:lvl w:ilvl="5" w:tplc="6616C488">
      <w:start w:val="1"/>
      <w:numFmt w:val="lowerRoman"/>
      <w:lvlText w:val="%6."/>
      <w:lvlJc w:val="right"/>
      <w:pPr>
        <w:ind w:left="4320" w:hanging="180"/>
      </w:pPr>
    </w:lvl>
    <w:lvl w:ilvl="6" w:tplc="22D2268C">
      <w:start w:val="1"/>
      <w:numFmt w:val="decimal"/>
      <w:lvlText w:val="%7."/>
      <w:lvlJc w:val="left"/>
      <w:pPr>
        <w:ind w:left="5040" w:hanging="360"/>
      </w:pPr>
    </w:lvl>
    <w:lvl w:ilvl="7" w:tplc="48AA23A6">
      <w:start w:val="1"/>
      <w:numFmt w:val="lowerLetter"/>
      <w:lvlText w:val="%8."/>
      <w:lvlJc w:val="left"/>
      <w:pPr>
        <w:ind w:left="5760" w:hanging="360"/>
      </w:pPr>
    </w:lvl>
    <w:lvl w:ilvl="8" w:tplc="E9A4CC6E">
      <w:start w:val="1"/>
      <w:numFmt w:val="lowerRoman"/>
      <w:lvlText w:val="%9."/>
      <w:lvlJc w:val="right"/>
      <w:pPr>
        <w:ind w:left="6480" w:hanging="180"/>
      </w:pPr>
    </w:lvl>
  </w:abstractNum>
  <w:abstractNum w:abstractNumId="10" w15:restartNumberingAfterBreak="0">
    <w:nsid w:val="42F32794"/>
    <w:multiLevelType w:val="hybridMultilevel"/>
    <w:tmpl w:val="7EEEFED0"/>
    <w:lvl w:ilvl="0" w:tplc="163E9DDC">
      <w:start w:val="6"/>
      <w:numFmt w:val="decimal"/>
      <w:lvlText w:val="%1."/>
      <w:lvlJc w:val="left"/>
      <w:pPr>
        <w:ind w:left="720" w:hanging="360"/>
      </w:pPr>
    </w:lvl>
    <w:lvl w:ilvl="1" w:tplc="A42A7F18">
      <w:start w:val="1"/>
      <w:numFmt w:val="lowerLetter"/>
      <w:lvlText w:val="%2."/>
      <w:lvlJc w:val="left"/>
      <w:pPr>
        <w:ind w:left="1440" w:hanging="360"/>
      </w:pPr>
    </w:lvl>
    <w:lvl w:ilvl="2" w:tplc="616AA0EE">
      <w:start w:val="1"/>
      <w:numFmt w:val="lowerRoman"/>
      <w:lvlText w:val="%3."/>
      <w:lvlJc w:val="right"/>
      <w:pPr>
        <w:ind w:left="2160" w:hanging="180"/>
      </w:pPr>
    </w:lvl>
    <w:lvl w:ilvl="3" w:tplc="47A04398">
      <w:start w:val="1"/>
      <w:numFmt w:val="decimal"/>
      <w:lvlText w:val="%4."/>
      <w:lvlJc w:val="left"/>
      <w:pPr>
        <w:ind w:left="2880" w:hanging="360"/>
      </w:pPr>
    </w:lvl>
    <w:lvl w:ilvl="4" w:tplc="B0DEE846">
      <w:start w:val="1"/>
      <w:numFmt w:val="lowerLetter"/>
      <w:lvlText w:val="%5."/>
      <w:lvlJc w:val="left"/>
      <w:pPr>
        <w:ind w:left="3600" w:hanging="360"/>
      </w:pPr>
    </w:lvl>
    <w:lvl w:ilvl="5" w:tplc="5D3C2ACA">
      <w:start w:val="1"/>
      <w:numFmt w:val="lowerRoman"/>
      <w:lvlText w:val="%6."/>
      <w:lvlJc w:val="right"/>
      <w:pPr>
        <w:ind w:left="4320" w:hanging="180"/>
      </w:pPr>
    </w:lvl>
    <w:lvl w:ilvl="6" w:tplc="EFF65812">
      <w:start w:val="1"/>
      <w:numFmt w:val="decimal"/>
      <w:lvlText w:val="%7."/>
      <w:lvlJc w:val="left"/>
      <w:pPr>
        <w:ind w:left="5040" w:hanging="360"/>
      </w:pPr>
    </w:lvl>
    <w:lvl w:ilvl="7" w:tplc="090A0E68">
      <w:start w:val="1"/>
      <w:numFmt w:val="lowerLetter"/>
      <w:lvlText w:val="%8."/>
      <w:lvlJc w:val="left"/>
      <w:pPr>
        <w:ind w:left="5760" w:hanging="360"/>
      </w:pPr>
    </w:lvl>
    <w:lvl w:ilvl="8" w:tplc="1F2408A6">
      <w:start w:val="1"/>
      <w:numFmt w:val="lowerRoman"/>
      <w:lvlText w:val="%9."/>
      <w:lvlJc w:val="right"/>
      <w:pPr>
        <w:ind w:left="6480" w:hanging="180"/>
      </w:pPr>
    </w:lvl>
  </w:abstractNum>
  <w:abstractNum w:abstractNumId="11" w15:restartNumberingAfterBreak="0">
    <w:nsid w:val="46F340D8"/>
    <w:multiLevelType w:val="hybridMultilevel"/>
    <w:tmpl w:val="4DB454A0"/>
    <w:lvl w:ilvl="0" w:tplc="FC7234C6">
      <w:start w:val="1"/>
      <w:numFmt w:val="decimal"/>
      <w:lvlText w:val="%1."/>
      <w:lvlJc w:val="left"/>
      <w:pPr>
        <w:ind w:left="720" w:hanging="360"/>
      </w:pPr>
    </w:lvl>
    <w:lvl w:ilvl="1" w:tplc="0C2A2698">
      <w:start w:val="1"/>
      <w:numFmt w:val="lowerLetter"/>
      <w:lvlText w:val="%2."/>
      <w:lvlJc w:val="left"/>
      <w:pPr>
        <w:ind w:left="1440" w:hanging="360"/>
      </w:pPr>
    </w:lvl>
    <w:lvl w:ilvl="2" w:tplc="0170853C">
      <w:start w:val="1"/>
      <w:numFmt w:val="lowerRoman"/>
      <w:lvlText w:val="%3."/>
      <w:lvlJc w:val="right"/>
      <w:pPr>
        <w:ind w:left="2160" w:hanging="180"/>
      </w:pPr>
    </w:lvl>
    <w:lvl w:ilvl="3" w:tplc="F4F855A2">
      <w:start w:val="1"/>
      <w:numFmt w:val="decimal"/>
      <w:lvlText w:val="%4."/>
      <w:lvlJc w:val="left"/>
      <w:pPr>
        <w:ind w:left="2880" w:hanging="360"/>
      </w:pPr>
    </w:lvl>
    <w:lvl w:ilvl="4" w:tplc="A4BEA2AC">
      <w:start w:val="1"/>
      <w:numFmt w:val="lowerLetter"/>
      <w:lvlText w:val="%5."/>
      <w:lvlJc w:val="left"/>
      <w:pPr>
        <w:ind w:left="3600" w:hanging="360"/>
      </w:pPr>
    </w:lvl>
    <w:lvl w:ilvl="5" w:tplc="0DD0469A">
      <w:start w:val="1"/>
      <w:numFmt w:val="lowerRoman"/>
      <w:lvlText w:val="%6."/>
      <w:lvlJc w:val="right"/>
      <w:pPr>
        <w:ind w:left="4320" w:hanging="180"/>
      </w:pPr>
    </w:lvl>
    <w:lvl w:ilvl="6" w:tplc="F6744994">
      <w:start w:val="1"/>
      <w:numFmt w:val="decimal"/>
      <w:lvlText w:val="%7."/>
      <w:lvlJc w:val="left"/>
      <w:pPr>
        <w:ind w:left="5040" w:hanging="360"/>
      </w:pPr>
    </w:lvl>
    <w:lvl w:ilvl="7" w:tplc="0E46D93E">
      <w:start w:val="1"/>
      <w:numFmt w:val="lowerLetter"/>
      <w:lvlText w:val="%8."/>
      <w:lvlJc w:val="left"/>
      <w:pPr>
        <w:ind w:left="5760" w:hanging="360"/>
      </w:pPr>
    </w:lvl>
    <w:lvl w:ilvl="8" w:tplc="D78E25B8">
      <w:start w:val="1"/>
      <w:numFmt w:val="lowerRoman"/>
      <w:lvlText w:val="%9."/>
      <w:lvlJc w:val="right"/>
      <w:pPr>
        <w:ind w:left="6480" w:hanging="180"/>
      </w:pPr>
    </w:lvl>
  </w:abstractNum>
  <w:abstractNum w:abstractNumId="12" w15:restartNumberingAfterBreak="0">
    <w:nsid w:val="49A4E350"/>
    <w:multiLevelType w:val="hybridMultilevel"/>
    <w:tmpl w:val="24820962"/>
    <w:lvl w:ilvl="0" w:tplc="38A47A36">
      <w:start w:val="2"/>
      <w:numFmt w:val="decimal"/>
      <w:lvlText w:val="%1."/>
      <w:lvlJc w:val="left"/>
      <w:pPr>
        <w:ind w:left="720" w:hanging="360"/>
      </w:pPr>
    </w:lvl>
    <w:lvl w:ilvl="1" w:tplc="F1D89770">
      <w:start w:val="1"/>
      <w:numFmt w:val="lowerLetter"/>
      <w:lvlText w:val="%2."/>
      <w:lvlJc w:val="left"/>
      <w:pPr>
        <w:ind w:left="1440" w:hanging="360"/>
      </w:pPr>
    </w:lvl>
    <w:lvl w:ilvl="2" w:tplc="0D76DFE4">
      <w:start w:val="1"/>
      <w:numFmt w:val="lowerRoman"/>
      <w:lvlText w:val="%3."/>
      <w:lvlJc w:val="right"/>
      <w:pPr>
        <w:ind w:left="2160" w:hanging="180"/>
      </w:pPr>
    </w:lvl>
    <w:lvl w:ilvl="3" w:tplc="CF16F882">
      <w:start w:val="1"/>
      <w:numFmt w:val="decimal"/>
      <w:lvlText w:val="%4."/>
      <w:lvlJc w:val="left"/>
      <w:pPr>
        <w:ind w:left="2880" w:hanging="360"/>
      </w:pPr>
    </w:lvl>
    <w:lvl w:ilvl="4" w:tplc="1D52247E">
      <w:start w:val="1"/>
      <w:numFmt w:val="lowerLetter"/>
      <w:lvlText w:val="%5."/>
      <w:lvlJc w:val="left"/>
      <w:pPr>
        <w:ind w:left="3600" w:hanging="360"/>
      </w:pPr>
    </w:lvl>
    <w:lvl w:ilvl="5" w:tplc="60E8FF14">
      <w:start w:val="1"/>
      <w:numFmt w:val="lowerRoman"/>
      <w:lvlText w:val="%6."/>
      <w:lvlJc w:val="right"/>
      <w:pPr>
        <w:ind w:left="4320" w:hanging="180"/>
      </w:pPr>
    </w:lvl>
    <w:lvl w:ilvl="6" w:tplc="40660D9A">
      <w:start w:val="1"/>
      <w:numFmt w:val="decimal"/>
      <w:lvlText w:val="%7."/>
      <w:lvlJc w:val="left"/>
      <w:pPr>
        <w:ind w:left="5040" w:hanging="360"/>
      </w:pPr>
    </w:lvl>
    <w:lvl w:ilvl="7" w:tplc="45C05162">
      <w:start w:val="1"/>
      <w:numFmt w:val="lowerLetter"/>
      <w:lvlText w:val="%8."/>
      <w:lvlJc w:val="left"/>
      <w:pPr>
        <w:ind w:left="5760" w:hanging="360"/>
      </w:pPr>
    </w:lvl>
    <w:lvl w:ilvl="8" w:tplc="846CBE18">
      <w:start w:val="1"/>
      <w:numFmt w:val="lowerRoman"/>
      <w:lvlText w:val="%9."/>
      <w:lvlJc w:val="right"/>
      <w:pPr>
        <w:ind w:left="6480" w:hanging="180"/>
      </w:pPr>
    </w:lvl>
  </w:abstractNum>
  <w:abstractNum w:abstractNumId="13" w15:restartNumberingAfterBreak="0">
    <w:nsid w:val="58A546ED"/>
    <w:multiLevelType w:val="hybridMultilevel"/>
    <w:tmpl w:val="6AC819EE"/>
    <w:lvl w:ilvl="0" w:tplc="2FDA209C">
      <w:start w:val="5"/>
      <w:numFmt w:val="decimal"/>
      <w:lvlText w:val="%1."/>
      <w:lvlJc w:val="left"/>
      <w:pPr>
        <w:ind w:left="720" w:hanging="360"/>
      </w:pPr>
    </w:lvl>
    <w:lvl w:ilvl="1" w:tplc="6D9EC234">
      <w:start w:val="1"/>
      <w:numFmt w:val="lowerLetter"/>
      <w:lvlText w:val="%2."/>
      <w:lvlJc w:val="left"/>
      <w:pPr>
        <w:ind w:left="1440" w:hanging="360"/>
      </w:pPr>
    </w:lvl>
    <w:lvl w:ilvl="2" w:tplc="CC209720">
      <w:start w:val="1"/>
      <w:numFmt w:val="lowerRoman"/>
      <w:lvlText w:val="%3."/>
      <w:lvlJc w:val="right"/>
      <w:pPr>
        <w:ind w:left="2160" w:hanging="180"/>
      </w:pPr>
    </w:lvl>
    <w:lvl w:ilvl="3" w:tplc="102CA4F0">
      <w:start w:val="1"/>
      <w:numFmt w:val="decimal"/>
      <w:lvlText w:val="%4."/>
      <w:lvlJc w:val="left"/>
      <w:pPr>
        <w:ind w:left="2880" w:hanging="360"/>
      </w:pPr>
    </w:lvl>
    <w:lvl w:ilvl="4" w:tplc="FD16C6BE">
      <w:start w:val="1"/>
      <w:numFmt w:val="lowerLetter"/>
      <w:lvlText w:val="%5."/>
      <w:lvlJc w:val="left"/>
      <w:pPr>
        <w:ind w:left="3600" w:hanging="360"/>
      </w:pPr>
    </w:lvl>
    <w:lvl w:ilvl="5" w:tplc="12BAD4B2">
      <w:start w:val="1"/>
      <w:numFmt w:val="lowerRoman"/>
      <w:lvlText w:val="%6."/>
      <w:lvlJc w:val="right"/>
      <w:pPr>
        <w:ind w:left="4320" w:hanging="180"/>
      </w:pPr>
    </w:lvl>
    <w:lvl w:ilvl="6" w:tplc="5ACCB762">
      <w:start w:val="1"/>
      <w:numFmt w:val="decimal"/>
      <w:lvlText w:val="%7."/>
      <w:lvlJc w:val="left"/>
      <w:pPr>
        <w:ind w:left="5040" w:hanging="360"/>
      </w:pPr>
    </w:lvl>
    <w:lvl w:ilvl="7" w:tplc="ADBEE50E">
      <w:start w:val="1"/>
      <w:numFmt w:val="lowerLetter"/>
      <w:lvlText w:val="%8."/>
      <w:lvlJc w:val="left"/>
      <w:pPr>
        <w:ind w:left="5760" w:hanging="360"/>
      </w:pPr>
    </w:lvl>
    <w:lvl w:ilvl="8" w:tplc="F1EA1E28">
      <w:start w:val="1"/>
      <w:numFmt w:val="lowerRoman"/>
      <w:lvlText w:val="%9."/>
      <w:lvlJc w:val="right"/>
      <w:pPr>
        <w:ind w:left="6480" w:hanging="180"/>
      </w:pPr>
    </w:lvl>
  </w:abstractNum>
  <w:abstractNum w:abstractNumId="14" w15:restartNumberingAfterBreak="0">
    <w:nsid w:val="5A4A35A6"/>
    <w:multiLevelType w:val="hybridMultilevel"/>
    <w:tmpl w:val="BA746D6A"/>
    <w:lvl w:ilvl="0" w:tplc="D3F4E90E">
      <w:start w:val="1"/>
      <w:numFmt w:val="decimal"/>
      <w:lvlText w:val="%1."/>
      <w:lvlJc w:val="left"/>
      <w:pPr>
        <w:ind w:left="720" w:hanging="360"/>
      </w:pPr>
    </w:lvl>
    <w:lvl w:ilvl="1" w:tplc="5CC8D632">
      <w:start w:val="1"/>
      <w:numFmt w:val="lowerLetter"/>
      <w:lvlText w:val="%2."/>
      <w:lvlJc w:val="left"/>
      <w:pPr>
        <w:ind w:left="1440" w:hanging="360"/>
      </w:pPr>
    </w:lvl>
    <w:lvl w:ilvl="2" w:tplc="DDB86446">
      <w:start w:val="5"/>
      <w:numFmt w:val="decimal"/>
      <w:lvlText w:val="%3."/>
      <w:lvlJc w:val="left"/>
      <w:pPr>
        <w:ind w:left="2160" w:hanging="180"/>
      </w:pPr>
    </w:lvl>
    <w:lvl w:ilvl="3" w:tplc="6AF82274">
      <w:start w:val="1"/>
      <w:numFmt w:val="decimal"/>
      <w:lvlText w:val="%4."/>
      <w:lvlJc w:val="left"/>
      <w:pPr>
        <w:ind w:left="2880" w:hanging="360"/>
      </w:pPr>
    </w:lvl>
    <w:lvl w:ilvl="4" w:tplc="018214B2">
      <w:start w:val="1"/>
      <w:numFmt w:val="lowerLetter"/>
      <w:lvlText w:val="%5."/>
      <w:lvlJc w:val="left"/>
      <w:pPr>
        <w:ind w:left="3600" w:hanging="360"/>
      </w:pPr>
    </w:lvl>
    <w:lvl w:ilvl="5" w:tplc="3056B652">
      <w:start w:val="1"/>
      <w:numFmt w:val="lowerRoman"/>
      <w:lvlText w:val="%6."/>
      <w:lvlJc w:val="right"/>
      <w:pPr>
        <w:ind w:left="4320" w:hanging="180"/>
      </w:pPr>
    </w:lvl>
    <w:lvl w:ilvl="6" w:tplc="01C0924C">
      <w:start w:val="1"/>
      <w:numFmt w:val="decimal"/>
      <w:lvlText w:val="%7."/>
      <w:lvlJc w:val="left"/>
      <w:pPr>
        <w:ind w:left="5040" w:hanging="360"/>
      </w:pPr>
    </w:lvl>
    <w:lvl w:ilvl="7" w:tplc="13CCD37A">
      <w:start w:val="1"/>
      <w:numFmt w:val="lowerLetter"/>
      <w:lvlText w:val="%8."/>
      <w:lvlJc w:val="left"/>
      <w:pPr>
        <w:ind w:left="5760" w:hanging="360"/>
      </w:pPr>
    </w:lvl>
    <w:lvl w:ilvl="8" w:tplc="AAACFB92">
      <w:start w:val="1"/>
      <w:numFmt w:val="lowerRoman"/>
      <w:lvlText w:val="%9."/>
      <w:lvlJc w:val="right"/>
      <w:pPr>
        <w:ind w:left="6480" w:hanging="180"/>
      </w:pPr>
    </w:lvl>
  </w:abstractNum>
  <w:abstractNum w:abstractNumId="15" w15:restartNumberingAfterBreak="0">
    <w:nsid w:val="5CBDB3DF"/>
    <w:multiLevelType w:val="hybridMultilevel"/>
    <w:tmpl w:val="9D44DB76"/>
    <w:lvl w:ilvl="0" w:tplc="D1C87E7C">
      <w:start w:val="1"/>
      <w:numFmt w:val="decimal"/>
      <w:lvlText w:val="%1."/>
      <w:lvlJc w:val="left"/>
      <w:pPr>
        <w:ind w:left="720" w:hanging="360"/>
      </w:pPr>
    </w:lvl>
    <w:lvl w:ilvl="1" w:tplc="F23EDFAC">
      <w:start w:val="1"/>
      <w:numFmt w:val="lowerLetter"/>
      <w:lvlText w:val="%2."/>
      <w:lvlJc w:val="left"/>
      <w:pPr>
        <w:ind w:left="1440" w:hanging="360"/>
      </w:pPr>
    </w:lvl>
    <w:lvl w:ilvl="2" w:tplc="6DACBDD8">
      <w:start w:val="5"/>
      <w:numFmt w:val="decimal"/>
      <w:lvlText w:val="%3."/>
      <w:lvlJc w:val="left"/>
      <w:pPr>
        <w:ind w:left="2160" w:hanging="180"/>
      </w:pPr>
    </w:lvl>
    <w:lvl w:ilvl="3" w:tplc="AD60D53A">
      <w:start w:val="1"/>
      <w:numFmt w:val="decimal"/>
      <w:lvlText w:val="%4."/>
      <w:lvlJc w:val="left"/>
      <w:pPr>
        <w:ind w:left="2880" w:hanging="360"/>
      </w:pPr>
    </w:lvl>
    <w:lvl w:ilvl="4" w:tplc="BE041BEE">
      <w:start w:val="1"/>
      <w:numFmt w:val="lowerLetter"/>
      <w:lvlText w:val="%5."/>
      <w:lvlJc w:val="left"/>
      <w:pPr>
        <w:ind w:left="3600" w:hanging="360"/>
      </w:pPr>
    </w:lvl>
    <w:lvl w:ilvl="5" w:tplc="E86E5F26">
      <w:start w:val="1"/>
      <w:numFmt w:val="lowerRoman"/>
      <w:lvlText w:val="%6."/>
      <w:lvlJc w:val="right"/>
      <w:pPr>
        <w:ind w:left="4320" w:hanging="180"/>
      </w:pPr>
    </w:lvl>
    <w:lvl w:ilvl="6" w:tplc="C67E713A">
      <w:start w:val="1"/>
      <w:numFmt w:val="decimal"/>
      <w:lvlText w:val="%7."/>
      <w:lvlJc w:val="left"/>
      <w:pPr>
        <w:ind w:left="5040" w:hanging="360"/>
      </w:pPr>
    </w:lvl>
    <w:lvl w:ilvl="7" w:tplc="5C1AD41E">
      <w:start w:val="1"/>
      <w:numFmt w:val="lowerLetter"/>
      <w:lvlText w:val="%8."/>
      <w:lvlJc w:val="left"/>
      <w:pPr>
        <w:ind w:left="5760" w:hanging="360"/>
      </w:pPr>
    </w:lvl>
    <w:lvl w:ilvl="8" w:tplc="3D4E3836">
      <w:start w:val="1"/>
      <w:numFmt w:val="lowerRoman"/>
      <w:lvlText w:val="%9."/>
      <w:lvlJc w:val="right"/>
      <w:pPr>
        <w:ind w:left="6480" w:hanging="180"/>
      </w:pPr>
    </w:lvl>
  </w:abstractNum>
  <w:abstractNum w:abstractNumId="16" w15:restartNumberingAfterBreak="0">
    <w:nsid w:val="5E4A7588"/>
    <w:multiLevelType w:val="hybridMultilevel"/>
    <w:tmpl w:val="2732311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F0E87"/>
    <w:multiLevelType w:val="hybridMultilevel"/>
    <w:tmpl w:val="6DD85CE4"/>
    <w:lvl w:ilvl="0" w:tplc="04DA7BBE">
      <w:start w:val="1"/>
      <w:numFmt w:val="decimal"/>
      <w:lvlText w:val="%1."/>
      <w:lvlJc w:val="left"/>
      <w:pPr>
        <w:ind w:left="720" w:hanging="360"/>
      </w:pPr>
    </w:lvl>
    <w:lvl w:ilvl="1" w:tplc="BA1087CC">
      <w:start w:val="1"/>
      <w:numFmt w:val="lowerLetter"/>
      <w:lvlText w:val="%2."/>
      <w:lvlJc w:val="left"/>
      <w:pPr>
        <w:ind w:left="1440" w:hanging="360"/>
      </w:pPr>
    </w:lvl>
    <w:lvl w:ilvl="2" w:tplc="233646DA">
      <w:start w:val="1"/>
      <w:numFmt w:val="lowerRoman"/>
      <w:lvlText w:val="%3."/>
      <w:lvlJc w:val="right"/>
      <w:pPr>
        <w:ind w:left="2160" w:hanging="180"/>
      </w:pPr>
    </w:lvl>
    <w:lvl w:ilvl="3" w:tplc="83B2DA52">
      <w:start w:val="1"/>
      <w:numFmt w:val="decimal"/>
      <w:lvlText w:val="%4."/>
      <w:lvlJc w:val="left"/>
      <w:pPr>
        <w:ind w:left="2880" w:hanging="360"/>
      </w:pPr>
    </w:lvl>
    <w:lvl w:ilvl="4" w:tplc="338E177A">
      <w:start w:val="1"/>
      <w:numFmt w:val="lowerLetter"/>
      <w:lvlText w:val="%5."/>
      <w:lvlJc w:val="left"/>
      <w:pPr>
        <w:ind w:left="3600" w:hanging="360"/>
      </w:pPr>
    </w:lvl>
    <w:lvl w:ilvl="5" w:tplc="E0CC8298">
      <w:start w:val="1"/>
      <w:numFmt w:val="lowerRoman"/>
      <w:lvlText w:val="%6."/>
      <w:lvlJc w:val="right"/>
      <w:pPr>
        <w:ind w:left="4320" w:hanging="180"/>
      </w:pPr>
    </w:lvl>
    <w:lvl w:ilvl="6" w:tplc="6680C03A">
      <w:start w:val="1"/>
      <w:numFmt w:val="decimal"/>
      <w:lvlText w:val="%7."/>
      <w:lvlJc w:val="left"/>
      <w:pPr>
        <w:ind w:left="5040" w:hanging="360"/>
      </w:pPr>
    </w:lvl>
    <w:lvl w:ilvl="7" w:tplc="207239C8">
      <w:start w:val="1"/>
      <w:numFmt w:val="lowerLetter"/>
      <w:lvlText w:val="%8."/>
      <w:lvlJc w:val="left"/>
      <w:pPr>
        <w:ind w:left="5760" w:hanging="360"/>
      </w:pPr>
    </w:lvl>
    <w:lvl w:ilvl="8" w:tplc="2EB4FB08">
      <w:start w:val="1"/>
      <w:numFmt w:val="lowerRoman"/>
      <w:lvlText w:val="%9."/>
      <w:lvlJc w:val="right"/>
      <w:pPr>
        <w:ind w:left="6480" w:hanging="180"/>
      </w:pPr>
    </w:lvl>
  </w:abstractNum>
  <w:abstractNum w:abstractNumId="18" w15:restartNumberingAfterBreak="0">
    <w:nsid w:val="688ADBE7"/>
    <w:multiLevelType w:val="hybridMultilevel"/>
    <w:tmpl w:val="053C234E"/>
    <w:lvl w:ilvl="0" w:tplc="E334DF24">
      <w:start w:val="8"/>
      <w:numFmt w:val="decimal"/>
      <w:lvlText w:val="%1."/>
      <w:lvlJc w:val="left"/>
      <w:pPr>
        <w:ind w:left="720" w:hanging="360"/>
      </w:pPr>
    </w:lvl>
    <w:lvl w:ilvl="1" w:tplc="FD9E37E6">
      <w:start w:val="1"/>
      <w:numFmt w:val="lowerLetter"/>
      <w:lvlText w:val="%2."/>
      <w:lvlJc w:val="left"/>
      <w:pPr>
        <w:ind w:left="1440" w:hanging="360"/>
      </w:pPr>
    </w:lvl>
    <w:lvl w:ilvl="2" w:tplc="03D2EFF0">
      <w:start w:val="1"/>
      <w:numFmt w:val="lowerRoman"/>
      <w:lvlText w:val="%3."/>
      <w:lvlJc w:val="right"/>
      <w:pPr>
        <w:ind w:left="2160" w:hanging="180"/>
      </w:pPr>
    </w:lvl>
    <w:lvl w:ilvl="3" w:tplc="87CAE02C">
      <w:start w:val="1"/>
      <w:numFmt w:val="decimal"/>
      <w:lvlText w:val="%4."/>
      <w:lvlJc w:val="left"/>
      <w:pPr>
        <w:ind w:left="2880" w:hanging="360"/>
      </w:pPr>
    </w:lvl>
    <w:lvl w:ilvl="4" w:tplc="A2DEB934">
      <w:start w:val="1"/>
      <w:numFmt w:val="lowerLetter"/>
      <w:lvlText w:val="%5."/>
      <w:lvlJc w:val="left"/>
      <w:pPr>
        <w:ind w:left="3600" w:hanging="360"/>
      </w:pPr>
    </w:lvl>
    <w:lvl w:ilvl="5" w:tplc="ACE6A3A4">
      <w:start w:val="1"/>
      <w:numFmt w:val="lowerRoman"/>
      <w:lvlText w:val="%6."/>
      <w:lvlJc w:val="right"/>
      <w:pPr>
        <w:ind w:left="4320" w:hanging="180"/>
      </w:pPr>
    </w:lvl>
    <w:lvl w:ilvl="6" w:tplc="67DCDA4A">
      <w:start w:val="1"/>
      <w:numFmt w:val="decimal"/>
      <w:lvlText w:val="%7."/>
      <w:lvlJc w:val="left"/>
      <w:pPr>
        <w:ind w:left="5040" w:hanging="360"/>
      </w:pPr>
    </w:lvl>
    <w:lvl w:ilvl="7" w:tplc="0908D7A0">
      <w:start w:val="1"/>
      <w:numFmt w:val="lowerLetter"/>
      <w:lvlText w:val="%8."/>
      <w:lvlJc w:val="left"/>
      <w:pPr>
        <w:ind w:left="5760" w:hanging="360"/>
      </w:pPr>
    </w:lvl>
    <w:lvl w:ilvl="8" w:tplc="9540407A">
      <w:start w:val="1"/>
      <w:numFmt w:val="lowerRoman"/>
      <w:lvlText w:val="%9."/>
      <w:lvlJc w:val="right"/>
      <w:pPr>
        <w:ind w:left="6480" w:hanging="180"/>
      </w:pPr>
    </w:lvl>
  </w:abstractNum>
  <w:abstractNum w:abstractNumId="19" w15:restartNumberingAfterBreak="0">
    <w:nsid w:val="71F5B351"/>
    <w:multiLevelType w:val="hybridMultilevel"/>
    <w:tmpl w:val="64382DA2"/>
    <w:lvl w:ilvl="0" w:tplc="ECE4AC82">
      <w:start w:val="5"/>
      <w:numFmt w:val="decimal"/>
      <w:lvlText w:val="%1."/>
      <w:lvlJc w:val="left"/>
      <w:pPr>
        <w:ind w:left="720" w:hanging="360"/>
      </w:pPr>
    </w:lvl>
    <w:lvl w:ilvl="1" w:tplc="A8E4AB62">
      <w:start w:val="1"/>
      <w:numFmt w:val="lowerLetter"/>
      <w:lvlText w:val="%2."/>
      <w:lvlJc w:val="left"/>
      <w:pPr>
        <w:ind w:left="1440" w:hanging="360"/>
      </w:pPr>
    </w:lvl>
    <w:lvl w:ilvl="2" w:tplc="66961C2A">
      <w:start w:val="1"/>
      <w:numFmt w:val="lowerRoman"/>
      <w:lvlText w:val="%3."/>
      <w:lvlJc w:val="right"/>
      <w:pPr>
        <w:ind w:left="2160" w:hanging="180"/>
      </w:pPr>
    </w:lvl>
    <w:lvl w:ilvl="3" w:tplc="E7DC600E">
      <w:start w:val="1"/>
      <w:numFmt w:val="decimal"/>
      <w:lvlText w:val="%4."/>
      <w:lvlJc w:val="left"/>
      <w:pPr>
        <w:ind w:left="2880" w:hanging="360"/>
      </w:pPr>
    </w:lvl>
    <w:lvl w:ilvl="4" w:tplc="69A448BE">
      <w:start w:val="1"/>
      <w:numFmt w:val="lowerLetter"/>
      <w:lvlText w:val="%5."/>
      <w:lvlJc w:val="left"/>
      <w:pPr>
        <w:ind w:left="3600" w:hanging="360"/>
      </w:pPr>
    </w:lvl>
    <w:lvl w:ilvl="5" w:tplc="3268155E">
      <w:start w:val="1"/>
      <w:numFmt w:val="lowerRoman"/>
      <w:lvlText w:val="%6."/>
      <w:lvlJc w:val="right"/>
      <w:pPr>
        <w:ind w:left="4320" w:hanging="180"/>
      </w:pPr>
    </w:lvl>
    <w:lvl w:ilvl="6" w:tplc="1D385520">
      <w:start w:val="1"/>
      <w:numFmt w:val="decimal"/>
      <w:lvlText w:val="%7."/>
      <w:lvlJc w:val="left"/>
      <w:pPr>
        <w:ind w:left="5040" w:hanging="360"/>
      </w:pPr>
    </w:lvl>
    <w:lvl w:ilvl="7" w:tplc="268A073E">
      <w:start w:val="1"/>
      <w:numFmt w:val="lowerLetter"/>
      <w:lvlText w:val="%8."/>
      <w:lvlJc w:val="left"/>
      <w:pPr>
        <w:ind w:left="5760" w:hanging="360"/>
      </w:pPr>
    </w:lvl>
    <w:lvl w:ilvl="8" w:tplc="49DAB58A">
      <w:start w:val="1"/>
      <w:numFmt w:val="lowerRoman"/>
      <w:lvlText w:val="%9."/>
      <w:lvlJc w:val="right"/>
      <w:pPr>
        <w:ind w:left="6480" w:hanging="180"/>
      </w:pPr>
    </w:lvl>
  </w:abstractNum>
  <w:abstractNum w:abstractNumId="20" w15:restartNumberingAfterBreak="0">
    <w:nsid w:val="74831B32"/>
    <w:multiLevelType w:val="hybridMultilevel"/>
    <w:tmpl w:val="DCCE6E88"/>
    <w:lvl w:ilvl="0" w:tplc="C0E6EFAA">
      <w:start w:val="1"/>
      <w:numFmt w:val="decimal"/>
      <w:lvlText w:val="%1."/>
      <w:lvlJc w:val="left"/>
      <w:pPr>
        <w:ind w:left="720" w:hanging="360"/>
      </w:pPr>
    </w:lvl>
    <w:lvl w:ilvl="1" w:tplc="D68E8D8A">
      <w:start w:val="1"/>
      <w:numFmt w:val="lowerLetter"/>
      <w:lvlText w:val="%2."/>
      <w:lvlJc w:val="left"/>
      <w:pPr>
        <w:ind w:left="1440" w:hanging="360"/>
      </w:pPr>
    </w:lvl>
    <w:lvl w:ilvl="2" w:tplc="64E2B4CA">
      <w:start w:val="5"/>
      <w:numFmt w:val="decimal"/>
      <w:lvlText w:val="%3."/>
      <w:lvlJc w:val="left"/>
      <w:pPr>
        <w:ind w:left="2160" w:hanging="180"/>
      </w:pPr>
    </w:lvl>
    <w:lvl w:ilvl="3" w:tplc="55643260">
      <w:start w:val="1"/>
      <w:numFmt w:val="decimal"/>
      <w:lvlText w:val="%4."/>
      <w:lvlJc w:val="left"/>
      <w:pPr>
        <w:ind w:left="2880" w:hanging="360"/>
      </w:pPr>
    </w:lvl>
    <w:lvl w:ilvl="4" w:tplc="F850DAA8">
      <w:start w:val="1"/>
      <w:numFmt w:val="lowerLetter"/>
      <w:lvlText w:val="%5."/>
      <w:lvlJc w:val="left"/>
      <w:pPr>
        <w:ind w:left="3600" w:hanging="360"/>
      </w:pPr>
    </w:lvl>
    <w:lvl w:ilvl="5" w:tplc="F628282A">
      <w:start w:val="1"/>
      <w:numFmt w:val="lowerRoman"/>
      <w:lvlText w:val="%6."/>
      <w:lvlJc w:val="right"/>
      <w:pPr>
        <w:ind w:left="4320" w:hanging="180"/>
      </w:pPr>
    </w:lvl>
    <w:lvl w:ilvl="6" w:tplc="5EC885F0">
      <w:start w:val="1"/>
      <w:numFmt w:val="decimal"/>
      <w:lvlText w:val="%7."/>
      <w:lvlJc w:val="left"/>
      <w:pPr>
        <w:ind w:left="5040" w:hanging="360"/>
      </w:pPr>
    </w:lvl>
    <w:lvl w:ilvl="7" w:tplc="EF566394">
      <w:start w:val="1"/>
      <w:numFmt w:val="lowerLetter"/>
      <w:lvlText w:val="%8."/>
      <w:lvlJc w:val="left"/>
      <w:pPr>
        <w:ind w:left="5760" w:hanging="360"/>
      </w:pPr>
    </w:lvl>
    <w:lvl w:ilvl="8" w:tplc="83665DEC">
      <w:start w:val="1"/>
      <w:numFmt w:val="lowerRoman"/>
      <w:lvlText w:val="%9."/>
      <w:lvlJc w:val="right"/>
      <w:pPr>
        <w:ind w:left="6480" w:hanging="180"/>
      </w:pPr>
    </w:lvl>
  </w:abstractNum>
  <w:abstractNum w:abstractNumId="21" w15:restartNumberingAfterBreak="0">
    <w:nsid w:val="79F95971"/>
    <w:multiLevelType w:val="hybridMultilevel"/>
    <w:tmpl w:val="399C9AA8"/>
    <w:lvl w:ilvl="0" w:tplc="92EC0ED8">
      <w:start w:val="4"/>
      <w:numFmt w:val="decimal"/>
      <w:lvlText w:val="%1."/>
      <w:lvlJc w:val="left"/>
      <w:pPr>
        <w:ind w:left="720" w:hanging="360"/>
      </w:pPr>
    </w:lvl>
    <w:lvl w:ilvl="1" w:tplc="F16C81EC">
      <w:start w:val="1"/>
      <w:numFmt w:val="lowerLetter"/>
      <w:lvlText w:val="%2."/>
      <w:lvlJc w:val="left"/>
      <w:pPr>
        <w:ind w:left="1440" w:hanging="360"/>
      </w:pPr>
    </w:lvl>
    <w:lvl w:ilvl="2" w:tplc="B09A98DE">
      <w:start w:val="1"/>
      <w:numFmt w:val="lowerRoman"/>
      <w:lvlText w:val="%3."/>
      <w:lvlJc w:val="right"/>
      <w:pPr>
        <w:ind w:left="2160" w:hanging="180"/>
      </w:pPr>
    </w:lvl>
    <w:lvl w:ilvl="3" w:tplc="F84046B8">
      <w:start w:val="1"/>
      <w:numFmt w:val="decimal"/>
      <w:lvlText w:val="%4."/>
      <w:lvlJc w:val="left"/>
      <w:pPr>
        <w:ind w:left="2880" w:hanging="360"/>
      </w:pPr>
    </w:lvl>
    <w:lvl w:ilvl="4" w:tplc="6E0ADF0A">
      <w:start w:val="1"/>
      <w:numFmt w:val="lowerLetter"/>
      <w:lvlText w:val="%5."/>
      <w:lvlJc w:val="left"/>
      <w:pPr>
        <w:ind w:left="3600" w:hanging="360"/>
      </w:pPr>
    </w:lvl>
    <w:lvl w:ilvl="5" w:tplc="17D6EE92">
      <w:start w:val="1"/>
      <w:numFmt w:val="lowerRoman"/>
      <w:lvlText w:val="%6."/>
      <w:lvlJc w:val="right"/>
      <w:pPr>
        <w:ind w:left="4320" w:hanging="180"/>
      </w:pPr>
    </w:lvl>
    <w:lvl w:ilvl="6" w:tplc="09509E48">
      <w:start w:val="1"/>
      <w:numFmt w:val="decimal"/>
      <w:lvlText w:val="%7."/>
      <w:lvlJc w:val="left"/>
      <w:pPr>
        <w:ind w:left="5040" w:hanging="360"/>
      </w:pPr>
    </w:lvl>
    <w:lvl w:ilvl="7" w:tplc="BF4E9480">
      <w:start w:val="1"/>
      <w:numFmt w:val="lowerLetter"/>
      <w:lvlText w:val="%8."/>
      <w:lvlJc w:val="left"/>
      <w:pPr>
        <w:ind w:left="5760" w:hanging="360"/>
      </w:pPr>
    </w:lvl>
    <w:lvl w:ilvl="8" w:tplc="812E1EBA">
      <w:start w:val="1"/>
      <w:numFmt w:val="lowerRoman"/>
      <w:lvlText w:val="%9."/>
      <w:lvlJc w:val="right"/>
      <w:pPr>
        <w:ind w:left="6480" w:hanging="180"/>
      </w:pPr>
    </w:lvl>
  </w:abstractNum>
  <w:abstractNum w:abstractNumId="22" w15:restartNumberingAfterBreak="0">
    <w:nsid w:val="7EFC2644"/>
    <w:multiLevelType w:val="hybridMultilevel"/>
    <w:tmpl w:val="C8C0EA52"/>
    <w:lvl w:ilvl="0" w:tplc="F52408EC">
      <w:start w:val="6"/>
      <w:numFmt w:val="decimal"/>
      <w:lvlText w:val="%1."/>
      <w:lvlJc w:val="left"/>
      <w:pPr>
        <w:ind w:left="720" w:hanging="360"/>
      </w:pPr>
    </w:lvl>
    <w:lvl w:ilvl="1" w:tplc="919E0322">
      <w:start w:val="1"/>
      <w:numFmt w:val="lowerLetter"/>
      <w:lvlText w:val="%2."/>
      <w:lvlJc w:val="left"/>
      <w:pPr>
        <w:ind w:left="1440" w:hanging="360"/>
      </w:pPr>
    </w:lvl>
    <w:lvl w:ilvl="2" w:tplc="AF084CD0">
      <w:start w:val="1"/>
      <w:numFmt w:val="lowerRoman"/>
      <w:lvlText w:val="%3."/>
      <w:lvlJc w:val="right"/>
      <w:pPr>
        <w:ind w:left="2160" w:hanging="180"/>
      </w:pPr>
    </w:lvl>
    <w:lvl w:ilvl="3" w:tplc="53AC7A24">
      <w:start w:val="1"/>
      <w:numFmt w:val="decimal"/>
      <w:lvlText w:val="%4."/>
      <w:lvlJc w:val="left"/>
      <w:pPr>
        <w:ind w:left="2880" w:hanging="360"/>
      </w:pPr>
    </w:lvl>
    <w:lvl w:ilvl="4" w:tplc="18027BD2">
      <w:start w:val="1"/>
      <w:numFmt w:val="lowerLetter"/>
      <w:lvlText w:val="%5."/>
      <w:lvlJc w:val="left"/>
      <w:pPr>
        <w:ind w:left="3600" w:hanging="360"/>
      </w:pPr>
    </w:lvl>
    <w:lvl w:ilvl="5" w:tplc="C67281F8">
      <w:start w:val="1"/>
      <w:numFmt w:val="lowerRoman"/>
      <w:lvlText w:val="%6."/>
      <w:lvlJc w:val="right"/>
      <w:pPr>
        <w:ind w:left="4320" w:hanging="180"/>
      </w:pPr>
    </w:lvl>
    <w:lvl w:ilvl="6" w:tplc="A8821E74">
      <w:start w:val="1"/>
      <w:numFmt w:val="decimal"/>
      <w:lvlText w:val="%7."/>
      <w:lvlJc w:val="left"/>
      <w:pPr>
        <w:ind w:left="5040" w:hanging="360"/>
      </w:pPr>
    </w:lvl>
    <w:lvl w:ilvl="7" w:tplc="B346FE88">
      <w:start w:val="1"/>
      <w:numFmt w:val="lowerLetter"/>
      <w:lvlText w:val="%8."/>
      <w:lvlJc w:val="left"/>
      <w:pPr>
        <w:ind w:left="5760" w:hanging="360"/>
      </w:pPr>
    </w:lvl>
    <w:lvl w:ilvl="8" w:tplc="490E048A">
      <w:start w:val="1"/>
      <w:numFmt w:val="lowerRoman"/>
      <w:lvlText w:val="%9."/>
      <w:lvlJc w:val="right"/>
      <w:pPr>
        <w:ind w:left="6480" w:hanging="180"/>
      </w:pPr>
    </w:lvl>
  </w:abstractNum>
  <w:num w:numId="1" w16cid:durableId="280573298">
    <w:abstractNumId w:val="2"/>
  </w:num>
  <w:num w:numId="2" w16cid:durableId="745803750">
    <w:abstractNumId w:val="4"/>
  </w:num>
  <w:num w:numId="3" w16cid:durableId="1647123178">
    <w:abstractNumId w:val="18"/>
  </w:num>
  <w:num w:numId="4" w16cid:durableId="348680384">
    <w:abstractNumId w:val="8"/>
  </w:num>
  <w:num w:numId="5" w16cid:durableId="729185833">
    <w:abstractNumId w:val="10"/>
  </w:num>
  <w:num w:numId="6" w16cid:durableId="569582748">
    <w:abstractNumId w:val="19"/>
  </w:num>
  <w:num w:numId="7" w16cid:durableId="1092704934">
    <w:abstractNumId w:val="21"/>
  </w:num>
  <w:num w:numId="8" w16cid:durableId="949361978">
    <w:abstractNumId w:val="7"/>
  </w:num>
  <w:num w:numId="9" w16cid:durableId="1977300152">
    <w:abstractNumId w:val="12"/>
  </w:num>
  <w:num w:numId="10" w16cid:durableId="744691150">
    <w:abstractNumId w:val="17"/>
  </w:num>
  <w:num w:numId="11" w16cid:durableId="2028092708">
    <w:abstractNumId w:val="14"/>
  </w:num>
  <w:num w:numId="12" w16cid:durableId="1236354963">
    <w:abstractNumId w:val="15"/>
  </w:num>
  <w:num w:numId="13" w16cid:durableId="287666213">
    <w:abstractNumId w:val="3"/>
  </w:num>
  <w:num w:numId="14" w16cid:durableId="1410078196">
    <w:abstractNumId w:val="1"/>
  </w:num>
  <w:num w:numId="15" w16cid:durableId="2112583423">
    <w:abstractNumId w:val="22"/>
  </w:num>
  <w:num w:numId="16" w16cid:durableId="1901593186">
    <w:abstractNumId w:val="13"/>
  </w:num>
  <w:num w:numId="17" w16cid:durableId="1299142994">
    <w:abstractNumId w:val="5"/>
  </w:num>
  <w:num w:numId="18" w16cid:durableId="2020430055">
    <w:abstractNumId w:val="0"/>
  </w:num>
  <w:num w:numId="19" w16cid:durableId="327565899">
    <w:abstractNumId w:val="9"/>
  </w:num>
  <w:num w:numId="20" w16cid:durableId="959722046">
    <w:abstractNumId w:val="11"/>
  </w:num>
  <w:num w:numId="21" w16cid:durableId="381903732">
    <w:abstractNumId w:val="20"/>
  </w:num>
  <w:num w:numId="22" w16cid:durableId="1088228619">
    <w:abstractNumId w:val="16"/>
  </w:num>
  <w:num w:numId="23" w16cid:durableId="329449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w15:presenceInfo w15:providerId="AD" w15:userId="S::msmuhammad@uiowa.edu::06b41384-ca5d-4ca8-86af-3f9c247e27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70775DF3"/>
    <w:rsid w:val="00005932"/>
    <w:rsid w:val="0001269F"/>
    <w:rsid w:val="00016B44"/>
    <w:rsid w:val="00024CF0"/>
    <w:rsid w:val="00040351"/>
    <w:rsid w:val="000422A8"/>
    <w:rsid w:val="0007605C"/>
    <w:rsid w:val="00097FAD"/>
    <w:rsid w:val="000C5238"/>
    <w:rsid w:val="000D38A8"/>
    <w:rsid w:val="00126B34"/>
    <w:rsid w:val="001332FF"/>
    <w:rsid w:val="00134410"/>
    <w:rsid w:val="00193E07"/>
    <w:rsid w:val="0019568C"/>
    <w:rsid w:val="001961DC"/>
    <w:rsid w:val="0019641A"/>
    <w:rsid w:val="001A2088"/>
    <w:rsid w:val="001C3F36"/>
    <w:rsid w:val="001D42CB"/>
    <w:rsid w:val="001D4703"/>
    <w:rsid w:val="001F6858"/>
    <w:rsid w:val="00201BE7"/>
    <w:rsid w:val="002104AC"/>
    <w:rsid w:val="00222EEB"/>
    <w:rsid w:val="00230A28"/>
    <w:rsid w:val="002459E4"/>
    <w:rsid w:val="002772A7"/>
    <w:rsid w:val="0028B689"/>
    <w:rsid w:val="002B7414"/>
    <w:rsid w:val="002E0014"/>
    <w:rsid w:val="00367F6B"/>
    <w:rsid w:val="00372038"/>
    <w:rsid w:val="00391E4E"/>
    <w:rsid w:val="003A5113"/>
    <w:rsid w:val="003B1BF4"/>
    <w:rsid w:val="003D7B2A"/>
    <w:rsid w:val="003F54B6"/>
    <w:rsid w:val="00400A0C"/>
    <w:rsid w:val="00407808"/>
    <w:rsid w:val="0041034C"/>
    <w:rsid w:val="00413228"/>
    <w:rsid w:val="00431BC9"/>
    <w:rsid w:val="004344E3"/>
    <w:rsid w:val="00434F30"/>
    <w:rsid w:val="0044267D"/>
    <w:rsid w:val="00453D23"/>
    <w:rsid w:val="00460DFB"/>
    <w:rsid w:val="00465457"/>
    <w:rsid w:val="004726BF"/>
    <w:rsid w:val="00484E47"/>
    <w:rsid w:val="004C0EAA"/>
    <w:rsid w:val="004C3295"/>
    <w:rsid w:val="004E32A2"/>
    <w:rsid w:val="00501B5A"/>
    <w:rsid w:val="00502474"/>
    <w:rsid w:val="00527E44"/>
    <w:rsid w:val="00546468"/>
    <w:rsid w:val="00554C4C"/>
    <w:rsid w:val="00574FF4"/>
    <w:rsid w:val="005A5C34"/>
    <w:rsid w:val="005A6409"/>
    <w:rsid w:val="005A7AC7"/>
    <w:rsid w:val="005D7A44"/>
    <w:rsid w:val="00613969"/>
    <w:rsid w:val="0061719E"/>
    <w:rsid w:val="0062236C"/>
    <w:rsid w:val="00633257"/>
    <w:rsid w:val="0065379B"/>
    <w:rsid w:val="0066768E"/>
    <w:rsid w:val="006755F0"/>
    <w:rsid w:val="00675D00"/>
    <w:rsid w:val="006B0754"/>
    <w:rsid w:val="006B3FDF"/>
    <w:rsid w:val="006C37D1"/>
    <w:rsid w:val="006C4C31"/>
    <w:rsid w:val="006E03D7"/>
    <w:rsid w:val="006F7BE6"/>
    <w:rsid w:val="0070193F"/>
    <w:rsid w:val="00707A60"/>
    <w:rsid w:val="00716B98"/>
    <w:rsid w:val="007433A6"/>
    <w:rsid w:val="0074650A"/>
    <w:rsid w:val="00765B0A"/>
    <w:rsid w:val="00783D0F"/>
    <w:rsid w:val="00784ECF"/>
    <w:rsid w:val="007A759A"/>
    <w:rsid w:val="007C3EFC"/>
    <w:rsid w:val="007D3E3E"/>
    <w:rsid w:val="007E0B2D"/>
    <w:rsid w:val="007E3CFF"/>
    <w:rsid w:val="007E6240"/>
    <w:rsid w:val="00826D57"/>
    <w:rsid w:val="008406EB"/>
    <w:rsid w:val="00854730"/>
    <w:rsid w:val="008573D8"/>
    <w:rsid w:val="00866073"/>
    <w:rsid w:val="00871B75"/>
    <w:rsid w:val="0089680E"/>
    <w:rsid w:val="008A6362"/>
    <w:rsid w:val="008B111A"/>
    <w:rsid w:val="008C181A"/>
    <w:rsid w:val="008C738E"/>
    <w:rsid w:val="008D2732"/>
    <w:rsid w:val="008F2FC9"/>
    <w:rsid w:val="00900BC9"/>
    <w:rsid w:val="009010DB"/>
    <w:rsid w:val="00901B98"/>
    <w:rsid w:val="0092207B"/>
    <w:rsid w:val="00922679"/>
    <w:rsid w:val="00932578"/>
    <w:rsid w:val="009412CF"/>
    <w:rsid w:val="00975DA3"/>
    <w:rsid w:val="0097728C"/>
    <w:rsid w:val="00985F86"/>
    <w:rsid w:val="00986BDE"/>
    <w:rsid w:val="009927B2"/>
    <w:rsid w:val="00997278"/>
    <w:rsid w:val="009B1645"/>
    <w:rsid w:val="009C1C53"/>
    <w:rsid w:val="00A02323"/>
    <w:rsid w:val="00A230ED"/>
    <w:rsid w:val="00A34314"/>
    <w:rsid w:val="00A452B0"/>
    <w:rsid w:val="00A62CDA"/>
    <w:rsid w:val="00A76CA9"/>
    <w:rsid w:val="00A82FBA"/>
    <w:rsid w:val="00A92779"/>
    <w:rsid w:val="00A94677"/>
    <w:rsid w:val="00A94A1A"/>
    <w:rsid w:val="00AA00EC"/>
    <w:rsid w:val="00AB7DAD"/>
    <w:rsid w:val="00AC2E44"/>
    <w:rsid w:val="00AC3CFE"/>
    <w:rsid w:val="00AD3C41"/>
    <w:rsid w:val="00B000F7"/>
    <w:rsid w:val="00B23809"/>
    <w:rsid w:val="00B26980"/>
    <w:rsid w:val="00B460F5"/>
    <w:rsid w:val="00B60661"/>
    <w:rsid w:val="00B639CE"/>
    <w:rsid w:val="00B66FB0"/>
    <w:rsid w:val="00B77FDD"/>
    <w:rsid w:val="00BD3AA4"/>
    <w:rsid w:val="00BF0AAD"/>
    <w:rsid w:val="00C03589"/>
    <w:rsid w:val="00C418E4"/>
    <w:rsid w:val="00C462F4"/>
    <w:rsid w:val="00C54BB9"/>
    <w:rsid w:val="00C723CA"/>
    <w:rsid w:val="00CE61CA"/>
    <w:rsid w:val="00CF122E"/>
    <w:rsid w:val="00CF7A02"/>
    <w:rsid w:val="00D00D85"/>
    <w:rsid w:val="00D329F2"/>
    <w:rsid w:val="00D33E8A"/>
    <w:rsid w:val="00D33FF8"/>
    <w:rsid w:val="00D502A8"/>
    <w:rsid w:val="00D6750C"/>
    <w:rsid w:val="00D815FE"/>
    <w:rsid w:val="00D85B4A"/>
    <w:rsid w:val="00D94A60"/>
    <w:rsid w:val="00D95E03"/>
    <w:rsid w:val="00DA4C71"/>
    <w:rsid w:val="00DA5697"/>
    <w:rsid w:val="00DD1185"/>
    <w:rsid w:val="00DE1A50"/>
    <w:rsid w:val="00DE5C8A"/>
    <w:rsid w:val="00E16B50"/>
    <w:rsid w:val="00E1D373"/>
    <w:rsid w:val="00E20A90"/>
    <w:rsid w:val="00E20CD6"/>
    <w:rsid w:val="00E517D7"/>
    <w:rsid w:val="00E53636"/>
    <w:rsid w:val="00E61CC1"/>
    <w:rsid w:val="00E736D7"/>
    <w:rsid w:val="00E83B6D"/>
    <w:rsid w:val="00E9093B"/>
    <w:rsid w:val="00EA1A13"/>
    <w:rsid w:val="00EA535E"/>
    <w:rsid w:val="00EB76DC"/>
    <w:rsid w:val="00F23D3C"/>
    <w:rsid w:val="00F24036"/>
    <w:rsid w:val="00F34D61"/>
    <w:rsid w:val="00F4715F"/>
    <w:rsid w:val="00F47874"/>
    <w:rsid w:val="00F54883"/>
    <w:rsid w:val="00F5677F"/>
    <w:rsid w:val="00F93B57"/>
    <w:rsid w:val="00FA41EC"/>
    <w:rsid w:val="00FD153B"/>
    <w:rsid w:val="00FD1CD4"/>
    <w:rsid w:val="00FE6701"/>
    <w:rsid w:val="01222A48"/>
    <w:rsid w:val="01EA0303"/>
    <w:rsid w:val="020B1A3D"/>
    <w:rsid w:val="029E9A48"/>
    <w:rsid w:val="02D2F338"/>
    <w:rsid w:val="02FB7A64"/>
    <w:rsid w:val="0369D188"/>
    <w:rsid w:val="03EF43D2"/>
    <w:rsid w:val="0414D70C"/>
    <w:rsid w:val="058B1433"/>
    <w:rsid w:val="063244D9"/>
    <w:rsid w:val="06BD7426"/>
    <w:rsid w:val="07615988"/>
    <w:rsid w:val="07B8B36A"/>
    <w:rsid w:val="07CAE5D4"/>
    <w:rsid w:val="083B9810"/>
    <w:rsid w:val="0843FD36"/>
    <w:rsid w:val="0936E79E"/>
    <w:rsid w:val="097AD069"/>
    <w:rsid w:val="09E3A4E4"/>
    <w:rsid w:val="0A469BBC"/>
    <w:rsid w:val="0A7BD4A5"/>
    <w:rsid w:val="0ACC4F04"/>
    <w:rsid w:val="0AD656FB"/>
    <w:rsid w:val="0B8740F5"/>
    <w:rsid w:val="0CC10C87"/>
    <w:rsid w:val="0CCACFD7"/>
    <w:rsid w:val="0CDB923D"/>
    <w:rsid w:val="0E03EFC6"/>
    <w:rsid w:val="0E6E12A1"/>
    <w:rsid w:val="0E8B0C68"/>
    <w:rsid w:val="0F14C775"/>
    <w:rsid w:val="0F194BE0"/>
    <w:rsid w:val="0FAB9E29"/>
    <w:rsid w:val="1026DCC9"/>
    <w:rsid w:val="10B097D6"/>
    <w:rsid w:val="10CB828F"/>
    <w:rsid w:val="10F28EA2"/>
    <w:rsid w:val="116391BF"/>
    <w:rsid w:val="12131D9B"/>
    <w:rsid w:val="12E33EEB"/>
    <w:rsid w:val="12F3E9C0"/>
    <w:rsid w:val="13118854"/>
    <w:rsid w:val="1384D294"/>
    <w:rsid w:val="141CEE17"/>
    <w:rsid w:val="147F0F4C"/>
    <w:rsid w:val="14FACF2A"/>
    <w:rsid w:val="1502450F"/>
    <w:rsid w:val="15095037"/>
    <w:rsid w:val="15C39B65"/>
    <w:rsid w:val="15CAAEC2"/>
    <w:rsid w:val="167921AC"/>
    <w:rsid w:val="1762A53A"/>
    <w:rsid w:val="17AE3286"/>
    <w:rsid w:val="18279DC8"/>
    <w:rsid w:val="192B52CD"/>
    <w:rsid w:val="1A3D55A0"/>
    <w:rsid w:val="1A4C7024"/>
    <w:rsid w:val="1A97D6DE"/>
    <w:rsid w:val="1BD1A8B5"/>
    <w:rsid w:val="1CAE31EC"/>
    <w:rsid w:val="1CFD6751"/>
    <w:rsid w:val="1D15447A"/>
    <w:rsid w:val="1E98B37F"/>
    <w:rsid w:val="1EB114DB"/>
    <w:rsid w:val="1F3FA918"/>
    <w:rsid w:val="1F7A5244"/>
    <w:rsid w:val="1FDF7E5D"/>
    <w:rsid w:val="208F16BB"/>
    <w:rsid w:val="2159A1D8"/>
    <w:rsid w:val="21611066"/>
    <w:rsid w:val="2197DA31"/>
    <w:rsid w:val="21E8B59D"/>
    <w:rsid w:val="22DC49DC"/>
    <w:rsid w:val="238485FE"/>
    <w:rsid w:val="23914C8A"/>
    <w:rsid w:val="23ED25A8"/>
    <w:rsid w:val="2422C13D"/>
    <w:rsid w:val="24BA3975"/>
    <w:rsid w:val="257F75E7"/>
    <w:rsid w:val="2587F5CD"/>
    <w:rsid w:val="25D5187C"/>
    <w:rsid w:val="25EB0C4C"/>
    <w:rsid w:val="2638F0FD"/>
    <w:rsid w:val="2678CE00"/>
    <w:rsid w:val="279F1308"/>
    <w:rsid w:val="27EDF358"/>
    <w:rsid w:val="2860548B"/>
    <w:rsid w:val="28BF968F"/>
    <w:rsid w:val="29107A35"/>
    <w:rsid w:val="296DE2F8"/>
    <w:rsid w:val="2996CF01"/>
    <w:rsid w:val="29AA625D"/>
    <w:rsid w:val="29E415F7"/>
    <w:rsid w:val="2A5B66F0"/>
    <w:rsid w:val="2A60DDC4"/>
    <w:rsid w:val="2AB09B74"/>
    <w:rsid w:val="2AC75F9E"/>
    <w:rsid w:val="2AC9F6CA"/>
    <w:rsid w:val="2AF61003"/>
    <w:rsid w:val="2B0839BB"/>
    <w:rsid w:val="2B9F5B14"/>
    <w:rsid w:val="2BFB3265"/>
    <w:rsid w:val="2C32F70A"/>
    <w:rsid w:val="2C341D99"/>
    <w:rsid w:val="2CE80F84"/>
    <w:rsid w:val="2D9307B2"/>
    <w:rsid w:val="2EFBED91"/>
    <w:rsid w:val="2F1BA008"/>
    <w:rsid w:val="30018523"/>
    <w:rsid w:val="30BBB027"/>
    <w:rsid w:val="30BEABF2"/>
    <w:rsid w:val="31137339"/>
    <w:rsid w:val="313DA39C"/>
    <w:rsid w:val="316339FD"/>
    <w:rsid w:val="3186B6DE"/>
    <w:rsid w:val="31D575CD"/>
    <w:rsid w:val="31DE668F"/>
    <w:rsid w:val="32821244"/>
    <w:rsid w:val="32EF5BEC"/>
    <w:rsid w:val="33F31BCD"/>
    <w:rsid w:val="341E2C7A"/>
    <w:rsid w:val="3420A62F"/>
    <w:rsid w:val="3445E0C3"/>
    <w:rsid w:val="3475445E"/>
    <w:rsid w:val="349ADABF"/>
    <w:rsid w:val="34D52E68"/>
    <w:rsid w:val="34F5D356"/>
    <w:rsid w:val="352C3BC5"/>
    <w:rsid w:val="366D140A"/>
    <w:rsid w:val="36B3C903"/>
    <w:rsid w:val="3765DC35"/>
    <w:rsid w:val="37D27B81"/>
    <w:rsid w:val="38758C2F"/>
    <w:rsid w:val="38F7DA15"/>
    <w:rsid w:val="3948B581"/>
    <w:rsid w:val="39607915"/>
    <w:rsid w:val="396E4BE2"/>
    <w:rsid w:val="3A3C49C0"/>
    <w:rsid w:val="3D6F03BC"/>
    <w:rsid w:val="3D73EA82"/>
    <w:rsid w:val="3D915471"/>
    <w:rsid w:val="3D948F5A"/>
    <w:rsid w:val="3E8128F9"/>
    <w:rsid w:val="3ED6AF39"/>
    <w:rsid w:val="3EE28814"/>
    <w:rsid w:val="3F0FBAE3"/>
    <w:rsid w:val="3F28E340"/>
    <w:rsid w:val="3F37BC2E"/>
    <w:rsid w:val="40655645"/>
    <w:rsid w:val="40AB8B44"/>
    <w:rsid w:val="40E580B3"/>
    <w:rsid w:val="412EDC05"/>
    <w:rsid w:val="4153C766"/>
    <w:rsid w:val="4154B272"/>
    <w:rsid w:val="4183736F"/>
    <w:rsid w:val="4189C1BF"/>
    <w:rsid w:val="41B680F0"/>
    <w:rsid w:val="426B60CD"/>
    <w:rsid w:val="426D3497"/>
    <w:rsid w:val="431B5BC1"/>
    <w:rsid w:val="4407312E"/>
    <w:rsid w:val="445BEC10"/>
    <w:rsid w:val="449316FF"/>
    <w:rsid w:val="451918C9"/>
    <w:rsid w:val="45A3018F"/>
    <w:rsid w:val="45B789A8"/>
    <w:rsid w:val="46B453CA"/>
    <w:rsid w:val="4714B88A"/>
    <w:rsid w:val="4798E532"/>
    <w:rsid w:val="47DBCCCF"/>
    <w:rsid w:val="485C61E3"/>
    <w:rsid w:val="48B2FB29"/>
    <w:rsid w:val="4A44C4CB"/>
    <w:rsid w:val="4A6EF661"/>
    <w:rsid w:val="4B282D93"/>
    <w:rsid w:val="4B806DC2"/>
    <w:rsid w:val="4C100A1F"/>
    <w:rsid w:val="4C760735"/>
    <w:rsid w:val="4C7CCC23"/>
    <w:rsid w:val="4C9467C7"/>
    <w:rsid w:val="4D060606"/>
    <w:rsid w:val="4D0E40D6"/>
    <w:rsid w:val="4D67F2AD"/>
    <w:rsid w:val="4D8D6EC6"/>
    <w:rsid w:val="4D91FBD2"/>
    <w:rsid w:val="4E11D796"/>
    <w:rsid w:val="4E209C0F"/>
    <w:rsid w:val="4EB846D5"/>
    <w:rsid w:val="4F031E18"/>
    <w:rsid w:val="4F61580D"/>
    <w:rsid w:val="5019A1A0"/>
    <w:rsid w:val="512A794F"/>
    <w:rsid w:val="51828E12"/>
    <w:rsid w:val="518D16BF"/>
    <w:rsid w:val="5289721D"/>
    <w:rsid w:val="5298F80B"/>
    <w:rsid w:val="54A076FD"/>
    <w:rsid w:val="555D2B9C"/>
    <w:rsid w:val="55A1BCE9"/>
    <w:rsid w:val="56531EF0"/>
    <w:rsid w:val="56B25759"/>
    <w:rsid w:val="5718E1F5"/>
    <w:rsid w:val="593CBC0F"/>
    <w:rsid w:val="596862CF"/>
    <w:rsid w:val="5984D660"/>
    <w:rsid w:val="599F3DD2"/>
    <w:rsid w:val="59C083E6"/>
    <w:rsid w:val="59E42CEE"/>
    <w:rsid w:val="5A77111A"/>
    <w:rsid w:val="5B5649EC"/>
    <w:rsid w:val="5B5A8C0E"/>
    <w:rsid w:val="5BC130CE"/>
    <w:rsid w:val="5C08AD3B"/>
    <w:rsid w:val="5C88FD56"/>
    <w:rsid w:val="5CAADFFB"/>
    <w:rsid w:val="5DEFD3FA"/>
    <w:rsid w:val="5E6F9803"/>
    <w:rsid w:val="5F6C8E35"/>
    <w:rsid w:val="5F8BA45B"/>
    <w:rsid w:val="609C9652"/>
    <w:rsid w:val="60A0FE31"/>
    <w:rsid w:val="60B17B3C"/>
    <w:rsid w:val="611EFB51"/>
    <w:rsid w:val="61449D45"/>
    <w:rsid w:val="619051CF"/>
    <w:rsid w:val="61C1C9BE"/>
    <w:rsid w:val="61D6FA74"/>
    <w:rsid w:val="62C0F9F7"/>
    <w:rsid w:val="63C32798"/>
    <w:rsid w:val="6418BDC9"/>
    <w:rsid w:val="6461DC03"/>
    <w:rsid w:val="64CFC3B5"/>
    <w:rsid w:val="64D62E67"/>
    <w:rsid w:val="64ED6EAA"/>
    <w:rsid w:val="655EF7F9"/>
    <w:rsid w:val="66B6C9D5"/>
    <w:rsid w:val="67563F5E"/>
    <w:rsid w:val="67DD729E"/>
    <w:rsid w:val="68017C14"/>
    <w:rsid w:val="6821A69E"/>
    <w:rsid w:val="68250F6C"/>
    <w:rsid w:val="688E7FDA"/>
    <w:rsid w:val="68B8B03D"/>
    <w:rsid w:val="68C6C1A4"/>
    <w:rsid w:val="68F76EFB"/>
    <w:rsid w:val="699B63B4"/>
    <w:rsid w:val="69B9516E"/>
    <w:rsid w:val="69CDBF06"/>
    <w:rsid w:val="6AFC8E0C"/>
    <w:rsid w:val="6B76427F"/>
    <w:rsid w:val="6BD2316F"/>
    <w:rsid w:val="6C39883A"/>
    <w:rsid w:val="6C66F6EE"/>
    <w:rsid w:val="6DC2D288"/>
    <w:rsid w:val="6E1DAF47"/>
    <w:rsid w:val="6E1F2F42"/>
    <w:rsid w:val="6E88F551"/>
    <w:rsid w:val="6ECE2976"/>
    <w:rsid w:val="6F84B369"/>
    <w:rsid w:val="6F874468"/>
    <w:rsid w:val="70310C5D"/>
    <w:rsid w:val="70366FB7"/>
    <w:rsid w:val="704DD6BA"/>
    <w:rsid w:val="705CAF94"/>
    <w:rsid w:val="70620AB4"/>
    <w:rsid w:val="70775DF3"/>
    <w:rsid w:val="70C3971C"/>
    <w:rsid w:val="7126F775"/>
    <w:rsid w:val="714198B2"/>
    <w:rsid w:val="71CCDCBE"/>
    <w:rsid w:val="71E0800D"/>
    <w:rsid w:val="72356220"/>
    <w:rsid w:val="72912E24"/>
    <w:rsid w:val="72C685C1"/>
    <w:rsid w:val="72DD6913"/>
    <w:rsid w:val="7368AD1F"/>
    <w:rsid w:val="745B0F95"/>
    <w:rsid w:val="745BC2CF"/>
    <w:rsid w:val="74C5B42A"/>
    <w:rsid w:val="74C5FE61"/>
    <w:rsid w:val="74C618D1"/>
    <w:rsid w:val="75577314"/>
    <w:rsid w:val="76591F18"/>
    <w:rsid w:val="7661E932"/>
    <w:rsid w:val="767BBE37"/>
    <w:rsid w:val="76B08C99"/>
    <w:rsid w:val="76D3B061"/>
    <w:rsid w:val="76DD513A"/>
    <w:rsid w:val="773303A6"/>
    <w:rsid w:val="77A50903"/>
    <w:rsid w:val="78055E46"/>
    <w:rsid w:val="783C1E42"/>
    <w:rsid w:val="78F699B1"/>
    <w:rsid w:val="79367375"/>
    <w:rsid w:val="794AA0E6"/>
    <w:rsid w:val="79B88898"/>
    <w:rsid w:val="79E82D5B"/>
    <w:rsid w:val="7AB10D1E"/>
    <w:rsid w:val="7AD137A8"/>
    <w:rsid w:val="7BE431EC"/>
    <w:rsid w:val="7C1624B8"/>
    <w:rsid w:val="7C6EBE35"/>
    <w:rsid w:val="7CF115C6"/>
    <w:rsid w:val="7E8E4C32"/>
    <w:rsid w:val="7EA8D306"/>
    <w:rsid w:val="7EBD2427"/>
    <w:rsid w:val="7F7A85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75DF3"/>
  <w15:chartTrackingRefBased/>
  <w15:docId w15:val="{586EE357-8749-489A-8DD9-BD206E5A1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AC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7A759A"/>
    <w:pPr>
      <w:keepNext/>
      <w:keepLines/>
      <w:snapToGrid w:val="0"/>
      <w:spacing w:before="120" w:after="240"/>
      <w:jc w:val="both"/>
      <w:outlineLvl w:val="0"/>
    </w:pPr>
    <w:rPr>
      <w:rFonts w:eastAsia="Calibri Light" w:cs="Didot"/>
      <w:b/>
      <w:bCs/>
      <w:color w:val="000000" w:themeColor="text1"/>
    </w:rPr>
  </w:style>
  <w:style w:type="paragraph" w:styleId="Heading2">
    <w:name w:val="heading 2"/>
    <w:basedOn w:val="Normal"/>
    <w:next w:val="Normal"/>
    <w:link w:val="Heading2Char"/>
    <w:autoRedefine/>
    <w:uiPriority w:val="9"/>
    <w:unhideWhenUsed/>
    <w:qFormat/>
    <w:rsid w:val="00DA5697"/>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DA5697"/>
    <w:pPr>
      <w:keepNext/>
      <w:keepLines/>
      <w:spacing w:before="40"/>
      <w:outlineLvl w:val="2"/>
    </w:pPr>
    <w:rPr>
      <w:rFonts w:eastAsiaTheme="majorEastAsia" w:cstheme="majorBidi"/>
      <w:color w:val="000000" w:themeColor="text1"/>
    </w:rPr>
  </w:style>
  <w:style w:type="paragraph" w:styleId="Heading4">
    <w:name w:val="heading 4"/>
    <w:basedOn w:val="Normal"/>
    <w:next w:val="Normal"/>
    <w:link w:val="Heading4Char"/>
    <w:autoRedefine/>
    <w:uiPriority w:val="9"/>
    <w:semiHidden/>
    <w:unhideWhenUsed/>
    <w:qFormat/>
    <w:rsid w:val="00413228"/>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59A"/>
    <w:rPr>
      <w:rFonts w:ascii="Didot" w:eastAsia="Calibri Light" w:hAnsi="Didot" w:cs="Didot"/>
      <w:b/>
      <w:bCs/>
      <w:color w:val="000000" w:themeColor="text1"/>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A5697"/>
    <w:rPr>
      <w:rFonts w:ascii="Didot" w:eastAsiaTheme="majorEastAsia" w:hAnsi="Didot" w:cstheme="majorBidi"/>
      <w:color w:val="000000" w:themeColor="text1"/>
      <w:szCs w:val="2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Hyperlink">
    <w:name w:val="Hyperlink"/>
    <w:basedOn w:val="DefaultParagraphFont"/>
    <w:uiPriority w:val="99"/>
    <w:unhideWhenUsed/>
    <w:rsid w:val="00932578"/>
    <w:rPr>
      <w:color w:val="0563C1" w:themeColor="hyperlink"/>
      <w:u w:val="single"/>
    </w:rPr>
  </w:style>
  <w:style w:type="paragraph" w:styleId="FootnoteText">
    <w:name w:val="footnote text"/>
    <w:basedOn w:val="Normal"/>
    <w:link w:val="FootnoteTextChar"/>
    <w:uiPriority w:val="99"/>
    <w:semiHidden/>
    <w:unhideWhenUsed/>
    <w:rsid w:val="00932578"/>
    <w:rPr>
      <w:sz w:val="20"/>
      <w:szCs w:val="20"/>
    </w:rPr>
  </w:style>
  <w:style w:type="character" w:customStyle="1" w:styleId="FootnoteTextChar">
    <w:name w:val="Footnote Text Char"/>
    <w:basedOn w:val="DefaultParagraphFont"/>
    <w:link w:val="FootnoteText"/>
    <w:uiPriority w:val="99"/>
    <w:semiHidden/>
    <w:rsid w:val="00932578"/>
    <w:rPr>
      <w:sz w:val="20"/>
      <w:szCs w:val="20"/>
    </w:rPr>
  </w:style>
  <w:style w:type="character" w:styleId="FootnoteReference">
    <w:name w:val="footnote reference"/>
    <w:basedOn w:val="DefaultParagraphFont"/>
    <w:uiPriority w:val="99"/>
    <w:semiHidden/>
    <w:unhideWhenUsed/>
    <w:rsid w:val="00932578"/>
    <w:rPr>
      <w:vertAlign w:val="superscript"/>
    </w:rPr>
  </w:style>
  <w:style w:type="paragraph" w:styleId="Caption">
    <w:name w:val="caption"/>
    <w:basedOn w:val="Normal"/>
    <w:next w:val="Normal"/>
    <w:uiPriority w:val="35"/>
    <w:unhideWhenUsed/>
    <w:qFormat/>
    <w:rsid w:val="00407808"/>
    <w:pPr>
      <w:spacing w:after="200"/>
    </w:pPr>
    <w:rPr>
      <w:i/>
      <w:iCs/>
      <w:color w:val="44546A" w:themeColor="text2"/>
      <w:sz w:val="18"/>
      <w:szCs w:val="18"/>
    </w:rPr>
  </w:style>
  <w:style w:type="character" w:styleId="PlaceholderText">
    <w:name w:val="Placeholder Text"/>
    <w:basedOn w:val="DefaultParagraphFont"/>
    <w:uiPriority w:val="99"/>
    <w:semiHidden/>
    <w:rsid w:val="00407808"/>
    <w:rPr>
      <w:color w:val="808080"/>
    </w:rPr>
  </w:style>
  <w:style w:type="paragraph" w:styleId="BodyText">
    <w:name w:val="Body Text"/>
    <w:basedOn w:val="Normal"/>
    <w:link w:val="BodyTextChar"/>
    <w:autoRedefine/>
    <w:qFormat/>
    <w:rsid w:val="002459E4"/>
    <w:pPr>
      <w:spacing w:before="180" w:after="180"/>
    </w:pPr>
  </w:style>
  <w:style w:type="character" w:customStyle="1" w:styleId="BodyTextChar">
    <w:name w:val="Body Text Char"/>
    <w:basedOn w:val="DefaultParagraphFont"/>
    <w:link w:val="BodyText"/>
    <w:rsid w:val="002459E4"/>
    <w:rPr>
      <w:rFonts w:ascii="Didot" w:hAnsi="Didot"/>
      <w:szCs w:val="24"/>
    </w:rPr>
  </w:style>
  <w:style w:type="paragraph" w:customStyle="1" w:styleId="EndNoteBibliographyTitle">
    <w:name w:val="EndNote Bibliography Title"/>
    <w:basedOn w:val="Normal"/>
    <w:link w:val="EndNoteBibliographyTitleChar"/>
    <w:rsid w:val="004C0EA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0EAA"/>
    <w:rPr>
      <w:rFonts w:ascii="Calibri" w:hAnsi="Calibri" w:cs="Calibri"/>
    </w:rPr>
  </w:style>
  <w:style w:type="paragraph" w:customStyle="1" w:styleId="EndNoteBibliography">
    <w:name w:val="EndNote Bibliography"/>
    <w:basedOn w:val="Normal"/>
    <w:link w:val="EndNoteBibliographyChar"/>
    <w:rsid w:val="004C0EAA"/>
    <w:pPr>
      <w:jc w:val="both"/>
    </w:pPr>
    <w:rPr>
      <w:rFonts w:ascii="Calibri" w:hAnsi="Calibri" w:cs="Calibri"/>
    </w:rPr>
  </w:style>
  <w:style w:type="character" w:customStyle="1" w:styleId="EndNoteBibliographyChar">
    <w:name w:val="EndNote Bibliography Char"/>
    <w:basedOn w:val="DefaultParagraphFont"/>
    <w:link w:val="EndNoteBibliography"/>
    <w:rsid w:val="004C0EAA"/>
    <w:rPr>
      <w:rFonts w:ascii="Calibri" w:hAnsi="Calibri" w:cs="Calibri"/>
    </w:rPr>
  </w:style>
  <w:style w:type="character" w:styleId="UnresolvedMention">
    <w:name w:val="Unresolved Mention"/>
    <w:basedOn w:val="DefaultParagraphFont"/>
    <w:uiPriority w:val="99"/>
    <w:semiHidden/>
    <w:unhideWhenUsed/>
    <w:rsid w:val="004C0EAA"/>
    <w:rPr>
      <w:color w:val="605E5C"/>
      <w:shd w:val="clear" w:color="auto" w:fill="E1DFDD"/>
    </w:rPr>
  </w:style>
  <w:style w:type="character" w:styleId="CommentReference">
    <w:name w:val="annotation reference"/>
    <w:basedOn w:val="DefaultParagraphFont"/>
    <w:uiPriority w:val="99"/>
    <w:semiHidden/>
    <w:unhideWhenUsed/>
    <w:rsid w:val="00A94677"/>
    <w:rPr>
      <w:sz w:val="16"/>
      <w:szCs w:val="16"/>
    </w:rPr>
  </w:style>
  <w:style w:type="paragraph" w:styleId="CommentText">
    <w:name w:val="annotation text"/>
    <w:basedOn w:val="Normal"/>
    <w:link w:val="CommentTextChar"/>
    <w:uiPriority w:val="99"/>
    <w:semiHidden/>
    <w:unhideWhenUsed/>
    <w:rsid w:val="00A94677"/>
    <w:rPr>
      <w:sz w:val="20"/>
      <w:szCs w:val="20"/>
    </w:rPr>
  </w:style>
  <w:style w:type="character" w:customStyle="1" w:styleId="CommentTextChar">
    <w:name w:val="Comment Text Char"/>
    <w:basedOn w:val="DefaultParagraphFont"/>
    <w:link w:val="CommentText"/>
    <w:uiPriority w:val="99"/>
    <w:semiHidden/>
    <w:rsid w:val="00A94677"/>
    <w:rPr>
      <w:sz w:val="20"/>
      <w:szCs w:val="20"/>
    </w:rPr>
  </w:style>
  <w:style w:type="paragraph" w:styleId="CommentSubject">
    <w:name w:val="annotation subject"/>
    <w:basedOn w:val="CommentText"/>
    <w:next w:val="CommentText"/>
    <w:link w:val="CommentSubjectChar"/>
    <w:uiPriority w:val="99"/>
    <w:semiHidden/>
    <w:unhideWhenUsed/>
    <w:rsid w:val="00A94677"/>
    <w:rPr>
      <w:b/>
      <w:bCs/>
    </w:rPr>
  </w:style>
  <w:style w:type="character" w:customStyle="1" w:styleId="CommentSubjectChar">
    <w:name w:val="Comment Subject Char"/>
    <w:basedOn w:val="CommentTextChar"/>
    <w:link w:val="CommentSubject"/>
    <w:uiPriority w:val="99"/>
    <w:semiHidden/>
    <w:rsid w:val="00A94677"/>
    <w:rPr>
      <w:b/>
      <w:bCs/>
      <w:sz w:val="20"/>
      <w:szCs w:val="20"/>
    </w:rPr>
  </w:style>
  <w:style w:type="character" w:customStyle="1" w:styleId="Heading3Char">
    <w:name w:val="Heading 3 Char"/>
    <w:basedOn w:val="DefaultParagraphFont"/>
    <w:link w:val="Heading3"/>
    <w:uiPriority w:val="9"/>
    <w:rsid w:val="00DA5697"/>
    <w:rPr>
      <w:rFonts w:ascii="Didot" w:eastAsiaTheme="majorEastAsia" w:hAnsi="Didot" w:cstheme="majorBidi"/>
      <w:color w:val="000000" w:themeColor="text1"/>
      <w:szCs w:val="24"/>
    </w:rPr>
  </w:style>
  <w:style w:type="character" w:customStyle="1" w:styleId="apple-converted-space">
    <w:name w:val="apple-converted-space"/>
    <w:basedOn w:val="DefaultParagraphFont"/>
    <w:rsid w:val="00EB76DC"/>
  </w:style>
  <w:style w:type="paragraph" w:styleId="NormalWeb">
    <w:name w:val="Normal (Web)"/>
    <w:basedOn w:val="Normal"/>
    <w:uiPriority w:val="99"/>
    <w:unhideWhenUsed/>
    <w:rsid w:val="00707A60"/>
    <w:pPr>
      <w:spacing w:before="100" w:beforeAutospacing="1" w:after="100" w:afterAutospacing="1"/>
    </w:pPr>
  </w:style>
  <w:style w:type="character" w:customStyle="1" w:styleId="Heading4Char">
    <w:name w:val="Heading 4 Char"/>
    <w:basedOn w:val="DefaultParagraphFont"/>
    <w:link w:val="Heading4"/>
    <w:uiPriority w:val="9"/>
    <w:semiHidden/>
    <w:rsid w:val="00413228"/>
    <w:rPr>
      <w:rFonts w:ascii="Didot" w:eastAsiaTheme="majorEastAsia" w:hAnsi="Didot" w:cstheme="majorBidi"/>
      <w:i/>
      <w:iCs/>
      <w:color w:val="000000" w:themeColor="text1"/>
    </w:rPr>
  </w:style>
  <w:style w:type="table" w:styleId="PlainTable2">
    <w:name w:val="Plain Table 2"/>
    <w:basedOn w:val="TableNormal"/>
    <w:uiPriority w:val="42"/>
    <w:rsid w:val="008573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267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772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772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20880">
      <w:bodyDiv w:val="1"/>
      <w:marLeft w:val="0"/>
      <w:marRight w:val="0"/>
      <w:marTop w:val="0"/>
      <w:marBottom w:val="0"/>
      <w:divBdr>
        <w:top w:val="none" w:sz="0" w:space="0" w:color="auto"/>
        <w:left w:val="none" w:sz="0" w:space="0" w:color="auto"/>
        <w:bottom w:val="none" w:sz="0" w:space="0" w:color="auto"/>
        <w:right w:val="none" w:sz="0" w:space="0" w:color="auto"/>
      </w:divBdr>
    </w:div>
    <w:div w:id="101534475">
      <w:bodyDiv w:val="1"/>
      <w:marLeft w:val="0"/>
      <w:marRight w:val="0"/>
      <w:marTop w:val="0"/>
      <w:marBottom w:val="0"/>
      <w:divBdr>
        <w:top w:val="none" w:sz="0" w:space="0" w:color="auto"/>
        <w:left w:val="none" w:sz="0" w:space="0" w:color="auto"/>
        <w:bottom w:val="none" w:sz="0" w:space="0" w:color="auto"/>
        <w:right w:val="none" w:sz="0" w:space="0" w:color="auto"/>
      </w:divBdr>
    </w:div>
    <w:div w:id="224461001">
      <w:bodyDiv w:val="1"/>
      <w:marLeft w:val="0"/>
      <w:marRight w:val="0"/>
      <w:marTop w:val="0"/>
      <w:marBottom w:val="0"/>
      <w:divBdr>
        <w:top w:val="none" w:sz="0" w:space="0" w:color="auto"/>
        <w:left w:val="none" w:sz="0" w:space="0" w:color="auto"/>
        <w:bottom w:val="none" w:sz="0" w:space="0" w:color="auto"/>
        <w:right w:val="none" w:sz="0" w:space="0" w:color="auto"/>
      </w:divBdr>
    </w:div>
    <w:div w:id="334919944">
      <w:bodyDiv w:val="1"/>
      <w:marLeft w:val="0"/>
      <w:marRight w:val="0"/>
      <w:marTop w:val="0"/>
      <w:marBottom w:val="0"/>
      <w:divBdr>
        <w:top w:val="none" w:sz="0" w:space="0" w:color="auto"/>
        <w:left w:val="none" w:sz="0" w:space="0" w:color="auto"/>
        <w:bottom w:val="none" w:sz="0" w:space="0" w:color="auto"/>
        <w:right w:val="none" w:sz="0" w:space="0" w:color="auto"/>
      </w:divBdr>
    </w:div>
    <w:div w:id="426654148">
      <w:bodyDiv w:val="1"/>
      <w:marLeft w:val="0"/>
      <w:marRight w:val="0"/>
      <w:marTop w:val="0"/>
      <w:marBottom w:val="0"/>
      <w:divBdr>
        <w:top w:val="none" w:sz="0" w:space="0" w:color="auto"/>
        <w:left w:val="none" w:sz="0" w:space="0" w:color="auto"/>
        <w:bottom w:val="none" w:sz="0" w:space="0" w:color="auto"/>
        <w:right w:val="none" w:sz="0" w:space="0" w:color="auto"/>
      </w:divBdr>
    </w:div>
    <w:div w:id="440687928">
      <w:bodyDiv w:val="1"/>
      <w:marLeft w:val="0"/>
      <w:marRight w:val="0"/>
      <w:marTop w:val="0"/>
      <w:marBottom w:val="0"/>
      <w:divBdr>
        <w:top w:val="none" w:sz="0" w:space="0" w:color="auto"/>
        <w:left w:val="none" w:sz="0" w:space="0" w:color="auto"/>
        <w:bottom w:val="none" w:sz="0" w:space="0" w:color="auto"/>
        <w:right w:val="none" w:sz="0" w:space="0" w:color="auto"/>
      </w:divBdr>
      <w:divsChild>
        <w:div w:id="1342194587">
          <w:marLeft w:val="0"/>
          <w:marRight w:val="0"/>
          <w:marTop w:val="0"/>
          <w:marBottom w:val="0"/>
          <w:divBdr>
            <w:top w:val="none" w:sz="0" w:space="0" w:color="auto"/>
            <w:left w:val="none" w:sz="0" w:space="0" w:color="auto"/>
            <w:bottom w:val="none" w:sz="0" w:space="0" w:color="auto"/>
            <w:right w:val="none" w:sz="0" w:space="0" w:color="auto"/>
          </w:divBdr>
          <w:divsChild>
            <w:div w:id="1105882589">
              <w:marLeft w:val="0"/>
              <w:marRight w:val="0"/>
              <w:marTop w:val="0"/>
              <w:marBottom w:val="0"/>
              <w:divBdr>
                <w:top w:val="none" w:sz="0" w:space="0" w:color="auto"/>
                <w:left w:val="none" w:sz="0" w:space="0" w:color="auto"/>
                <w:bottom w:val="none" w:sz="0" w:space="0" w:color="auto"/>
                <w:right w:val="none" w:sz="0" w:space="0" w:color="auto"/>
              </w:divBdr>
              <w:divsChild>
                <w:div w:id="142364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71990">
      <w:bodyDiv w:val="1"/>
      <w:marLeft w:val="0"/>
      <w:marRight w:val="0"/>
      <w:marTop w:val="0"/>
      <w:marBottom w:val="0"/>
      <w:divBdr>
        <w:top w:val="none" w:sz="0" w:space="0" w:color="auto"/>
        <w:left w:val="none" w:sz="0" w:space="0" w:color="auto"/>
        <w:bottom w:val="none" w:sz="0" w:space="0" w:color="auto"/>
        <w:right w:val="none" w:sz="0" w:space="0" w:color="auto"/>
      </w:divBdr>
    </w:div>
    <w:div w:id="781345441">
      <w:bodyDiv w:val="1"/>
      <w:marLeft w:val="0"/>
      <w:marRight w:val="0"/>
      <w:marTop w:val="0"/>
      <w:marBottom w:val="0"/>
      <w:divBdr>
        <w:top w:val="none" w:sz="0" w:space="0" w:color="auto"/>
        <w:left w:val="none" w:sz="0" w:space="0" w:color="auto"/>
        <w:bottom w:val="none" w:sz="0" w:space="0" w:color="auto"/>
        <w:right w:val="none" w:sz="0" w:space="0" w:color="auto"/>
      </w:divBdr>
    </w:div>
    <w:div w:id="866064579">
      <w:bodyDiv w:val="1"/>
      <w:marLeft w:val="0"/>
      <w:marRight w:val="0"/>
      <w:marTop w:val="0"/>
      <w:marBottom w:val="0"/>
      <w:divBdr>
        <w:top w:val="none" w:sz="0" w:space="0" w:color="auto"/>
        <w:left w:val="none" w:sz="0" w:space="0" w:color="auto"/>
        <w:bottom w:val="none" w:sz="0" w:space="0" w:color="auto"/>
        <w:right w:val="none" w:sz="0" w:space="0" w:color="auto"/>
      </w:divBdr>
    </w:div>
    <w:div w:id="993724524">
      <w:bodyDiv w:val="1"/>
      <w:marLeft w:val="0"/>
      <w:marRight w:val="0"/>
      <w:marTop w:val="0"/>
      <w:marBottom w:val="0"/>
      <w:divBdr>
        <w:top w:val="none" w:sz="0" w:space="0" w:color="auto"/>
        <w:left w:val="none" w:sz="0" w:space="0" w:color="auto"/>
        <w:bottom w:val="none" w:sz="0" w:space="0" w:color="auto"/>
        <w:right w:val="none" w:sz="0" w:space="0" w:color="auto"/>
      </w:divBdr>
    </w:div>
    <w:div w:id="1012607356">
      <w:bodyDiv w:val="1"/>
      <w:marLeft w:val="0"/>
      <w:marRight w:val="0"/>
      <w:marTop w:val="0"/>
      <w:marBottom w:val="0"/>
      <w:divBdr>
        <w:top w:val="none" w:sz="0" w:space="0" w:color="auto"/>
        <w:left w:val="none" w:sz="0" w:space="0" w:color="auto"/>
        <w:bottom w:val="none" w:sz="0" w:space="0" w:color="auto"/>
        <w:right w:val="none" w:sz="0" w:space="0" w:color="auto"/>
      </w:divBdr>
    </w:div>
    <w:div w:id="1119957441">
      <w:bodyDiv w:val="1"/>
      <w:marLeft w:val="0"/>
      <w:marRight w:val="0"/>
      <w:marTop w:val="0"/>
      <w:marBottom w:val="0"/>
      <w:divBdr>
        <w:top w:val="none" w:sz="0" w:space="0" w:color="auto"/>
        <w:left w:val="none" w:sz="0" w:space="0" w:color="auto"/>
        <w:bottom w:val="none" w:sz="0" w:space="0" w:color="auto"/>
        <w:right w:val="none" w:sz="0" w:space="0" w:color="auto"/>
      </w:divBdr>
    </w:div>
    <w:div w:id="1337222420">
      <w:bodyDiv w:val="1"/>
      <w:marLeft w:val="0"/>
      <w:marRight w:val="0"/>
      <w:marTop w:val="0"/>
      <w:marBottom w:val="0"/>
      <w:divBdr>
        <w:top w:val="none" w:sz="0" w:space="0" w:color="auto"/>
        <w:left w:val="none" w:sz="0" w:space="0" w:color="auto"/>
        <w:bottom w:val="none" w:sz="0" w:space="0" w:color="auto"/>
        <w:right w:val="none" w:sz="0" w:space="0" w:color="auto"/>
      </w:divBdr>
    </w:div>
    <w:div w:id="1547912749">
      <w:bodyDiv w:val="1"/>
      <w:marLeft w:val="0"/>
      <w:marRight w:val="0"/>
      <w:marTop w:val="0"/>
      <w:marBottom w:val="0"/>
      <w:divBdr>
        <w:top w:val="none" w:sz="0" w:space="0" w:color="auto"/>
        <w:left w:val="none" w:sz="0" w:space="0" w:color="auto"/>
        <w:bottom w:val="none" w:sz="0" w:space="0" w:color="auto"/>
        <w:right w:val="none" w:sz="0" w:space="0" w:color="auto"/>
      </w:divBdr>
    </w:div>
    <w:div w:id="1889026418">
      <w:bodyDiv w:val="1"/>
      <w:marLeft w:val="0"/>
      <w:marRight w:val="0"/>
      <w:marTop w:val="0"/>
      <w:marBottom w:val="0"/>
      <w:divBdr>
        <w:top w:val="none" w:sz="0" w:space="0" w:color="auto"/>
        <w:left w:val="none" w:sz="0" w:space="0" w:color="auto"/>
        <w:bottom w:val="none" w:sz="0" w:space="0" w:color="auto"/>
        <w:right w:val="none" w:sz="0" w:space="0" w:color="auto"/>
      </w:divBdr>
    </w:div>
    <w:div w:id="1928345988">
      <w:bodyDiv w:val="1"/>
      <w:marLeft w:val="0"/>
      <w:marRight w:val="0"/>
      <w:marTop w:val="0"/>
      <w:marBottom w:val="0"/>
      <w:divBdr>
        <w:top w:val="none" w:sz="0" w:space="0" w:color="auto"/>
        <w:left w:val="none" w:sz="0" w:space="0" w:color="auto"/>
        <w:bottom w:val="none" w:sz="0" w:space="0" w:color="auto"/>
        <w:right w:val="none" w:sz="0" w:space="0" w:color="auto"/>
      </w:divBdr>
      <w:divsChild>
        <w:div w:id="1890534818">
          <w:marLeft w:val="0"/>
          <w:marRight w:val="0"/>
          <w:marTop w:val="0"/>
          <w:marBottom w:val="0"/>
          <w:divBdr>
            <w:top w:val="none" w:sz="0" w:space="0" w:color="auto"/>
            <w:left w:val="none" w:sz="0" w:space="0" w:color="auto"/>
            <w:bottom w:val="none" w:sz="0" w:space="0" w:color="auto"/>
            <w:right w:val="none" w:sz="0" w:space="0" w:color="auto"/>
          </w:divBdr>
          <w:divsChild>
            <w:div w:id="1317757284">
              <w:marLeft w:val="0"/>
              <w:marRight w:val="0"/>
              <w:marTop w:val="0"/>
              <w:marBottom w:val="0"/>
              <w:divBdr>
                <w:top w:val="none" w:sz="0" w:space="0" w:color="auto"/>
                <w:left w:val="none" w:sz="0" w:space="0" w:color="auto"/>
                <w:bottom w:val="none" w:sz="0" w:space="0" w:color="auto"/>
                <w:right w:val="none" w:sz="0" w:space="0" w:color="auto"/>
              </w:divBdr>
              <w:divsChild>
                <w:div w:id="117572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251951">
      <w:bodyDiv w:val="1"/>
      <w:marLeft w:val="0"/>
      <w:marRight w:val="0"/>
      <w:marTop w:val="0"/>
      <w:marBottom w:val="0"/>
      <w:divBdr>
        <w:top w:val="none" w:sz="0" w:space="0" w:color="auto"/>
        <w:left w:val="none" w:sz="0" w:space="0" w:color="auto"/>
        <w:bottom w:val="none" w:sz="0" w:space="0" w:color="auto"/>
        <w:right w:val="none" w:sz="0" w:space="0" w:color="auto"/>
      </w:divBdr>
    </w:div>
    <w:div w:id="2094084793">
      <w:bodyDiv w:val="1"/>
      <w:marLeft w:val="0"/>
      <w:marRight w:val="0"/>
      <w:marTop w:val="0"/>
      <w:marBottom w:val="0"/>
      <w:divBdr>
        <w:top w:val="none" w:sz="0" w:space="0" w:color="auto"/>
        <w:left w:val="none" w:sz="0" w:space="0" w:color="auto"/>
        <w:bottom w:val="none" w:sz="0" w:space="0" w:color="auto"/>
        <w:right w:val="none" w:sz="0" w:space="0" w:color="auto"/>
      </w:divBdr>
      <w:divsChild>
        <w:div w:id="1092243471">
          <w:marLeft w:val="0"/>
          <w:marRight w:val="0"/>
          <w:marTop w:val="0"/>
          <w:marBottom w:val="0"/>
          <w:divBdr>
            <w:top w:val="none" w:sz="0" w:space="0" w:color="auto"/>
            <w:left w:val="none" w:sz="0" w:space="0" w:color="auto"/>
            <w:bottom w:val="none" w:sz="0" w:space="0" w:color="auto"/>
            <w:right w:val="none" w:sz="0" w:space="0" w:color="auto"/>
          </w:divBdr>
          <w:divsChild>
            <w:div w:id="1441299473">
              <w:marLeft w:val="0"/>
              <w:marRight w:val="0"/>
              <w:marTop w:val="0"/>
              <w:marBottom w:val="0"/>
              <w:divBdr>
                <w:top w:val="none" w:sz="0" w:space="0" w:color="auto"/>
                <w:left w:val="none" w:sz="0" w:space="0" w:color="auto"/>
                <w:bottom w:val="none" w:sz="0" w:space="0" w:color="auto"/>
                <w:right w:val="none" w:sz="0" w:space="0" w:color="auto"/>
              </w:divBdr>
              <w:divsChild>
                <w:div w:id="6055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svg"/><Relationship Id="rId21" Type="http://schemas.openxmlformats.org/officeDocument/2006/relationships/image" Target="media/image10.svg"/><Relationship Id="rId42" Type="http://schemas.openxmlformats.org/officeDocument/2006/relationships/hyperlink" Target="https://abcdstudy.org/consortium_members/" TargetMode="External"/><Relationship Id="rId47" Type="http://schemas.openxmlformats.org/officeDocument/2006/relationships/hyperlink" Target="https://doi.org/10.1038/s41593-022-01128-z" TargetMode="External"/><Relationship Id="rId63" Type="http://schemas.openxmlformats.org/officeDocument/2006/relationships/hyperlink" Target="https://doi.org/10.1093/bioinformatics/btaa1029" TargetMode="External"/><Relationship Id="rId68" Type="http://schemas.openxmlformats.org/officeDocument/2006/relationships/hyperlink" Target="https://doi.org/10.1038/nature15817" TargetMode="External"/><Relationship Id="rId84" Type="http://schemas.openxmlformats.org/officeDocument/2006/relationships/image" Target="media/image34.png"/><Relationship Id="rId89" Type="http://schemas.openxmlformats.org/officeDocument/2006/relationships/image" Target="media/image39.svg"/><Relationship Id="rId112"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57.svg"/><Relationship Id="rId11" Type="http://schemas.microsoft.com/office/2018/08/relationships/commentsExtensible" Target="commentsExtensible.xml"/><Relationship Id="rId32" Type="http://schemas.openxmlformats.org/officeDocument/2006/relationships/image" Target="media/image21.svg"/><Relationship Id="rId37" Type="http://schemas.openxmlformats.org/officeDocument/2006/relationships/image" Target="media/image26.png"/><Relationship Id="rId53" Type="http://schemas.openxmlformats.org/officeDocument/2006/relationships/hyperlink" Target="https://doi.org/10.1111/jcpt.13486" TargetMode="External"/><Relationship Id="rId58" Type="http://schemas.openxmlformats.org/officeDocument/2006/relationships/hyperlink" Target="https://doi.org/10.1038/nature15393" TargetMode="External"/><Relationship Id="rId74" Type="http://schemas.openxmlformats.org/officeDocument/2006/relationships/hyperlink" Target="https://doi.org/10.1101/2021.11.22.21266696" TargetMode="External"/><Relationship Id="rId79" Type="http://schemas.openxmlformats.org/officeDocument/2006/relationships/image" Target="media/image29.svg"/><Relationship Id="rId102"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sv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dx.doi.org/10.15154/8873-zj65" TargetMode="External"/><Relationship Id="rId48" Type="http://schemas.openxmlformats.org/officeDocument/2006/relationships/hyperlink" Target="https://www.cdc.gov/ncbddd/adhd/data.html" TargetMode="External"/><Relationship Id="rId64" Type="http://schemas.openxmlformats.org/officeDocument/2006/relationships/hyperlink" Target="https://doi.org/10.1093/bioinformatics/bty185" TargetMode="External"/><Relationship Id="rId69" Type="http://schemas.openxmlformats.org/officeDocument/2006/relationships/hyperlink" Target="https://doi.org/10.1161/CIRCULATIONAHA.109.914820" TargetMode="External"/><Relationship Id="rId113" Type="http://schemas.microsoft.com/office/2020/10/relationships/intelligence" Target="intelligence2.xml"/><Relationship Id="rId80" Type="http://schemas.openxmlformats.org/officeDocument/2006/relationships/image" Target="media/image30.png"/><Relationship Id="rId85" Type="http://schemas.openxmlformats.org/officeDocument/2006/relationships/image" Target="media/image35.svg"/><Relationship Id="rId12" Type="http://schemas.openxmlformats.org/officeDocument/2006/relationships/image" Target="media/image1.png"/><Relationship Id="rId17" Type="http://schemas.openxmlformats.org/officeDocument/2006/relationships/image" Target="media/image6.svg"/><Relationship Id="rId33" Type="http://schemas.openxmlformats.org/officeDocument/2006/relationships/image" Target="media/image22.png"/><Relationship Id="rId38" Type="http://schemas.openxmlformats.org/officeDocument/2006/relationships/image" Target="media/image27.svg"/><Relationship Id="rId59" Type="http://schemas.openxmlformats.org/officeDocument/2006/relationships/hyperlink" Target="https://doi.org/10.3390/children8111008" TargetMode="External"/><Relationship Id="rId103" Type="http://schemas.openxmlformats.org/officeDocument/2006/relationships/image" Target="media/image53.svg"/><Relationship Id="rId108" Type="http://schemas.openxmlformats.org/officeDocument/2006/relationships/header" Target="header1.xml"/><Relationship Id="rId54" Type="http://schemas.openxmlformats.org/officeDocument/2006/relationships/hyperlink" Target="https://doi.org/10.1038/s41562-020-00936-2" TargetMode="External"/><Relationship Id="rId70" Type="http://schemas.openxmlformats.org/officeDocument/2006/relationships/hyperlink" Target="https://doi.org/10.1186/s13073-017-0502-5" TargetMode="External"/><Relationship Id="rId75" Type="http://schemas.openxmlformats.org/officeDocument/2006/relationships/hyperlink" Target="https://doi.org/10.1007/s00787-023-02176-x" TargetMode="External"/><Relationship Id="rId91" Type="http://schemas.openxmlformats.org/officeDocument/2006/relationships/image" Target="media/image41.sv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image" Target="media/image25.svg"/><Relationship Id="rId49" Type="http://schemas.openxmlformats.org/officeDocument/2006/relationships/hyperlink" Target="https://doi.org/10.1186/s12888-021-03040-5" TargetMode="External"/><Relationship Id="rId57" Type="http://schemas.openxmlformats.org/officeDocument/2006/relationships/hyperlink" Target="https://doi.org/10.1146/annurev.genom.2.1.9" TargetMode="External"/><Relationship Id="rId106" Type="http://schemas.openxmlformats.org/officeDocument/2006/relationships/image" Target="media/image56.png"/><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hyperlink" Target="https://base.sfari.org" TargetMode="External"/><Relationship Id="rId52" Type="http://schemas.openxmlformats.org/officeDocument/2006/relationships/hyperlink" Target="https://doi.org/10.1038/ng.3656" TargetMode="External"/><Relationship Id="rId60" Type="http://schemas.openxmlformats.org/officeDocument/2006/relationships/hyperlink" Target="https://doi.org/10.1186/s40246-018-0157-3" TargetMode="External"/><Relationship Id="rId65" Type="http://schemas.openxmlformats.org/officeDocument/2006/relationships/hyperlink" Target="https://doi.org/10.1093/bioinformatics/btaa520" TargetMode="External"/><Relationship Id="rId73" Type="http://schemas.openxmlformats.org/officeDocument/2006/relationships/hyperlink" Target="https://doi.org/10.1101/2023.06.16.23291504" TargetMode="External"/><Relationship Id="rId78" Type="http://schemas.openxmlformats.org/officeDocument/2006/relationships/image" Target="media/image28.png"/><Relationship Id="rId81" Type="http://schemas.openxmlformats.org/officeDocument/2006/relationships/image" Target="media/image31.svg"/><Relationship Id="rId86" Type="http://schemas.openxmlformats.org/officeDocument/2006/relationships/image" Target="media/image36.png"/><Relationship Id="rId94" Type="http://schemas.openxmlformats.org/officeDocument/2006/relationships/image" Target="media/image44.png"/><Relationship Id="rId99" Type="http://schemas.openxmlformats.org/officeDocument/2006/relationships/image" Target="media/image49.svg"/><Relationship Id="rId101" Type="http://schemas.openxmlformats.org/officeDocument/2006/relationships/image" Target="media/image51.sv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svg"/><Relationship Id="rId18" Type="http://schemas.openxmlformats.org/officeDocument/2006/relationships/image" Target="media/image7.png"/><Relationship Id="rId39" Type="http://schemas.openxmlformats.org/officeDocument/2006/relationships/hyperlink" Target="https://github.com/hmgu-itg/VCF-liftover" TargetMode="External"/><Relationship Id="rId109" Type="http://schemas.openxmlformats.org/officeDocument/2006/relationships/footer" Target="footer1.xml"/><Relationship Id="rId34" Type="http://schemas.openxmlformats.org/officeDocument/2006/relationships/image" Target="media/image23.svg"/><Relationship Id="rId50" Type="http://schemas.openxmlformats.org/officeDocument/2006/relationships/hyperlink" Target="https://doi.org/10.1016/S2215-0366(18)30269-4" TargetMode="External"/><Relationship Id="rId55" Type="http://schemas.openxmlformats.org/officeDocument/2006/relationships/hyperlink" Target="https://doi.org/10.1038/s41588-018-0269-7" TargetMode="External"/><Relationship Id="rId76" Type="http://schemas.openxmlformats.org/officeDocument/2006/relationships/hyperlink" Target="https://doi.org/10.1056/NEJMra020021" TargetMode="External"/><Relationship Id="rId97" Type="http://schemas.openxmlformats.org/officeDocument/2006/relationships/image" Target="media/image47.svg"/><Relationship Id="rId104"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s://doi.org/10.1002/14651858.CD012069.pub2" TargetMode="External"/><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privefl.github.io/bigsnpr/articles/bedpca.html" TargetMode="External"/><Relationship Id="rId45" Type="http://schemas.openxmlformats.org/officeDocument/2006/relationships/hyperlink" Target="https://www.healthychildren.org/English/health-issues/conditions/adhd/Pages/Determining-ADHD-Medication-Treatments.aspx" TargetMode="External"/><Relationship Id="rId66" Type="http://schemas.openxmlformats.org/officeDocument/2006/relationships/hyperlink" Target="https://doi.org/10.1086/519795" TargetMode="External"/><Relationship Id="rId87" Type="http://schemas.openxmlformats.org/officeDocument/2006/relationships/image" Target="media/image37.svg"/><Relationship Id="rId110" Type="http://schemas.openxmlformats.org/officeDocument/2006/relationships/fontTable" Target="fontTable.xml"/><Relationship Id="rId61" Type="http://schemas.openxmlformats.org/officeDocument/2006/relationships/hyperlink" Target="https://doi.org/10.2165/00003088-199937060-00002" TargetMode="External"/><Relationship Id="rId82" Type="http://schemas.openxmlformats.org/officeDocument/2006/relationships/image" Target="media/image32.png"/><Relationship Id="rId19" Type="http://schemas.openxmlformats.org/officeDocument/2006/relationships/image" Target="media/image8.svg"/><Relationship Id="rId14" Type="http://schemas.openxmlformats.org/officeDocument/2006/relationships/image" Target="media/image3.png"/><Relationship Id="rId30" Type="http://schemas.openxmlformats.org/officeDocument/2006/relationships/image" Target="media/image19.svg"/><Relationship Id="rId35" Type="http://schemas.openxmlformats.org/officeDocument/2006/relationships/image" Target="media/image24.png"/><Relationship Id="rId56" Type="http://schemas.openxmlformats.org/officeDocument/2006/relationships/hyperlink" Target="https://doi.org/10.1146/annurev-pharmtox-010814-124835" TargetMode="External"/><Relationship Id="rId77" Type="http://schemas.openxmlformats.org/officeDocument/2006/relationships/hyperlink" Target="https://doi.org/10.1001/jama.2011.998" TargetMode="External"/><Relationship Id="rId100" Type="http://schemas.openxmlformats.org/officeDocument/2006/relationships/image" Target="media/image50.png"/><Relationship Id="rId105" Type="http://schemas.openxmlformats.org/officeDocument/2006/relationships/image" Target="media/image55.svg"/><Relationship Id="rId8" Type="http://schemas.openxmlformats.org/officeDocument/2006/relationships/comments" Target="comments.xml"/><Relationship Id="rId51" Type="http://schemas.openxmlformats.org/officeDocument/2006/relationships/hyperlink" Target="https://doi.org/10.1093/gigascience/giab008" TargetMode="External"/><Relationship Id="rId72" Type="http://schemas.openxmlformats.org/officeDocument/2006/relationships/hyperlink" Target="https://doi.org/10.1038/s41586-021-03205-y" TargetMode="External"/><Relationship Id="rId93" Type="http://schemas.openxmlformats.org/officeDocument/2006/relationships/image" Target="media/image43.svg"/><Relationship Id="rId98" Type="http://schemas.openxmlformats.org/officeDocument/2006/relationships/image" Target="media/image48.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hyperlink" Target="https://www.ncbi.nlm.nih.gov/pubmed/18581835" TargetMode="External"/><Relationship Id="rId67" Type="http://schemas.openxmlformats.org/officeDocument/2006/relationships/hyperlink" Target="https://www.R-project.org/" TargetMode="External"/><Relationship Id="rId20" Type="http://schemas.openxmlformats.org/officeDocument/2006/relationships/image" Target="media/image9.png"/><Relationship Id="rId41" Type="http://schemas.openxmlformats.org/officeDocument/2006/relationships/hyperlink" Target="https://abcdstudy.org/federal-partners.html" TargetMode="External"/><Relationship Id="rId62" Type="http://schemas.openxmlformats.org/officeDocument/2006/relationships/hyperlink" Target="https://www.ncbi.nlm.nih.gov/pubmed/9680053" TargetMode="External"/><Relationship Id="rId83" Type="http://schemas.openxmlformats.org/officeDocument/2006/relationships/image" Target="media/image33.svg"/><Relationship Id="rId88" Type="http://schemas.openxmlformats.org/officeDocument/2006/relationships/image" Target="media/image38.png"/><Relationship Id="rId111"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broadinstitute.org/connectivity-map-c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745F4-9E2C-D045-81A6-EFECB286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TotalTime>
  <Pages>47</Pages>
  <Words>12077</Words>
  <Characters>68839</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dc:creator>
  <cp:keywords/>
  <dc:description/>
  <cp:lastModifiedBy>Elsadany, Muhammad</cp:lastModifiedBy>
  <cp:revision>118</cp:revision>
  <dcterms:created xsi:type="dcterms:W3CDTF">2023-06-16T15:39:00Z</dcterms:created>
  <dcterms:modified xsi:type="dcterms:W3CDTF">2023-07-27T22:58:00Z</dcterms:modified>
</cp:coreProperties>
</file>